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9F800" w14:textId="04BB8D4F" w:rsidR="00574FFF" w:rsidRPr="008326A9" w:rsidRDefault="004D1F91" w:rsidP="008326A9">
      <w:pP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anchor distT="0" distB="0" distL="114300" distR="114300" simplePos="0" relativeHeight="251566080" behindDoc="0" locked="0" layoutInCell="1" allowOverlap="1" wp14:anchorId="30AF4CD5" wp14:editId="1575629E">
            <wp:simplePos x="0" y="0"/>
            <wp:positionH relativeFrom="margin">
              <wp:align>center</wp:align>
            </wp:positionH>
            <wp:positionV relativeFrom="paragraph">
              <wp:posOffset>0</wp:posOffset>
            </wp:positionV>
            <wp:extent cx="1753235" cy="1774825"/>
            <wp:effectExtent l="0" t="0" r="0" b="3175"/>
            <wp:wrapSquare wrapText="bothSides"/>
            <wp:docPr id="7" name="Picture 7" descr="Robert Gordon University | Scotland.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obert Gordon University | Scotland.org"/>
                    <pic:cNvPicPr>
                      <a:picLocks noChangeAspect="1"/>
                    </pic:cNvPicPr>
                  </pic:nvPicPr>
                  <pic:blipFill rotWithShape="1">
                    <a:blip r:embed="rId6" cstate="print">
                      <a:extLst>
                        <a:ext uri="{28A0092B-C50C-407E-A947-70E740481C1C}">
                          <a14:useLocalDpi xmlns:a14="http://schemas.microsoft.com/office/drawing/2010/main" val="0"/>
                        </a:ext>
                      </a:extLst>
                    </a:blip>
                    <a:srcRect l="17503" t="32891" r="69455" b="33804"/>
                    <a:stretch/>
                  </pic:blipFill>
                  <pic:spPr bwMode="auto">
                    <a:xfrm>
                      <a:off x="0" y="0"/>
                      <a:ext cx="1753235" cy="1774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37" w:rsidRPr="00DF6D37">
        <w:rPr>
          <w:rFonts w:ascii="Times New Roman" w:eastAsia="Times New Roman" w:hAnsi="Times New Roman" w:cs="Times New Roman"/>
          <w:lang w:eastAsia="en-GB"/>
        </w:rPr>
        <w:fldChar w:fldCharType="begin"/>
      </w:r>
      <w:r w:rsidR="00DF6D37" w:rsidRPr="00DF6D37">
        <w:rPr>
          <w:rFonts w:ascii="Times New Roman" w:eastAsia="Times New Roman" w:hAnsi="Times New Roman" w:cs="Times New Roman"/>
          <w:lang w:eastAsia="en-GB"/>
        </w:rPr>
        <w:instrText xml:space="preserve"> INCLUDEPICTURE "https://d4ya733yr7s0y.cloudfront.net/images/made/images/uploads/general/Uni-logo-RobertGordon_730_290_80.jpg" \* MERGEFORMATINET </w:instrText>
      </w:r>
      <w:r w:rsidR="00DF6D37" w:rsidRPr="00DF6D37">
        <w:rPr>
          <w:rFonts w:ascii="Times New Roman" w:eastAsia="Times New Roman" w:hAnsi="Times New Roman" w:cs="Times New Roman"/>
          <w:lang w:eastAsia="en-GB"/>
        </w:rPr>
        <w:fldChar w:fldCharType="end"/>
      </w:r>
    </w:p>
    <w:p w14:paraId="3870573E" w14:textId="30161CA6" w:rsidR="00DF6D37" w:rsidRDefault="00DF6D37" w:rsidP="00DF6D37">
      <w:pPr>
        <w:rPr>
          <w:rFonts w:ascii="Times New Roman" w:eastAsia="Times New Roman" w:hAnsi="Times New Roman" w:cs="Times New Roman"/>
          <w:lang w:eastAsia="en-GB"/>
        </w:rPr>
      </w:pPr>
    </w:p>
    <w:p w14:paraId="6338381D" w14:textId="26A6F544" w:rsidR="00DF6D37" w:rsidRDefault="00DF6D37" w:rsidP="00DF6D37">
      <w:pPr>
        <w:rPr>
          <w:rFonts w:ascii="Times New Roman" w:eastAsia="Times New Roman" w:hAnsi="Times New Roman" w:cs="Times New Roman"/>
          <w:lang w:eastAsia="en-GB"/>
        </w:rPr>
      </w:pPr>
    </w:p>
    <w:p w14:paraId="3ECAF1AC" w14:textId="44CF9295" w:rsidR="004D1F91" w:rsidRDefault="004D1F91" w:rsidP="00DF6D37">
      <w:pPr>
        <w:rPr>
          <w:rFonts w:ascii="Times New Roman" w:eastAsia="Times New Roman" w:hAnsi="Times New Roman" w:cs="Times New Roman"/>
          <w:lang w:eastAsia="en-GB"/>
        </w:rPr>
      </w:pPr>
    </w:p>
    <w:p w14:paraId="0BD68E02" w14:textId="2329E816" w:rsidR="00DF6D37" w:rsidRPr="00DF6D37" w:rsidRDefault="00DF6D37" w:rsidP="00DF6D37">
      <w:pPr>
        <w:rPr>
          <w:rFonts w:ascii="Times New Roman" w:eastAsia="Times New Roman" w:hAnsi="Times New Roman" w:cs="Times New Roman"/>
          <w:lang w:eastAsia="en-GB"/>
        </w:rPr>
      </w:pPr>
      <w:r w:rsidRPr="00DF6D37">
        <w:rPr>
          <w:rFonts w:ascii="Times New Roman" w:eastAsia="Times New Roman" w:hAnsi="Times New Roman" w:cs="Times New Roman"/>
          <w:lang w:eastAsia="en-GB"/>
        </w:rPr>
        <w:fldChar w:fldCharType="begin"/>
      </w:r>
      <w:r w:rsidRPr="00DF6D37">
        <w:rPr>
          <w:rFonts w:ascii="Times New Roman" w:eastAsia="Times New Roman" w:hAnsi="Times New Roman" w:cs="Times New Roman"/>
          <w:lang w:eastAsia="en-GB"/>
        </w:rPr>
        <w:instrText xml:space="preserve"> INCLUDEPICTURE "https://www3.rgu.ac.uk/images/dmImage/SourceImage/TEF%20Gold%20logo%20RGB%20portrait.jpg" \* MERGEFORMATINET </w:instrText>
      </w:r>
      <w:r w:rsidRPr="00DF6D37">
        <w:rPr>
          <w:rFonts w:ascii="Times New Roman" w:eastAsia="Times New Roman" w:hAnsi="Times New Roman" w:cs="Times New Roman"/>
          <w:lang w:eastAsia="en-GB"/>
        </w:rPr>
        <w:fldChar w:fldCharType="end"/>
      </w:r>
    </w:p>
    <w:p w14:paraId="158BEF4C" w14:textId="77777777" w:rsidR="004D1F91" w:rsidRDefault="004D1F91" w:rsidP="00DF6D37">
      <w:pPr>
        <w:rPr>
          <w:rFonts w:ascii="Times New Roman" w:eastAsia="Times New Roman" w:hAnsi="Times New Roman" w:cs="Times New Roman"/>
          <w:lang w:eastAsia="en-GB"/>
        </w:rPr>
      </w:pPr>
    </w:p>
    <w:p w14:paraId="13918863" w14:textId="77777777" w:rsidR="004D1F91" w:rsidRDefault="004D1F91" w:rsidP="00DF6D37">
      <w:pPr>
        <w:rPr>
          <w:rFonts w:ascii="Times New Roman" w:eastAsia="Times New Roman" w:hAnsi="Times New Roman" w:cs="Times New Roman"/>
          <w:lang w:eastAsia="en-GB"/>
        </w:rPr>
      </w:pPr>
    </w:p>
    <w:p w14:paraId="54E06287" w14:textId="5C89BD33" w:rsidR="004D1F91" w:rsidRDefault="004D1F91" w:rsidP="00DF6D37">
      <w:pPr>
        <w:rPr>
          <w:rFonts w:ascii="Times New Roman" w:eastAsia="Times New Roman" w:hAnsi="Times New Roman" w:cs="Times New Roman"/>
          <w:lang w:eastAsia="en-GB"/>
        </w:rPr>
      </w:pPr>
    </w:p>
    <w:p w14:paraId="4A52DE88" w14:textId="7D99A329" w:rsidR="004D1F91" w:rsidRDefault="004D1F91" w:rsidP="00DF6D37">
      <w:pPr>
        <w:rPr>
          <w:rFonts w:ascii="Times New Roman" w:eastAsia="Times New Roman" w:hAnsi="Times New Roman" w:cs="Times New Roman"/>
          <w:lang w:eastAsia="en-GB"/>
        </w:rPr>
      </w:pPr>
    </w:p>
    <w:p w14:paraId="1D5417A4" w14:textId="0240BB42" w:rsidR="004D1F91" w:rsidRDefault="004D1F91" w:rsidP="00DF6D37">
      <w:pPr>
        <w:rPr>
          <w:rFonts w:ascii="Times New Roman" w:eastAsia="Times New Roman" w:hAnsi="Times New Roman" w:cs="Times New Roman"/>
          <w:lang w:eastAsia="en-GB"/>
        </w:rPr>
      </w:pPr>
    </w:p>
    <w:p w14:paraId="4804A3A6" w14:textId="769786FE" w:rsidR="004D1F91" w:rsidRDefault="004D1F91" w:rsidP="00DF6D37">
      <w:pP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anchor distT="0" distB="0" distL="114300" distR="114300" simplePos="0" relativeHeight="251571200" behindDoc="0" locked="0" layoutInCell="1" allowOverlap="1" wp14:anchorId="6E1B7FC1" wp14:editId="5355049D">
            <wp:simplePos x="0" y="0"/>
            <wp:positionH relativeFrom="margin">
              <wp:posOffset>882650</wp:posOffset>
            </wp:positionH>
            <wp:positionV relativeFrom="paragraph">
              <wp:posOffset>76088</wp:posOffset>
            </wp:positionV>
            <wp:extent cx="3958590" cy="1000125"/>
            <wp:effectExtent l="0" t="0" r="3810" b="3175"/>
            <wp:wrapSquare wrapText="bothSides"/>
            <wp:docPr id="12" name="Picture 12" descr="Robert Gordon University | Scotland.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obert Gordon University | Scotland.org"/>
                    <pic:cNvPicPr>
                      <a:picLocks noChangeAspect="1"/>
                    </pic:cNvPicPr>
                  </pic:nvPicPr>
                  <pic:blipFill rotWithShape="1">
                    <a:blip r:embed="rId6" cstate="print">
                      <a:extLst>
                        <a:ext uri="{28A0092B-C50C-407E-A947-70E740481C1C}">
                          <a14:useLocalDpi xmlns:a14="http://schemas.microsoft.com/office/drawing/2010/main" val="0"/>
                        </a:ext>
                      </a:extLst>
                    </a:blip>
                    <a:srcRect l="30686" t="32891" r="17074" b="33804"/>
                    <a:stretch/>
                  </pic:blipFill>
                  <pic:spPr bwMode="auto">
                    <a:xfrm>
                      <a:off x="0" y="0"/>
                      <a:ext cx="3958590" cy="1000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B62F4F" w14:textId="0EE15C1D" w:rsidR="004D1F91" w:rsidRDefault="004D1F91" w:rsidP="00DF6D37">
      <w:pPr>
        <w:rPr>
          <w:rFonts w:ascii="Times New Roman" w:eastAsia="Times New Roman" w:hAnsi="Times New Roman" w:cs="Times New Roman"/>
          <w:lang w:eastAsia="en-GB"/>
        </w:rPr>
      </w:pPr>
    </w:p>
    <w:p w14:paraId="47F6A8C4" w14:textId="77777777" w:rsidR="004D1F91" w:rsidRDefault="004D1F91" w:rsidP="00DF6D37">
      <w:pPr>
        <w:rPr>
          <w:rFonts w:ascii="Times New Roman" w:eastAsia="Times New Roman" w:hAnsi="Times New Roman" w:cs="Times New Roman"/>
          <w:lang w:eastAsia="en-GB"/>
        </w:rPr>
      </w:pPr>
    </w:p>
    <w:p w14:paraId="2F17657B" w14:textId="77777777" w:rsidR="004D1F91" w:rsidRDefault="004D1F91" w:rsidP="00DF6D37">
      <w:pPr>
        <w:rPr>
          <w:rFonts w:ascii="Times New Roman" w:eastAsia="Times New Roman" w:hAnsi="Times New Roman" w:cs="Times New Roman"/>
          <w:lang w:eastAsia="en-GB"/>
        </w:rPr>
      </w:pPr>
    </w:p>
    <w:p w14:paraId="33D85E75" w14:textId="77777777" w:rsidR="004D1F91" w:rsidRDefault="004D1F91" w:rsidP="00DF6D37">
      <w:pPr>
        <w:rPr>
          <w:rFonts w:ascii="Times New Roman" w:eastAsia="Times New Roman" w:hAnsi="Times New Roman" w:cs="Times New Roman"/>
          <w:lang w:eastAsia="en-GB"/>
        </w:rPr>
      </w:pPr>
    </w:p>
    <w:p w14:paraId="667DED1B" w14:textId="09BE1975" w:rsidR="004D1F91" w:rsidRDefault="004D1F91" w:rsidP="004D1F91">
      <w:pPr>
        <w:rPr>
          <w:rFonts w:ascii="Times New Roman" w:eastAsia="Times New Roman" w:hAnsi="Times New Roman" w:cs="Times New Roman"/>
          <w:lang w:eastAsia="en-GB"/>
        </w:rPr>
      </w:pPr>
    </w:p>
    <w:p w14:paraId="5CE36090" w14:textId="19FC63F5" w:rsidR="004D1F91" w:rsidRDefault="004D1F91" w:rsidP="004D1F91">
      <w:pPr>
        <w:rPr>
          <w:rFonts w:ascii="Times New Roman" w:eastAsia="Times New Roman" w:hAnsi="Times New Roman" w:cs="Times New Roman"/>
          <w:lang w:eastAsia="en-GB"/>
        </w:rPr>
      </w:pPr>
    </w:p>
    <w:p w14:paraId="02937A36" w14:textId="6EC412AD" w:rsidR="004D1F91" w:rsidRDefault="004D1F91" w:rsidP="004D1F91">
      <w:pPr>
        <w:rPr>
          <w:rFonts w:ascii="Times New Roman" w:eastAsia="Times New Roman" w:hAnsi="Times New Roman" w:cs="Times New Roman"/>
          <w:lang w:eastAsia="en-GB"/>
        </w:rPr>
      </w:pPr>
    </w:p>
    <w:p w14:paraId="730D655E" w14:textId="63F6B4EB" w:rsidR="004D1F91" w:rsidRDefault="004D1F91" w:rsidP="004D1F91">
      <w:pPr>
        <w:rPr>
          <w:rFonts w:ascii="Times New Roman" w:eastAsia="Times New Roman" w:hAnsi="Times New Roman" w:cs="Times New Roman"/>
          <w:lang w:eastAsia="en-GB"/>
        </w:rPr>
      </w:pPr>
    </w:p>
    <w:p w14:paraId="35618222" w14:textId="77777777" w:rsidR="00574FFF" w:rsidRPr="00010473" w:rsidRDefault="00574FFF" w:rsidP="00574FFF">
      <w:pPr>
        <w:rPr>
          <w:rFonts w:ascii="High Tower Text" w:eastAsia="Times New Roman" w:hAnsi="High Tower Text" w:cs="Rod"/>
          <w:sz w:val="40"/>
          <w:szCs w:val="40"/>
          <w:lang w:eastAsia="en-GB"/>
        </w:rPr>
      </w:pPr>
    </w:p>
    <w:p w14:paraId="61D7AA1E" w14:textId="00781C57" w:rsidR="00574FFF" w:rsidRPr="00010473" w:rsidRDefault="00574FFF" w:rsidP="00574FFF">
      <w:pPr>
        <w:jc w:val="center"/>
        <w:rPr>
          <w:rFonts w:ascii="High Tower Text" w:eastAsia="Times New Roman" w:hAnsi="High Tower Text" w:cs="Rod"/>
          <w:sz w:val="40"/>
          <w:szCs w:val="40"/>
          <w:lang w:eastAsia="en-GB"/>
        </w:rPr>
      </w:pPr>
      <w:r w:rsidRPr="00574FFF">
        <w:rPr>
          <w:rFonts w:ascii="High Tower Text" w:eastAsia="Times New Roman" w:hAnsi="High Tower Text" w:cs="Rod"/>
          <w:sz w:val="40"/>
          <w:szCs w:val="40"/>
          <w:lang w:eastAsia="en-GB"/>
        </w:rPr>
        <w:t>Bachelor</w:t>
      </w:r>
      <w:r w:rsidR="00010473" w:rsidRPr="00010473">
        <w:rPr>
          <w:rFonts w:ascii="High Tower Text" w:eastAsia="Times New Roman" w:hAnsi="High Tower Text" w:cs="Rod"/>
          <w:sz w:val="40"/>
          <w:szCs w:val="40"/>
          <w:lang w:eastAsia="en-GB"/>
        </w:rPr>
        <w:t xml:space="preserve"> (Hons)</w:t>
      </w:r>
      <w:r w:rsidRPr="00574FFF">
        <w:rPr>
          <w:rFonts w:ascii="High Tower Text" w:eastAsia="Times New Roman" w:hAnsi="High Tower Text" w:cs="Rod"/>
          <w:sz w:val="40"/>
          <w:szCs w:val="40"/>
          <w:lang w:eastAsia="en-GB"/>
        </w:rPr>
        <w:t xml:space="preserve"> of Science in Computer Science</w:t>
      </w:r>
    </w:p>
    <w:p w14:paraId="78889BA1" w14:textId="4F0D3AD5" w:rsidR="00574FFF" w:rsidRPr="00010473" w:rsidRDefault="00574FFF" w:rsidP="00574FFF">
      <w:pPr>
        <w:jc w:val="center"/>
        <w:rPr>
          <w:rFonts w:ascii="High Tower Text" w:eastAsia="Times New Roman" w:hAnsi="High Tower Text" w:cs="Rod"/>
          <w:sz w:val="40"/>
          <w:szCs w:val="40"/>
          <w:lang w:eastAsia="en-GB"/>
        </w:rPr>
      </w:pPr>
      <w:r w:rsidRPr="00574FFF">
        <w:rPr>
          <w:rFonts w:ascii="High Tower Text" w:eastAsia="Times New Roman" w:hAnsi="High Tower Text" w:cs="Times New Roman"/>
          <w:sz w:val="40"/>
          <w:szCs w:val="40"/>
          <w:lang w:eastAsia="en-GB"/>
        </w:rPr>
        <w:t>Honours Projec</w:t>
      </w:r>
      <w:r w:rsidRPr="00010473">
        <w:rPr>
          <w:rFonts w:ascii="High Tower Text" w:eastAsia="Times New Roman" w:hAnsi="High Tower Text" w:cs="Times New Roman"/>
          <w:sz w:val="40"/>
          <w:szCs w:val="40"/>
          <w:lang w:eastAsia="en-GB"/>
        </w:rPr>
        <w:t>t</w:t>
      </w:r>
    </w:p>
    <w:p w14:paraId="69B4D8C5" w14:textId="77777777" w:rsidR="00574FFF" w:rsidRDefault="00574FFF" w:rsidP="00574FFF">
      <w:pPr>
        <w:rPr>
          <w:rFonts w:ascii="Times New Roman" w:eastAsia="Times New Roman" w:hAnsi="Times New Roman" w:cs="Times New Roman"/>
          <w:lang w:eastAsia="en-GB"/>
        </w:rPr>
      </w:pPr>
    </w:p>
    <w:p w14:paraId="72FB89CE" w14:textId="0EB4AAA3" w:rsidR="00574FFF" w:rsidRDefault="00574FFF" w:rsidP="00574FFF">
      <w:pPr>
        <w:rPr>
          <w:rFonts w:ascii="Times New Roman" w:eastAsia="Times New Roman" w:hAnsi="Times New Roman" w:cs="Times New Roman"/>
          <w:lang w:eastAsia="en-GB"/>
        </w:rPr>
      </w:pPr>
    </w:p>
    <w:p w14:paraId="4402D641" w14:textId="26CD893D" w:rsidR="00010473" w:rsidRPr="008326A9" w:rsidRDefault="00DF6D37" w:rsidP="00DF6D37">
      <w:pPr>
        <w:jc w:val="center"/>
        <w:rPr>
          <w:rFonts w:ascii="High Tower Text" w:eastAsia="Times New Roman" w:hAnsi="High Tower Text" w:cs="Times New Roman"/>
          <w:sz w:val="40"/>
          <w:szCs w:val="40"/>
          <w:lang w:eastAsia="en-GB"/>
        </w:rPr>
      </w:pPr>
      <w:r w:rsidRPr="008326A9">
        <w:rPr>
          <w:rFonts w:ascii="High Tower Text" w:eastAsia="Times New Roman" w:hAnsi="High Tower Text" w:cs="Times New Roman"/>
          <w:sz w:val="40"/>
          <w:szCs w:val="40"/>
          <w:lang w:eastAsia="en-GB"/>
        </w:rPr>
        <w:t>M</w:t>
      </w:r>
      <w:r w:rsidR="008326A9" w:rsidRPr="008326A9">
        <w:rPr>
          <w:rFonts w:ascii="High Tower Text" w:eastAsia="Times New Roman" w:hAnsi="High Tower Text" w:cs="Times New Roman"/>
          <w:sz w:val="40"/>
          <w:szCs w:val="40"/>
          <w:lang w:eastAsia="en-GB"/>
        </w:rPr>
        <w:t>ay 2020</w:t>
      </w:r>
    </w:p>
    <w:p w14:paraId="72DB8CFE" w14:textId="157927D7" w:rsidR="00010473" w:rsidRDefault="00010473" w:rsidP="00574FFF">
      <w:pPr>
        <w:rPr>
          <w:rFonts w:ascii="Times New Roman" w:eastAsia="Times New Roman" w:hAnsi="Times New Roman" w:cs="Times New Roman"/>
          <w:lang w:eastAsia="en-GB"/>
        </w:rPr>
      </w:pPr>
    </w:p>
    <w:p w14:paraId="4CC62C7B" w14:textId="10587731" w:rsidR="00574FFF" w:rsidRDefault="00574FFF" w:rsidP="00574FFF">
      <w:pPr>
        <w:rPr>
          <w:rFonts w:ascii="Times New Roman" w:eastAsia="Times New Roman" w:hAnsi="Times New Roman" w:cs="Times New Roman"/>
          <w:lang w:eastAsia="en-GB"/>
        </w:rPr>
      </w:pPr>
    </w:p>
    <w:p w14:paraId="07AC730A" w14:textId="453F8848" w:rsidR="00574FFF" w:rsidRDefault="00574FFF" w:rsidP="00574FFF">
      <w:pPr>
        <w:pBdr>
          <w:top w:val="single" w:sz="4" w:space="1" w:color="auto"/>
        </w:pBdr>
        <w:rPr>
          <w:rFonts w:ascii="Times New Roman" w:eastAsia="Times New Roman" w:hAnsi="Times New Roman" w:cs="Times New Roman"/>
          <w:lang w:eastAsia="en-GB"/>
        </w:rPr>
      </w:pPr>
    </w:p>
    <w:p w14:paraId="5B06BBFA" w14:textId="3EC1154C" w:rsidR="00010473" w:rsidRPr="00010473" w:rsidRDefault="00010473" w:rsidP="00010473">
      <w:pPr>
        <w:jc w:val="center"/>
        <w:rPr>
          <w:rFonts w:ascii="High Tower Text" w:hAnsi="High Tower Text" w:cstheme="majorHAnsi"/>
          <w:b/>
          <w:bCs/>
          <w:sz w:val="48"/>
          <w:szCs w:val="48"/>
        </w:rPr>
      </w:pPr>
      <w:r w:rsidRPr="00010473">
        <w:rPr>
          <w:rFonts w:ascii="High Tower Text" w:hAnsi="High Tower Text" w:cstheme="majorHAnsi"/>
          <w:b/>
          <w:bCs/>
          <w:sz w:val="48"/>
          <w:szCs w:val="48"/>
        </w:rPr>
        <w:t>Increasing Usability of Flight Trackers using Augmented Reality</w:t>
      </w:r>
    </w:p>
    <w:p w14:paraId="6AC47B22" w14:textId="2035BFF6" w:rsidR="00010473" w:rsidRPr="00BE5929" w:rsidRDefault="00010473" w:rsidP="00010473">
      <w:pPr>
        <w:rPr>
          <w:rFonts w:asciiTheme="majorHAnsi" w:hAnsiTheme="majorHAnsi" w:cstheme="majorHAnsi"/>
        </w:rPr>
      </w:pPr>
    </w:p>
    <w:p w14:paraId="60417F05" w14:textId="3F167802" w:rsidR="00574FFF" w:rsidRDefault="00574FFF" w:rsidP="00574FFF">
      <w:pPr>
        <w:pBdr>
          <w:top w:val="single" w:sz="4" w:space="1" w:color="auto"/>
        </w:pBdr>
        <w:rPr>
          <w:rFonts w:ascii="Times New Roman" w:eastAsia="Times New Roman" w:hAnsi="Times New Roman" w:cs="Times New Roman"/>
          <w:lang w:eastAsia="en-GB"/>
        </w:rPr>
      </w:pPr>
    </w:p>
    <w:p w14:paraId="31017FDC" w14:textId="6E262CE8" w:rsidR="00574FFF" w:rsidRDefault="00574FFF" w:rsidP="00574FFF">
      <w:pPr>
        <w:rPr>
          <w:rFonts w:ascii="Times New Roman" w:eastAsia="Times New Roman" w:hAnsi="Times New Roman" w:cs="Times New Roman"/>
          <w:lang w:eastAsia="en-GB"/>
        </w:rPr>
      </w:pPr>
    </w:p>
    <w:p w14:paraId="1C32409F" w14:textId="225D30C9" w:rsidR="00574FFF" w:rsidRDefault="00574FFF" w:rsidP="00574FFF">
      <w:pPr>
        <w:rPr>
          <w:rFonts w:ascii="Times New Roman" w:eastAsia="Times New Roman" w:hAnsi="Times New Roman" w:cs="Times New Roman"/>
          <w:lang w:eastAsia="en-GB"/>
        </w:rPr>
      </w:pPr>
    </w:p>
    <w:tbl>
      <w:tblPr>
        <w:tblW w:w="0" w:type="auto"/>
        <w:tblInd w:w="704" w:type="dxa"/>
        <w:tblLook w:val="04A0" w:firstRow="1" w:lastRow="0" w:firstColumn="1" w:lastColumn="0" w:noHBand="0" w:noVBand="1"/>
      </w:tblPr>
      <w:tblGrid>
        <w:gridCol w:w="3801"/>
        <w:gridCol w:w="3854"/>
      </w:tblGrid>
      <w:tr w:rsidR="00010473" w14:paraId="57AC7ABC" w14:textId="77777777" w:rsidTr="00DF6D37">
        <w:tc>
          <w:tcPr>
            <w:tcW w:w="3801" w:type="dxa"/>
            <w:tcBorders>
              <w:top w:val="nil"/>
              <w:left w:val="nil"/>
              <w:bottom w:val="nil"/>
              <w:right w:val="nil"/>
            </w:tcBorders>
          </w:tcPr>
          <w:p w14:paraId="6B0FA648" w14:textId="62DBE801" w:rsidR="00010473" w:rsidRPr="00010473" w:rsidRDefault="00010473" w:rsidP="00574FFF">
            <w:pPr>
              <w:rPr>
                <w:rFonts w:ascii="High Tower Text" w:eastAsia="Times New Roman" w:hAnsi="High Tower Text" w:cs="Times New Roman"/>
                <w:i/>
                <w:iCs/>
                <w:sz w:val="28"/>
                <w:szCs w:val="28"/>
                <w:lang w:eastAsia="en-GB"/>
              </w:rPr>
            </w:pPr>
            <w:r w:rsidRPr="00010473">
              <w:rPr>
                <w:rFonts w:ascii="High Tower Text" w:eastAsia="Times New Roman" w:hAnsi="High Tower Text" w:cs="Times New Roman"/>
                <w:i/>
                <w:iCs/>
                <w:sz w:val="28"/>
                <w:szCs w:val="28"/>
                <w:lang w:eastAsia="en-GB"/>
              </w:rPr>
              <w:t>Author</w:t>
            </w:r>
          </w:p>
          <w:p w14:paraId="16C9DB62" w14:textId="30DB4FA2" w:rsidR="00010473" w:rsidRPr="00010473" w:rsidRDefault="00010473" w:rsidP="00574FFF">
            <w:pPr>
              <w:rPr>
                <w:rFonts w:ascii="High Tower Text" w:eastAsia="Times New Roman" w:hAnsi="High Tower Text" w:cs="Times New Roman"/>
                <w:lang w:eastAsia="en-GB"/>
              </w:rPr>
            </w:pPr>
            <w:r w:rsidRPr="00010473">
              <w:rPr>
                <w:rFonts w:ascii="High Tower Text" w:eastAsia="Times New Roman" w:hAnsi="High Tower Text" w:cs="Times New Roman"/>
                <w:sz w:val="28"/>
                <w:szCs w:val="28"/>
                <w:lang w:eastAsia="en-GB"/>
              </w:rPr>
              <w:t>Lee Patrick Robbie</w:t>
            </w:r>
          </w:p>
        </w:tc>
        <w:tc>
          <w:tcPr>
            <w:tcW w:w="3854" w:type="dxa"/>
            <w:tcBorders>
              <w:top w:val="nil"/>
              <w:left w:val="nil"/>
              <w:bottom w:val="nil"/>
              <w:right w:val="nil"/>
            </w:tcBorders>
          </w:tcPr>
          <w:p w14:paraId="79DFBC57" w14:textId="77777777" w:rsidR="00010473" w:rsidRPr="00DF6D37" w:rsidRDefault="00010473" w:rsidP="00DF6D37">
            <w:pPr>
              <w:jc w:val="right"/>
              <w:rPr>
                <w:rFonts w:ascii="High Tower Text" w:eastAsia="Times New Roman" w:hAnsi="High Tower Text" w:cs="Times New Roman"/>
                <w:i/>
                <w:iCs/>
                <w:sz w:val="28"/>
                <w:szCs w:val="28"/>
                <w:lang w:eastAsia="en-GB"/>
              </w:rPr>
            </w:pPr>
            <w:r w:rsidRPr="00DF6D37">
              <w:rPr>
                <w:rFonts w:ascii="High Tower Text" w:eastAsia="Times New Roman" w:hAnsi="High Tower Text" w:cs="Times New Roman"/>
                <w:i/>
                <w:iCs/>
                <w:sz w:val="28"/>
                <w:szCs w:val="28"/>
                <w:lang w:eastAsia="en-GB"/>
              </w:rPr>
              <w:t>Supervisor</w:t>
            </w:r>
          </w:p>
          <w:p w14:paraId="58F204BC" w14:textId="33E35587" w:rsidR="00010473" w:rsidRPr="00010473" w:rsidRDefault="00010473" w:rsidP="00DF6D37">
            <w:pPr>
              <w:jc w:val="right"/>
            </w:pPr>
            <w:r w:rsidRPr="00010473">
              <w:rPr>
                <w:rFonts w:ascii="High Tower Text" w:eastAsia="Times New Roman" w:hAnsi="High Tower Text" w:cs="Times New Roman"/>
                <w:sz w:val="28"/>
                <w:szCs w:val="28"/>
                <w:lang w:eastAsia="en-GB"/>
              </w:rPr>
              <w:t xml:space="preserve">Dr John </w:t>
            </w:r>
            <w:r>
              <w:rPr>
                <w:rFonts w:ascii="High Tower Text" w:eastAsia="Times New Roman" w:hAnsi="High Tower Text" w:cs="Times New Roman"/>
                <w:sz w:val="28"/>
                <w:szCs w:val="28"/>
                <w:lang w:eastAsia="en-GB"/>
              </w:rPr>
              <w:t xml:space="preserve">P </w:t>
            </w:r>
            <w:r w:rsidRPr="00010473">
              <w:rPr>
                <w:rFonts w:ascii="High Tower Text" w:eastAsia="Times New Roman" w:hAnsi="High Tower Text" w:cs="Times New Roman"/>
                <w:sz w:val="28"/>
                <w:szCs w:val="28"/>
                <w:lang w:eastAsia="en-GB"/>
              </w:rPr>
              <w:t>I</w:t>
            </w:r>
            <w:r w:rsidRPr="00010473">
              <w:rPr>
                <w:rFonts w:ascii="High Tower Text" w:hAnsi="High Tower Text" w:cs="Arial"/>
                <w:color w:val="222222"/>
                <w:sz w:val="28"/>
                <w:szCs w:val="28"/>
                <w:shd w:val="clear" w:color="auto" w:fill="FFFFFF"/>
              </w:rPr>
              <w:t>saacs</w:t>
            </w:r>
          </w:p>
        </w:tc>
      </w:tr>
    </w:tbl>
    <w:p w14:paraId="2F5FE985" w14:textId="6EE6FFE4" w:rsidR="00574FFF" w:rsidRDefault="00574FFF" w:rsidP="00574FFF">
      <w:pPr>
        <w:rPr>
          <w:rFonts w:ascii="Times New Roman" w:eastAsia="Times New Roman" w:hAnsi="Times New Roman" w:cs="Times New Roman"/>
          <w:lang w:eastAsia="en-GB"/>
        </w:rPr>
      </w:pPr>
    </w:p>
    <w:p w14:paraId="167C342D" w14:textId="6DCAD341" w:rsidR="008326A9" w:rsidRDefault="008326A9"/>
    <w:p w14:paraId="792D99DB" w14:textId="6C254409" w:rsidR="008326A9" w:rsidRDefault="008326A9"/>
    <w:p w14:paraId="3E0A136A" w14:textId="312C2BE6" w:rsidR="008326A9" w:rsidRDefault="008326A9"/>
    <w:p w14:paraId="0AA7876A" w14:textId="7ED13FE9" w:rsidR="008326A9" w:rsidRDefault="008326A9"/>
    <w:p w14:paraId="77BB9728" w14:textId="0CFAA604" w:rsidR="008326A9" w:rsidRDefault="008326A9"/>
    <w:p w14:paraId="3C43D0CB" w14:textId="106E9706" w:rsidR="00FE7A8D" w:rsidRDefault="00FE7A8D"/>
    <w:p w14:paraId="7DA4819D" w14:textId="707F1894" w:rsidR="008326A9" w:rsidRDefault="008326A9"/>
    <w:p w14:paraId="7B06B989" w14:textId="77777777" w:rsidR="00225BBC" w:rsidRPr="00225BBC" w:rsidRDefault="00225BBC" w:rsidP="00225BBC">
      <w:pPr>
        <w:rPr>
          <w:rFonts w:cstheme="minorHAnsi"/>
          <w:b/>
          <w:sz w:val="40"/>
        </w:rPr>
      </w:pPr>
      <w:r w:rsidRPr="00225BBC">
        <w:rPr>
          <w:rFonts w:cstheme="minorHAnsi"/>
          <w:b/>
          <w:sz w:val="40"/>
        </w:rPr>
        <w:lastRenderedPageBreak/>
        <w:t>Abstract</w:t>
      </w:r>
    </w:p>
    <w:p w14:paraId="7F48E1BE" w14:textId="13DBD34D" w:rsidR="008326A9" w:rsidRDefault="008326A9"/>
    <w:p w14:paraId="7345F71A" w14:textId="4BE5FA5B" w:rsidR="00225BBC" w:rsidRDefault="00225BBC"/>
    <w:p w14:paraId="50C24B60" w14:textId="471F7295" w:rsidR="00225BBC" w:rsidRDefault="00574050">
      <w:r w:rsidRPr="00574050">
        <w:rPr>
          <w:highlight w:val="yellow"/>
        </w:rPr>
        <w:t>&lt; To be written &gt;</w:t>
      </w:r>
    </w:p>
    <w:p w14:paraId="4F50DC99" w14:textId="6C2BBC8F" w:rsidR="00225BBC" w:rsidRDefault="00225BBC"/>
    <w:p w14:paraId="64EDB820" w14:textId="0EBD9F56" w:rsidR="00225BBC" w:rsidRDefault="00225BBC"/>
    <w:p w14:paraId="1B965573" w14:textId="7158E0E2" w:rsidR="00225BBC" w:rsidRDefault="00225BBC"/>
    <w:p w14:paraId="79B84292" w14:textId="2CDEE0A3" w:rsidR="00225BBC" w:rsidRDefault="00225BBC"/>
    <w:p w14:paraId="7D5CA1F5" w14:textId="65BE1E8D" w:rsidR="00225BBC" w:rsidRDefault="00225BBC"/>
    <w:p w14:paraId="49A6EC73" w14:textId="23C9E0D4" w:rsidR="00225BBC" w:rsidRDefault="00225BBC"/>
    <w:p w14:paraId="12C2F1D2" w14:textId="5BC3BFBB" w:rsidR="00225BBC" w:rsidRDefault="00225BBC"/>
    <w:p w14:paraId="7F9F5CD8" w14:textId="1FB9CA99" w:rsidR="00225BBC" w:rsidRDefault="00225BBC"/>
    <w:p w14:paraId="359E1A70" w14:textId="0D68FFC6" w:rsidR="00225BBC" w:rsidRDefault="00225BBC"/>
    <w:p w14:paraId="1029148B" w14:textId="1305C229" w:rsidR="00225BBC" w:rsidRDefault="00225BBC"/>
    <w:p w14:paraId="5EF65212" w14:textId="2AB758B4" w:rsidR="00225BBC" w:rsidRDefault="00225BBC"/>
    <w:p w14:paraId="56D2B4E6" w14:textId="6C72CEA4" w:rsidR="00225BBC" w:rsidRDefault="00225BBC"/>
    <w:p w14:paraId="0B6E69C9" w14:textId="25DCEF68" w:rsidR="00225BBC" w:rsidRDefault="00225BBC"/>
    <w:p w14:paraId="27D922C7" w14:textId="5017F665" w:rsidR="00225BBC" w:rsidRDefault="00225BBC"/>
    <w:p w14:paraId="4254732F" w14:textId="3CD39A88" w:rsidR="00225BBC" w:rsidRDefault="00225BBC"/>
    <w:p w14:paraId="1CDC1FB0" w14:textId="43B852F7" w:rsidR="00225BBC" w:rsidRDefault="00225BBC"/>
    <w:p w14:paraId="1153B822" w14:textId="53CBA121" w:rsidR="00225BBC" w:rsidRDefault="00225BBC"/>
    <w:p w14:paraId="45F15258" w14:textId="55F0CE43" w:rsidR="00225BBC" w:rsidRDefault="00225BBC"/>
    <w:p w14:paraId="1225C772" w14:textId="4E61117E" w:rsidR="00225BBC" w:rsidRDefault="00225BBC"/>
    <w:p w14:paraId="7CE8E7A3" w14:textId="0E0B4264" w:rsidR="00225BBC" w:rsidRDefault="00225BBC"/>
    <w:p w14:paraId="60FEB8A3" w14:textId="26FE3BE7" w:rsidR="00225BBC" w:rsidRDefault="00225BBC"/>
    <w:p w14:paraId="024CDBF9" w14:textId="599F84C5" w:rsidR="00225BBC" w:rsidRDefault="00225BBC"/>
    <w:p w14:paraId="57B564F1" w14:textId="64EE4731" w:rsidR="00225BBC" w:rsidRDefault="00225BBC"/>
    <w:p w14:paraId="242E143F" w14:textId="16CB6884" w:rsidR="00225BBC" w:rsidRDefault="00225BBC"/>
    <w:p w14:paraId="14754934" w14:textId="7285FAAC" w:rsidR="00225BBC" w:rsidRDefault="00225BBC"/>
    <w:p w14:paraId="18EE8DD3" w14:textId="12C39C84" w:rsidR="00225BBC" w:rsidRDefault="00225BBC"/>
    <w:p w14:paraId="755824A7" w14:textId="51831D6B" w:rsidR="00225BBC" w:rsidRDefault="00225BBC"/>
    <w:p w14:paraId="2E0C6A5D" w14:textId="2D59391E" w:rsidR="00225BBC" w:rsidRDefault="00225BBC"/>
    <w:p w14:paraId="52F10ABD" w14:textId="0435E282" w:rsidR="00225BBC" w:rsidRDefault="00225BBC"/>
    <w:p w14:paraId="223F53A5" w14:textId="7278A02E" w:rsidR="00225BBC" w:rsidRDefault="00225BBC"/>
    <w:p w14:paraId="18A5EA3E" w14:textId="301804CC" w:rsidR="00225BBC" w:rsidRDefault="00225BBC"/>
    <w:p w14:paraId="247CC966" w14:textId="624705E0" w:rsidR="00225BBC" w:rsidRDefault="00225BBC"/>
    <w:p w14:paraId="59B94893" w14:textId="34222651" w:rsidR="00225BBC" w:rsidRDefault="00225BBC"/>
    <w:p w14:paraId="1D24AF05" w14:textId="235B1222" w:rsidR="00225BBC" w:rsidRDefault="00225BBC"/>
    <w:p w14:paraId="77D3687B" w14:textId="045C377D" w:rsidR="00225BBC" w:rsidRDefault="00225BBC"/>
    <w:p w14:paraId="60C9732D" w14:textId="2B546B1A" w:rsidR="00225BBC" w:rsidRDefault="00225BBC"/>
    <w:p w14:paraId="609D918B" w14:textId="17E57E2E" w:rsidR="00225BBC" w:rsidRDefault="00225BBC"/>
    <w:p w14:paraId="5A2667C7" w14:textId="0E68188F" w:rsidR="00225BBC" w:rsidRDefault="00225BBC"/>
    <w:p w14:paraId="4A82E291" w14:textId="1A3AAC7F" w:rsidR="00225BBC" w:rsidRDefault="00225BBC"/>
    <w:p w14:paraId="57F8331E" w14:textId="67CDDB77" w:rsidR="00225BBC" w:rsidRDefault="00225BBC"/>
    <w:p w14:paraId="5F694EB4" w14:textId="65FD2D80" w:rsidR="00225BBC" w:rsidRDefault="00225BBC"/>
    <w:p w14:paraId="3CC766BC" w14:textId="48BD0EF7" w:rsidR="00225BBC" w:rsidRDefault="00225BBC"/>
    <w:p w14:paraId="2A51C7D0" w14:textId="07D7E428" w:rsidR="00225BBC" w:rsidRPr="00574050" w:rsidRDefault="00225BBC" w:rsidP="00225BBC">
      <w:pPr>
        <w:rPr>
          <w:rFonts w:cstheme="minorHAnsi"/>
          <w:b/>
          <w:sz w:val="40"/>
        </w:rPr>
      </w:pPr>
      <w:r w:rsidRPr="00574050">
        <w:rPr>
          <w:rFonts w:cstheme="minorHAnsi"/>
          <w:b/>
          <w:sz w:val="40"/>
        </w:rPr>
        <w:lastRenderedPageBreak/>
        <w:t>Acknowledgements</w:t>
      </w:r>
    </w:p>
    <w:p w14:paraId="005896F2" w14:textId="61A36F2B" w:rsidR="00225BBC" w:rsidRPr="00574050" w:rsidRDefault="00225BBC" w:rsidP="00225BBC">
      <w:pPr>
        <w:rPr>
          <w:rFonts w:cstheme="minorHAnsi"/>
          <w:bCs/>
        </w:rPr>
      </w:pPr>
    </w:p>
    <w:p w14:paraId="55ECB9BC" w14:textId="759E45D9" w:rsidR="00225BBC" w:rsidRPr="00574050" w:rsidRDefault="00225BBC" w:rsidP="00225BBC">
      <w:pPr>
        <w:rPr>
          <w:rFonts w:cstheme="minorHAnsi"/>
          <w:b/>
        </w:rPr>
      </w:pPr>
    </w:p>
    <w:p w14:paraId="53EA8CE4" w14:textId="42FCA6B9" w:rsidR="00225BBC" w:rsidRPr="00574050" w:rsidRDefault="00B14D26" w:rsidP="00225BBC">
      <w:pPr>
        <w:rPr>
          <w:rFonts w:cstheme="minorHAnsi"/>
          <w:bCs/>
        </w:rPr>
      </w:pPr>
      <w:r w:rsidRPr="00B14D26">
        <w:rPr>
          <w:rFonts w:cstheme="minorHAnsi"/>
          <w:bCs/>
        </w:rPr>
        <w:t>I would like to thank Dr John Isaacs, Head of the School of Computing Science and Digital Media at Robert Gordon University, for his dedication in providing guidance throughout the year and for his guidance throughout my time at the university. I would also like to take the time to thank and highlight the extreme professionalism of the university staff in dealing with a difficult transition to remote teaching with continued support during the Coronavirus pandemic. I would also like to thank Mark Scott-Kiddie, Fatima El-</w:t>
      </w:r>
      <w:proofErr w:type="spellStart"/>
      <w:r w:rsidRPr="00B14D26">
        <w:rPr>
          <w:rFonts w:cstheme="minorHAnsi"/>
          <w:bCs/>
        </w:rPr>
        <w:t>Ghanduri</w:t>
      </w:r>
      <w:proofErr w:type="spellEnd"/>
      <w:r w:rsidRPr="00B14D26">
        <w:rPr>
          <w:rFonts w:cstheme="minorHAnsi"/>
          <w:bCs/>
        </w:rPr>
        <w:t xml:space="preserve"> and Calum McGuire for their support and motivation throughout the years at university. Also, I’d like to thank all the participants who participated in any user testing that was conducted as the feedback was a crucial part of my project. Finally, of course, I would like to thank my family for their continued support throughout my time at university, especially emphasising the support received this year above all</w:t>
      </w:r>
      <w:r w:rsidR="006720AC">
        <w:rPr>
          <w:rFonts w:cstheme="minorHAnsi"/>
          <w:bCs/>
        </w:rPr>
        <w:t>.</w:t>
      </w:r>
    </w:p>
    <w:p w14:paraId="79F46826" w14:textId="304C62EE" w:rsidR="00225BBC" w:rsidRPr="00574050" w:rsidRDefault="00225BBC" w:rsidP="00225BBC">
      <w:pPr>
        <w:rPr>
          <w:rFonts w:cstheme="minorHAnsi"/>
          <w:b/>
        </w:rPr>
      </w:pPr>
    </w:p>
    <w:p w14:paraId="7D7C184D" w14:textId="1CBD4BFE" w:rsidR="00225BBC" w:rsidRPr="00574050" w:rsidRDefault="00225BBC" w:rsidP="00225BBC">
      <w:pPr>
        <w:rPr>
          <w:rFonts w:cstheme="minorHAnsi"/>
          <w:b/>
        </w:rPr>
      </w:pPr>
    </w:p>
    <w:p w14:paraId="2519193B" w14:textId="7194CD0A" w:rsidR="00225BBC" w:rsidRDefault="00225BBC" w:rsidP="00225BBC">
      <w:pPr>
        <w:rPr>
          <w:rFonts w:cstheme="minorHAnsi"/>
          <w:b/>
        </w:rPr>
      </w:pPr>
    </w:p>
    <w:p w14:paraId="748ADD8F" w14:textId="0E62AA91" w:rsidR="00B14D26" w:rsidRDefault="00B14D26" w:rsidP="00225BBC">
      <w:pPr>
        <w:rPr>
          <w:rFonts w:cstheme="minorHAnsi"/>
          <w:b/>
        </w:rPr>
      </w:pPr>
    </w:p>
    <w:p w14:paraId="7A363AA3" w14:textId="0D7487BD" w:rsidR="00B14D26" w:rsidRDefault="00B14D26" w:rsidP="00225BBC">
      <w:pPr>
        <w:rPr>
          <w:rFonts w:cstheme="minorHAnsi"/>
          <w:b/>
        </w:rPr>
      </w:pPr>
    </w:p>
    <w:p w14:paraId="4A880F56" w14:textId="60C1407D" w:rsidR="00B14D26" w:rsidRDefault="00B14D26" w:rsidP="00225BBC">
      <w:pPr>
        <w:rPr>
          <w:rFonts w:cstheme="minorHAnsi"/>
          <w:b/>
        </w:rPr>
      </w:pPr>
    </w:p>
    <w:p w14:paraId="70D3EAFA" w14:textId="0CEA646C" w:rsidR="00B14D26" w:rsidRDefault="00B14D26" w:rsidP="00225BBC">
      <w:pPr>
        <w:rPr>
          <w:rFonts w:cstheme="minorHAnsi"/>
          <w:b/>
        </w:rPr>
      </w:pPr>
    </w:p>
    <w:p w14:paraId="171B306B" w14:textId="091D40A8" w:rsidR="00B14D26" w:rsidRDefault="00B14D26" w:rsidP="00225BBC">
      <w:pPr>
        <w:rPr>
          <w:rFonts w:cstheme="minorHAnsi"/>
          <w:b/>
        </w:rPr>
      </w:pPr>
    </w:p>
    <w:p w14:paraId="424620F5" w14:textId="176B2C20" w:rsidR="00B14D26" w:rsidRDefault="00B14D26" w:rsidP="00225BBC">
      <w:pPr>
        <w:rPr>
          <w:rFonts w:cstheme="minorHAnsi"/>
          <w:b/>
        </w:rPr>
      </w:pPr>
    </w:p>
    <w:p w14:paraId="0588884B" w14:textId="77777777" w:rsidR="00B14D26" w:rsidRPr="00574050" w:rsidRDefault="00B14D26" w:rsidP="00225BBC">
      <w:pPr>
        <w:rPr>
          <w:rFonts w:cstheme="minorHAnsi"/>
          <w:b/>
        </w:rPr>
      </w:pPr>
    </w:p>
    <w:p w14:paraId="75438CD2" w14:textId="3B7E462E" w:rsidR="00225BBC" w:rsidRPr="00574050" w:rsidRDefault="00225BBC" w:rsidP="00225BBC">
      <w:pPr>
        <w:rPr>
          <w:rFonts w:cstheme="minorHAnsi"/>
          <w:b/>
        </w:rPr>
      </w:pPr>
    </w:p>
    <w:p w14:paraId="76573025" w14:textId="09DEE8B1" w:rsidR="00225BBC" w:rsidRPr="00574050" w:rsidRDefault="00225BBC" w:rsidP="00225BBC">
      <w:pPr>
        <w:rPr>
          <w:rFonts w:cstheme="minorHAnsi"/>
          <w:b/>
        </w:rPr>
      </w:pPr>
    </w:p>
    <w:p w14:paraId="47917B7B" w14:textId="333B0BD4" w:rsidR="00225BBC" w:rsidRPr="00574050" w:rsidRDefault="00225BBC" w:rsidP="00225BBC">
      <w:pPr>
        <w:rPr>
          <w:rFonts w:cstheme="minorHAnsi"/>
          <w:b/>
        </w:rPr>
      </w:pPr>
    </w:p>
    <w:p w14:paraId="7B419E4D" w14:textId="1F62EB75" w:rsidR="00225BBC" w:rsidRPr="00574050" w:rsidRDefault="00225BBC" w:rsidP="00225BBC">
      <w:pPr>
        <w:rPr>
          <w:rFonts w:cstheme="minorHAnsi"/>
          <w:b/>
        </w:rPr>
      </w:pPr>
    </w:p>
    <w:p w14:paraId="30EFA82B" w14:textId="75134A17" w:rsidR="00225BBC" w:rsidRPr="00574050" w:rsidRDefault="00225BBC" w:rsidP="00225BBC">
      <w:pPr>
        <w:rPr>
          <w:rFonts w:cstheme="minorHAnsi"/>
          <w:b/>
        </w:rPr>
      </w:pPr>
    </w:p>
    <w:p w14:paraId="000E57B6" w14:textId="41477E44" w:rsidR="00225BBC" w:rsidRPr="00574050" w:rsidRDefault="00225BBC" w:rsidP="00225BBC">
      <w:pPr>
        <w:rPr>
          <w:rFonts w:cstheme="minorHAnsi"/>
          <w:b/>
        </w:rPr>
      </w:pPr>
    </w:p>
    <w:p w14:paraId="5AB7E448" w14:textId="753734D9" w:rsidR="00574050" w:rsidRPr="000435B5" w:rsidRDefault="00574050" w:rsidP="00B14D26">
      <w:pPr>
        <w:rPr>
          <w:rFonts w:ascii="Calibri" w:hAnsi="Calibri" w:cs="Calibri"/>
        </w:rPr>
      </w:pPr>
    </w:p>
    <w:p w14:paraId="6EC3C36E" w14:textId="672D3A6F" w:rsidR="00225BBC" w:rsidRPr="00574050" w:rsidRDefault="00225BBC" w:rsidP="00225BBC">
      <w:pPr>
        <w:rPr>
          <w:rFonts w:cstheme="minorHAnsi"/>
          <w:b/>
        </w:rPr>
      </w:pPr>
    </w:p>
    <w:p w14:paraId="4D27AEAE" w14:textId="06653ACE" w:rsidR="00225BBC" w:rsidRPr="00574050" w:rsidRDefault="00225BBC" w:rsidP="00225BBC">
      <w:pPr>
        <w:rPr>
          <w:rFonts w:cstheme="minorHAnsi"/>
          <w:b/>
        </w:rPr>
      </w:pPr>
    </w:p>
    <w:p w14:paraId="748DB265" w14:textId="7B01CA6B" w:rsidR="00225BBC" w:rsidRPr="00574050" w:rsidRDefault="00225BBC" w:rsidP="00225BBC">
      <w:pPr>
        <w:rPr>
          <w:rFonts w:cstheme="minorHAnsi"/>
          <w:b/>
        </w:rPr>
      </w:pPr>
    </w:p>
    <w:p w14:paraId="0EBF6349" w14:textId="5F509719" w:rsidR="00225BBC" w:rsidRPr="00574050" w:rsidRDefault="00225BBC" w:rsidP="00225BBC">
      <w:pPr>
        <w:rPr>
          <w:rFonts w:cstheme="minorHAnsi"/>
          <w:b/>
        </w:rPr>
      </w:pPr>
    </w:p>
    <w:p w14:paraId="31C18109" w14:textId="677FFFC6" w:rsidR="00225BBC" w:rsidRPr="00574050" w:rsidRDefault="00225BBC" w:rsidP="00225BBC">
      <w:pPr>
        <w:rPr>
          <w:rFonts w:cstheme="minorHAnsi"/>
          <w:b/>
        </w:rPr>
      </w:pPr>
    </w:p>
    <w:p w14:paraId="3484300A" w14:textId="4E33B2B1" w:rsidR="00225BBC" w:rsidRPr="00574050" w:rsidRDefault="00225BBC" w:rsidP="00225BBC">
      <w:pPr>
        <w:rPr>
          <w:rFonts w:cstheme="minorHAnsi"/>
          <w:b/>
        </w:rPr>
      </w:pPr>
    </w:p>
    <w:p w14:paraId="305B1FF2" w14:textId="32E5531E" w:rsidR="00225BBC" w:rsidRPr="00574050" w:rsidRDefault="00225BBC" w:rsidP="00225BBC">
      <w:pPr>
        <w:rPr>
          <w:rFonts w:cstheme="minorHAnsi"/>
          <w:b/>
        </w:rPr>
      </w:pPr>
    </w:p>
    <w:p w14:paraId="22B27553" w14:textId="334BB94F" w:rsidR="00225BBC" w:rsidRPr="00574050" w:rsidRDefault="00225BBC" w:rsidP="00225BBC">
      <w:pPr>
        <w:rPr>
          <w:rFonts w:cstheme="minorHAnsi"/>
          <w:b/>
        </w:rPr>
      </w:pPr>
    </w:p>
    <w:p w14:paraId="7B10E277" w14:textId="51CCD61B" w:rsidR="00225BBC" w:rsidRPr="00574050" w:rsidRDefault="00225BBC" w:rsidP="00225BBC">
      <w:pPr>
        <w:rPr>
          <w:rFonts w:cstheme="minorHAnsi"/>
          <w:b/>
        </w:rPr>
      </w:pPr>
    </w:p>
    <w:p w14:paraId="3A3EB2C9" w14:textId="125D8EDB" w:rsidR="00225BBC" w:rsidRPr="00574050" w:rsidRDefault="00225BBC" w:rsidP="00225BBC">
      <w:pPr>
        <w:rPr>
          <w:rFonts w:cstheme="minorHAnsi"/>
          <w:b/>
        </w:rPr>
      </w:pPr>
    </w:p>
    <w:p w14:paraId="2A3E2620" w14:textId="2D4966CD" w:rsidR="00225BBC" w:rsidRPr="00574050" w:rsidRDefault="00225BBC" w:rsidP="00225BBC">
      <w:pPr>
        <w:rPr>
          <w:rFonts w:cstheme="minorHAnsi"/>
          <w:b/>
        </w:rPr>
      </w:pPr>
    </w:p>
    <w:p w14:paraId="73F9A3C1" w14:textId="4B0C28C9" w:rsidR="00225BBC" w:rsidRPr="00574050" w:rsidRDefault="00225BBC" w:rsidP="00225BBC">
      <w:pPr>
        <w:rPr>
          <w:rFonts w:cstheme="minorHAnsi"/>
          <w:b/>
        </w:rPr>
      </w:pPr>
    </w:p>
    <w:p w14:paraId="2C8582A9" w14:textId="18F2467E" w:rsidR="00225BBC" w:rsidRPr="00574050" w:rsidRDefault="00225BBC" w:rsidP="00225BBC">
      <w:pPr>
        <w:rPr>
          <w:rFonts w:cstheme="minorHAnsi"/>
          <w:b/>
        </w:rPr>
      </w:pPr>
    </w:p>
    <w:p w14:paraId="218712FC" w14:textId="55F024C3" w:rsidR="00225BBC" w:rsidRPr="00574050" w:rsidRDefault="00225BBC" w:rsidP="00225BBC">
      <w:pPr>
        <w:rPr>
          <w:rFonts w:cstheme="minorHAnsi"/>
          <w:b/>
        </w:rPr>
      </w:pPr>
    </w:p>
    <w:p w14:paraId="0EEB9B27" w14:textId="7FABEF52" w:rsidR="00225BBC" w:rsidRPr="00574050" w:rsidRDefault="00225BBC" w:rsidP="00225BBC">
      <w:pPr>
        <w:rPr>
          <w:rFonts w:cstheme="minorHAnsi"/>
          <w:b/>
        </w:rPr>
      </w:pPr>
    </w:p>
    <w:p w14:paraId="32343366" w14:textId="01A647A9" w:rsidR="00225BBC" w:rsidRDefault="00225BBC" w:rsidP="00225BBC">
      <w:pPr>
        <w:rPr>
          <w:rFonts w:cstheme="minorHAnsi"/>
          <w:b/>
          <w:sz w:val="40"/>
        </w:rPr>
      </w:pPr>
      <w:r>
        <w:rPr>
          <w:rFonts w:cstheme="minorHAnsi"/>
          <w:b/>
          <w:sz w:val="40"/>
        </w:rPr>
        <w:lastRenderedPageBreak/>
        <w:t>Declaration</w:t>
      </w:r>
    </w:p>
    <w:p w14:paraId="20BB0865" w14:textId="423DD6BE" w:rsidR="00225BBC" w:rsidRDefault="00225BBC" w:rsidP="00225BBC">
      <w:pPr>
        <w:rPr>
          <w:rFonts w:cstheme="minorHAnsi"/>
          <w:bCs/>
        </w:rPr>
      </w:pPr>
    </w:p>
    <w:p w14:paraId="59641EDF" w14:textId="77777777" w:rsidR="00225BBC" w:rsidRDefault="00225BBC" w:rsidP="00225BBC">
      <w:pPr>
        <w:rPr>
          <w:rFonts w:cstheme="minorHAnsi"/>
          <w:bCs/>
        </w:rPr>
      </w:pPr>
    </w:p>
    <w:p w14:paraId="358360C8" w14:textId="77777777" w:rsidR="00225BBC" w:rsidRPr="000435B5" w:rsidRDefault="00225BBC" w:rsidP="00225BBC">
      <w:pPr>
        <w:rPr>
          <w:rFonts w:ascii="Calibri" w:hAnsi="Calibri" w:cs="Calibri"/>
        </w:rPr>
      </w:pPr>
      <w:r w:rsidRPr="000435B5">
        <w:rPr>
          <w:rFonts w:ascii="Calibri" w:hAnsi="Calibri" w:cs="Calibri"/>
        </w:rPr>
        <w:t>I confirm that the work contained in this Honours project report has been composed solely by myself and has not been accepted in any previous application for a degree. All sources of information have been specifically acknowledged and all verbatim extracts are distinguished by quotation marks.</w:t>
      </w:r>
    </w:p>
    <w:p w14:paraId="0C24B2CC" w14:textId="79FF46B5" w:rsidR="00225BBC" w:rsidRDefault="00225BBC" w:rsidP="00225BBC">
      <w:pPr>
        <w:rPr>
          <w:rFonts w:ascii="Calibri" w:hAnsi="Calibri" w:cs="Calibri"/>
          <w:b/>
        </w:rPr>
      </w:pPr>
    </w:p>
    <w:p w14:paraId="514881AB" w14:textId="7158A3FD" w:rsidR="00225BBC" w:rsidRPr="000435B5" w:rsidRDefault="00225BBC" w:rsidP="00225BBC">
      <w:pPr>
        <w:rPr>
          <w:rFonts w:ascii="Calibri" w:hAnsi="Calibri" w:cs="Calibri"/>
          <w:b/>
        </w:rPr>
      </w:pPr>
    </w:p>
    <w:tbl>
      <w:tblPr>
        <w:tblW w:w="0" w:type="auto"/>
        <w:tblInd w:w="704" w:type="dxa"/>
        <w:tblLook w:val="04A0" w:firstRow="1" w:lastRow="0" w:firstColumn="1" w:lastColumn="0" w:noHBand="0" w:noVBand="1"/>
      </w:tblPr>
      <w:tblGrid>
        <w:gridCol w:w="3801"/>
        <w:gridCol w:w="3854"/>
      </w:tblGrid>
      <w:tr w:rsidR="00225BBC" w14:paraId="14FAF114" w14:textId="77777777" w:rsidTr="00574050">
        <w:tc>
          <w:tcPr>
            <w:tcW w:w="3801" w:type="dxa"/>
            <w:tcBorders>
              <w:top w:val="nil"/>
              <w:left w:val="nil"/>
              <w:bottom w:val="nil"/>
              <w:right w:val="nil"/>
            </w:tcBorders>
          </w:tcPr>
          <w:p w14:paraId="3C846D5E" w14:textId="1735678B" w:rsidR="00225BBC" w:rsidRDefault="00225BBC" w:rsidP="00225BBC">
            <w:pPr>
              <w:rPr>
                <w:rFonts w:ascii="Calibri" w:hAnsi="Calibri" w:cs="Calibri"/>
                <w:bCs/>
              </w:rPr>
            </w:pPr>
            <w:r>
              <w:rPr>
                <w:rFonts w:ascii="Calibri" w:hAnsi="Calibri" w:cs="Calibri"/>
                <w:bCs/>
                <w:noProof/>
              </w:rPr>
              <w:drawing>
                <wp:anchor distT="0" distB="0" distL="114300" distR="114300" simplePos="0" relativeHeight="251572224" behindDoc="0" locked="0" layoutInCell="1" allowOverlap="1" wp14:anchorId="57908A57" wp14:editId="7F9EE43B">
                  <wp:simplePos x="0" y="0"/>
                  <wp:positionH relativeFrom="column">
                    <wp:posOffset>569595</wp:posOffset>
                  </wp:positionH>
                  <wp:positionV relativeFrom="paragraph">
                    <wp:posOffset>45267</wp:posOffset>
                  </wp:positionV>
                  <wp:extent cx="1276350" cy="407035"/>
                  <wp:effectExtent l="0" t="0" r="6350" b="0"/>
                  <wp:wrapSquare wrapText="bothSides"/>
                  <wp:docPr id="14" name="Picture 14"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lectronic Signature.png"/>
                          <pic:cNvPicPr/>
                        </pic:nvPicPr>
                        <pic:blipFill rotWithShape="1">
                          <a:blip r:embed="rId7">
                            <a:extLst>
                              <a:ext uri="{28A0092B-C50C-407E-A947-70E740481C1C}">
                                <a14:useLocalDpi xmlns:a14="http://schemas.microsoft.com/office/drawing/2010/main" val="0"/>
                              </a:ext>
                            </a:extLst>
                          </a:blip>
                          <a:srcRect l="4349" t="17748" r="8057" b="15621"/>
                          <a:stretch/>
                        </pic:blipFill>
                        <pic:spPr bwMode="auto">
                          <a:xfrm>
                            <a:off x="0" y="0"/>
                            <a:ext cx="1276350" cy="407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9E7327" w14:textId="3882BBFF" w:rsidR="00225BBC" w:rsidRDefault="00225BBC" w:rsidP="00225BBC">
            <w:pPr>
              <w:rPr>
                <w:rFonts w:ascii="Calibri" w:hAnsi="Calibri" w:cs="Calibri"/>
                <w:bCs/>
              </w:rPr>
            </w:pPr>
            <w:r w:rsidRPr="00225BBC">
              <w:rPr>
                <w:rFonts w:ascii="Calibri" w:hAnsi="Calibri" w:cs="Calibri"/>
                <w:bCs/>
              </w:rPr>
              <w:t>Signed:</w:t>
            </w:r>
          </w:p>
          <w:p w14:paraId="30236AA6" w14:textId="655B7DD1" w:rsidR="00225BBC" w:rsidRPr="00225BBC" w:rsidRDefault="00225BBC" w:rsidP="00574050">
            <w:pPr>
              <w:rPr>
                <w:rFonts w:ascii="Calibri" w:hAnsi="Calibri" w:cs="Calibri"/>
                <w:bCs/>
              </w:rPr>
            </w:pPr>
          </w:p>
        </w:tc>
        <w:tc>
          <w:tcPr>
            <w:tcW w:w="3854" w:type="dxa"/>
            <w:tcBorders>
              <w:top w:val="nil"/>
              <w:left w:val="nil"/>
              <w:bottom w:val="nil"/>
              <w:right w:val="nil"/>
            </w:tcBorders>
          </w:tcPr>
          <w:p w14:paraId="30B6A059" w14:textId="77777777" w:rsidR="00225BBC" w:rsidRPr="00574050" w:rsidRDefault="00225BBC" w:rsidP="00225BBC">
            <w:pPr>
              <w:rPr>
                <w:rFonts w:ascii="Calibri" w:hAnsi="Calibri" w:cs="Calibri"/>
                <w:bCs/>
                <w:sz w:val="13"/>
                <w:szCs w:val="13"/>
              </w:rPr>
            </w:pPr>
          </w:p>
          <w:p w14:paraId="59BF24FD" w14:textId="413F8B31" w:rsidR="00225BBC" w:rsidRPr="00225BBC" w:rsidRDefault="00225BBC" w:rsidP="00574050">
            <w:pPr>
              <w:rPr>
                <w:rFonts w:ascii="Calibri" w:hAnsi="Calibri" w:cs="Calibri"/>
                <w:bCs/>
              </w:rPr>
            </w:pPr>
            <w:r w:rsidRPr="00225BBC">
              <w:rPr>
                <w:rFonts w:ascii="Calibri" w:hAnsi="Calibri" w:cs="Calibri"/>
                <w:bCs/>
              </w:rPr>
              <w:t>Date:</w:t>
            </w:r>
            <w:r>
              <w:rPr>
                <w:rFonts w:ascii="Calibri" w:hAnsi="Calibri" w:cs="Calibri"/>
                <w:bCs/>
              </w:rPr>
              <w:t xml:space="preserve"> </w:t>
            </w:r>
            <w:r w:rsidR="00574050">
              <w:rPr>
                <w:rFonts w:ascii="Calibri" w:hAnsi="Calibri" w:cs="Calibri"/>
                <w:bCs/>
              </w:rPr>
              <w:t xml:space="preserve">         </w:t>
            </w:r>
            <w:r w:rsidRPr="00574050">
              <w:rPr>
                <w:rFonts w:ascii="Calibri" w:hAnsi="Calibri" w:cs="Calibri"/>
                <w:bCs/>
                <w:sz w:val="36"/>
                <w:szCs w:val="36"/>
              </w:rPr>
              <w:t>18/05/2020</w:t>
            </w:r>
          </w:p>
        </w:tc>
      </w:tr>
    </w:tbl>
    <w:p w14:paraId="76EC034A" w14:textId="79D523FB" w:rsidR="00225BBC" w:rsidRDefault="00225BBC" w:rsidP="00225BBC">
      <w:pPr>
        <w:rPr>
          <w:rFonts w:ascii="Calibri" w:hAnsi="Calibri" w:cs="Calibri"/>
          <w:b/>
        </w:rPr>
      </w:pPr>
    </w:p>
    <w:p w14:paraId="00D24BD9" w14:textId="1EB47A75" w:rsidR="00225BBC" w:rsidRDefault="00225BBC" w:rsidP="00225BBC">
      <w:pPr>
        <w:rPr>
          <w:rFonts w:ascii="Calibri" w:hAnsi="Calibri" w:cs="Calibri"/>
          <w:b/>
        </w:rPr>
      </w:pPr>
    </w:p>
    <w:p w14:paraId="0CCA9DF2" w14:textId="5419F7CF" w:rsidR="00225BBC" w:rsidRDefault="00225BBC" w:rsidP="00225BBC">
      <w:pPr>
        <w:rPr>
          <w:rFonts w:ascii="Calibri" w:hAnsi="Calibri" w:cs="Calibri"/>
          <w:b/>
        </w:rPr>
      </w:pPr>
    </w:p>
    <w:p w14:paraId="1A65A8B5" w14:textId="77777777" w:rsidR="00225BBC" w:rsidRPr="00225BBC" w:rsidRDefault="00225BBC" w:rsidP="00225BBC">
      <w:pPr>
        <w:rPr>
          <w:rFonts w:cstheme="minorHAnsi"/>
          <w:bCs/>
        </w:rPr>
      </w:pPr>
    </w:p>
    <w:p w14:paraId="020919EC" w14:textId="77777777" w:rsidR="00225BBC" w:rsidRPr="00225BBC" w:rsidRDefault="00225BBC" w:rsidP="00225BBC">
      <w:pPr>
        <w:rPr>
          <w:rFonts w:cstheme="minorHAnsi"/>
          <w:b/>
          <w:sz w:val="40"/>
        </w:rPr>
      </w:pPr>
    </w:p>
    <w:p w14:paraId="52E15A4B" w14:textId="42DA59C3" w:rsidR="00225BBC" w:rsidRDefault="00225BBC"/>
    <w:p w14:paraId="4DB26B20" w14:textId="50C489EF" w:rsidR="001664F1" w:rsidRDefault="001664F1"/>
    <w:p w14:paraId="1EEC7177" w14:textId="6FC99B53" w:rsidR="001664F1" w:rsidRDefault="001664F1"/>
    <w:p w14:paraId="2458A8BA" w14:textId="784DBEDC" w:rsidR="001664F1" w:rsidRDefault="001664F1"/>
    <w:p w14:paraId="599FEF36" w14:textId="67A8DD08" w:rsidR="001664F1" w:rsidRDefault="001664F1"/>
    <w:p w14:paraId="543463C2" w14:textId="78E3D9DF" w:rsidR="001664F1" w:rsidRDefault="001664F1"/>
    <w:p w14:paraId="582A3C64" w14:textId="675BB63F" w:rsidR="001664F1" w:rsidRDefault="001664F1"/>
    <w:p w14:paraId="446B7AA2" w14:textId="6A4C7A55" w:rsidR="001664F1" w:rsidRDefault="001664F1"/>
    <w:p w14:paraId="12FDF4C9" w14:textId="33A477B2" w:rsidR="001664F1" w:rsidRDefault="001664F1"/>
    <w:p w14:paraId="4790B5BD" w14:textId="1598F7D8" w:rsidR="001664F1" w:rsidRDefault="001664F1"/>
    <w:p w14:paraId="2868C754" w14:textId="56B39B49" w:rsidR="001664F1" w:rsidRDefault="001664F1"/>
    <w:p w14:paraId="43591B15" w14:textId="4C70CD1E" w:rsidR="001664F1" w:rsidRDefault="001664F1"/>
    <w:p w14:paraId="1E79E599" w14:textId="4569CF10" w:rsidR="001664F1" w:rsidRDefault="001664F1"/>
    <w:p w14:paraId="0739604C" w14:textId="3F300206" w:rsidR="001664F1" w:rsidRDefault="001664F1"/>
    <w:p w14:paraId="2FCA85C9" w14:textId="077B2F30" w:rsidR="001664F1" w:rsidRDefault="001664F1"/>
    <w:p w14:paraId="1BCDFCA3" w14:textId="4861B588" w:rsidR="001664F1" w:rsidRDefault="001664F1"/>
    <w:p w14:paraId="677E04B6" w14:textId="68879FF1" w:rsidR="001664F1" w:rsidRDefault="001664F1"/>
    <w:p w14:paraId="360FDAFC" w14:textId="1950C7BF" w:rsidR="001664F1" w:rsidRDefault="001664F1"/>
    <w:p w14:paraId="4B0BA7D4" w14:textId="193247C2" w:rsidR="001664F1" w:rsidRDefault="001664F1"/>
    <w:p w14:paraId="38F7ABDA" w14:textId="1088A3E3" w:rsidR="001664F1" w:rsidRDefault="001664F1"/>
    <w:p w14:paraId="6503FF33" w14:textId="65622928" w:rsidR="001664F1" w:rsidRDefault="001664F1"/>
    <w:p w14:paraId="01D1D760" w14:textId="6A402A4E" w:rsidR="001664F1" w:rsidRDefault="001664F1"/>
    <w:p w14:paraId="3AA3E787" w14:textId="3CF5F3D2" w:rsidR="001664F1" w:rsidRDefault="001664F1"/>
    <w:p w14:paraId="42978798" w14:textId="4A39B6EC" w:rsidR="001664F1" w:rsidRDefault="001664F1"/>
    <w:p w14:paraId="232B5A5F" w14:textId="5136B1CC" w:rsidR="001664F1" w:rsidRDefault="001664F1"/>
    <w:p w14:paraId="3A4FBD4B" w14:textId="201DCC73" w:rsidR="001664F1" w:rsidRDefault="001664F1"/>
    <w:p w14:paraId="32392854" w14:textId="55CCDC1B" w:rsidR="001664F1" w:rsidRDefault="001664F1"/>
    <w:p w14:paraId="2F24DD7D" w14:textId="3451CA8B" w:rsidR="001664F1" w:rsidRDefault="001664F1"/>
    <w:p w14:paraId="40D410EF" w14:textId="229A83E2" w:rsidR="001664F1" w:rsidRDefault="001664F1"/>
    <w:p w14:paraId="515453DF" w14:textId="329B19B8" w:rsidR="001664F1" w:rsidRDefault="001664F1" w:rsidP="001664F1">
      <w:pPr>
        <w:rPr>
          <w:rFonts w:cstheme="minorHAnsi"/>
          <w:color w:val="2F5496" w:themeColor="accent1" w:themeShade="BF"/>
          <w:sz w:val="72"/>
          <w:szCs w:val="72"/>
        </w:rPr>
      </w:pPr>
      <w:r>
        <w:rPr>
          <w:rFonts w:cstheme="minorHAnsi"/>
          <w:color w:val="2F5496" w:themeColor="accent1" w:themeShade="BF"/>
          <w:sz w:val="72"/>
          <w:szCs w:val="72"/>
        </w:rPr>
        <w:lastRenderedPageBreak/>
        <w:t>Contents</w:t>
      </w:r>
    </w:p>
    <w:p w14:paraId="2B2281E2" w14:textId="77777777" w:rsidR="001664F1" w:rsidRPr="002203DB" w:rsidRDefault="001664F1" w:rsidP="001664F1">
      <w:pPr>
        <w:rPr>
          <w:rFonts w:cstheme="minorHAnsi"/>
          <w:color w:val="2F5496" w:themeColor="accent1" w:themeShade="BF"/>
          <w:sz w:val="20"/>
          <w:szCs w:val="20"/>
        </w:rPr>
      </w:pPr>
    </w:p>
    <w:p w14:paraId="65DD75D8"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5ACEF9DC" w14:textId="03366F7B" w:rsidR="001664F1" w:rsidRDefault="001664F1"/>
    <w:p w14:paraId="77600242" w14:textId="39438AEC" w:rsidR="001664F1" w:rsidRDefault="001664F1"/>
    <w:p w14:paraId="6F355DC4" w14:textId="6D5B26D4" w:rsidR="001664F1" w:rsidRDefault="001664F1"/>
    <w:p w14:paraId="5CED9251" w14:textId="21131EA5" w:rsidR="001664F1" w:rsidRDefault="001664F1"/>
    <w:p w14:paraId="758B6506" w14:textId="7FAF8326" w:rsidR="001664F1" w:rsidRDefault="001664F1"/>
    <w:p w14:paraId="0B473F45" w14:textId="4752F449" w:rsidR="001664F1" w:rsidRDefault="001664F1"/>
    <w:p w14:paraId="54727387" w14:textId="45C6E82C" w:rsidR="001664F1" w:rsidRDefault="001664F1"/>
    <w:p w14:paraId="7AC5A990" w14:textId="0C06E164" w:rsidR="001664F1" w:rsidRDefault="001664F1"/>
    <w:p w14:paraId="7F017857" w14:textId="76729897" w:rsidR="001664F1" w:rsidRDefault="001664F1"/>
    <w:p w14:paraId="0DD52436" w14:textId="77777777" w:rsidR="00C26F8A" w:rsidRPr="00862A6D" w:rsidRDefault="00C26F8A" w:rsidP="00C26F8A">
      <w:pPr>
        <w:rPr>
          <w:color w:val="2F5496" w:themeColor="accent1" w:themeShade="BF"/>
        </w:rPr>
      </w:pPr>
      <w:r>
        <w:rPr>
          <w:color w:val="2F5496" w:themeColor="accent1" w:themeShade="BF"/>
        </w:rPr>
        <w:t xml:space="preserve">1.8 </w:t>
      </w:r>
      <w:r w:rsidRPr="00862A6D">
        <w:rPr>
          <w:color w:val="2F5496" w:themeColor="accent1" w:themeShade="BF"/>
        </w:rPr>
        <w:t>Figures</w:t>
      </w:r>
    </w:p>
    <w:p w14:paraId="44DAF173" w14:textId="77777777" w:rsidR="00C26F8A" w:rsidRDefault="00C26F8A" w:rsidP="00C26F8A">
      <w:pPr>
        <w:rPr>
          <w:sz w:val="28"/>
          <w:szCs w:val="28"/>
        </w:rPr>
      </w:pPr>
    </w:p>
    <w:p w14:paraId="1E6DADB5" w14:textId="77777777" w:rsidR="00C26F8A" w:rsidRPr="00072C46" w:rsidRDefault="00C26F8A" w:rsidP="00C26F8A">
      <w:pPr>
        <w:rPr>
          <w:sz w:val="20"/>
          <w:szCs w:val="20"/>
        </w:rPr>
      </w:pPr>
      <w:r w:rsidRPr="00072C46">
        <w:rPr>
          <w:sz w:val="20"/>
          <w:szCs w:val="20"/>
        </w:rPr>
        <w:t xml:space="preserve">Figure 1: How ADS-B works </w:t>
      </w:r>
      <w:r w:rsidRPr="00072C46">
        <w:rPr>
          <w:sz w:val="20"/>
          <w:szCs w:val="20"/>
        </w:rPr>
        <w:fldChar w:fldCharType="begin" w:fldLock="1"/>
      </w:r>
      <w:r w:rsidRPr="00072C46">
        <w:rPr>
          <w:sz w:val="20"/>
          <w:szCs w:val="20"/>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072C46">
        <w:rPr>
          <w:sz w:val="20"/>
          <w:szCs w:val="20"/>
        </w:rPr>
        <w:fldChar w:fldCharType="separate"/>
      </w:r>
      <w:r w:rsidRPr="00072C46">
        <w:rPr>
          <w:noProof/>
          <w:sz w:val="20"/>
          <w:szCs w:val="20"/>
        </w:rPr>
        <w:t>(Richards et al., 2010)</w:t>
      </w:r>
      <w:r w:rsidRPr="00072C46">
        <w:rPr>
          <w:sz w:val="20"/>
          <w:szCs w:val="20"/>
        </w:rPr>
        <w:fldChar w:fldCharType="end"/>
      </w:r>
    </w:p>
    <w:p w14:paraId="70ADC5ED" w14:textId="77777777" w:rsidR="00C26F8A" w:rsidRPr="00072C46" w:rsidRDefault="00C26F8A" w:rsidP="00C26F8A">
      <w:pPr>
        <w:rPr>
          <w:sz w:val="20"/>
          <w:szCs w:val="20"/>
        </w:rPr>
      </w:pPr>
      <w:r w:rsidRPr="00072C46">
        <w:rPr>
          <w:sz w:val="20"/>
          <w:szCs w:val="20"/>
        </w:rPr>
        <w:t xml:space="preserve">Figure 2: How MLAT works </w:t>
      </w:r>
      <w:r w:rsidRPr="00072C46">
        <w:rPr>
          <w:sz w:val="20"/>
          <w:szCs w:val="20"/>
        </w:rPr>
        <w:fldChar w:fldCharType="begin" w:fldLock="1"/>
      </w:r>
      <w:r w:rsidRPr="00072C46">
        <w:rPr>
          <w:sz w:val="20"/>
          <w:szCs w:val="20"/>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072C46">
        <w:rPr>
          <w:sz w:val="20"/>
          <w:szCs w:val="20"/>
        </w:rPr>
        <w:fldChar w:fldCharType="separate"/>
      </w:r>
      <w:r w:rsidRPr="00072C46">
        <w:rPr>
          <w:noProof/>
          <w:sz w:val="20"/>
          <w:szCs w:val="20"/>
        </w:rPr>
        <w:t>(“Multilateration (MLAT) - FlightAware,” 2019)</w:t>
      </w:r>
      <w:r w:rsidRPr="00072C46">
        <w:rPr>
          <w:sz w:val="20"/>
          <w:szCs w:val="20"/>
        </w:rPr>
        <w:fldChar w:fldCharType="end"/>
      </w:r>
    </w:p>
    <w:p w14:paraId="558F18BF" w14:textId="77777777" w:rsidR="00C26F8A" w:rsidRPr="00072C46" w:rsidRDefault="00C26F8A" w:rsidP="00C26F8A">
      <w:pPr>
        <w:rPr>
          <w:sz w:val="20"/>
          <w:szCs w:val="20"/>
          <w:shd w:val="clear" w:color="auto" w:fill="FFFFFF"/>
        </w:rPr>
      </w:pPr>
      <w:r w:rsidRPr="00072C46">
        <w:rPr>
          <w:sz w:val="20"/>
          <w:szCs w:val="20"/>
          <w:shd w:val="clear" w:color="auto" w:fill="FFFFFF"/>
        </w:rPr>
        <w:t xml:space="preserve">Figure 3: 27 </w:t>
      </w:r>
      <w:proofErr w:type="spellStart"/>
      <w:r w:rsidRPr="00072C46">
        <w:rPr>
          <w:sz w:val="20"/>
          <w:szCs w:val="20"/>
          <w:shd w:val="clear" w:color="auto" w:fill="FFFFFF"/>
        </w:rPr>
        <w:t>OpenSky</w:t>
      </w:r>
      <w:proofErr w:type="spellEnd"/>
      <w:r w:rsidRPr="00072C46">
        <w:rPr>
          <w:sz w:val="20"/>
          <w:szCs w:val="20"/>
          <w:shd w:val="clear" w:color="auto" w:fill="FFFFFF"/>
        </w:rPr>
        <w:t xml:space="preserve"> Network sensors 2017 </w:t>
      </w:r>
      <w:r w:rsidRPr="00072C46">
        <w:rPr>
          <w:sz w:val="20"/>
          <w:szCs w:val="20"/>
          <w:shd w:val="clear" w:color="auto" w:fill="FFFFFF"/>
        </w:rPr>
        <w:fldChar w:fldCharType="begin" w:fldLock="1"/>
      </w:r>
      <w:r w:rsidRPr="00072C46">
        <w:rPr>
          <w:sz w:val="20"/>
          <w:szCs w:val="20"/>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072C46">
        <w:rPr>
          <w:sz w:val="20"/>
          <w:szCs w:val="20"/>
          <w:shd w:val="clear" w:color="auto" w:fill="FFFFFF"/>
        </w:rPr>
        <w:fldChar w:fldCharType="separate"/>
      </w:r>
      <w:r w:rsidRPr="00072C46">
        <w:rPr>
          <w:noProof/>
          <w:sz w:val="20"/>
          <w:szCs w:val="20"/>
          <w:shd w:val="clear" w:color="auto" w:fill="FFFFFF"/>
        </w:rPr>
        <w:t>(Strohmeier et al., 2015)</w:t>
      </w:r>
      <w:r w:rsidRPr="00072C46">
        <w:rPr>
          <w:sz w:val="20"/>
          <w:szCs w:val="20"/>
          <w:shd w:val="clear" w:color="auto" w:fill="FFFFFF"/>
        </w:rPr>
        <w:fldChar w:fldCharType="end"/>
      </w:r>
    </w:p>
    <w:p w14:paraId="6DB536C5" w14:textId="77777777" w:rsidR="00C26F8A" w:rsidRPr="00072C46" w:rsidRDefault="00C26F8A" w:rsidP="00C26F8A">
      <w:pPr>
        <w:rPr>
          <w:sz w:val="20"/>
          <w:szCs w:val="20"/>
          <w:shd w:val="clear" w:color="auto" w:fill="FFFFFF"/>
        </w:rPr>
      </w:pPr>
      <w:r w:rsidRPr="00072C46">
        <w:rPr>
          <w:sz w:val="20"/>
          <w:szCs w:val="20"/>
          <w:shd w:val="clear" w:color="auto" w:fill="FFFFFF"/>
        </w:rPr>
        <w:t xml:space="preserve">Figure 4: </w:t>
      </w:r>
      <w:proofErr w:type="spellStart"/>
      <w:r w:rsidRPr="00072C46">
        <w:rPr>
          <w:sz w:val="20"/>
          <w:szCs w:val="20"/>
          <w:shd w:val="clear" w:color="auto" w:fill="FFFFFF"/>
        </w:rPr>
        <w:t>OpenSky</w:t>
      </w:r>
      <w:proofErr w:type="spellEnd"/>
      <w:r w:rsidRPr="00072C46">
        <w:rPr>
          <w:sz w:val="20"/>
          <w:szCs w:val="20"/>
          <w:shd w:val="clear" w:color="auto" w:fill="FFFFFF"/>
        </w:rPr>
        <w:t xml:space="preserve"> world-wide coverage </w:t>
      </w:r>
      <w:r w:rsidRPr="00072C46">
        <w:rPr>
          <w:sz w:val="20"/>
          <w:szCs w:val="20"/>
          <w:shd w:val="clear" w:color="auto" w:fill="FFFFFF"/>
        </w:rPr>
        <w:fldChar w:fldCharType="begin" w:fldLock="1"/>
      </w:r>
      <w:r w:rsidRPr="00072C46">
        <w:rPr>
          <w:sz w:val="20"/>
          <w:szCs w:val="20"/>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072C46">
        <w:rPr>
          <w:sz w:val="20"/>
          <w:szCs w:val="20"/>
          <w:shd w:val="clear" w:color="auto" w:fill="FFFFFF"/>
        </w:rPr>
        <w:fldChar w:fldCharType="separate"/>
      </w:r>
      <w:r w:rsidRPr="00072C46">
        <w:rPr>
          <w:noProof/>
          <w:sz w:val="20"/>
          <w:szCs w:val="20"/>
          <w:shd w:val="clear" w:color="auto" w:fill="FFFFFF"/>
        </w:rPr>
        <w:t>(“OpenSky’s reception coverage (July 2017) based on crowdsourced ADS-B... | Download Scientific Diagram,” 2019)</w:t>
      </w:r>
      <w:r w:rsidRPr="00072C46">
        <w:rPr>
          <w:sz w:val="20"/>
          <w:szCs w:val="20"/>
          <w:shd w:val="clear" w:color="auto" w:fill="FFFFFF"/>
        </w:rPr>
        <w:fldChar w:fldCharType="end"/>
      </w:r>
    </w:p>
    <w:p w14:paraId="5C03062C" w14:textId="77777777" w:rsidR="00C26F8A" w:rsidRPr="00072C46" w:rsidRDefault="00C26F8A" w:rsidP="00C26F8A">
      <w:pPr>
        <w:rPr>
          <w:color w:val="000000"/>
          <w:sz w:val="20"/>
          <w:szCs w:val="20"/>
        </w:rPr>
      </w:pPr>
      <w:r w:rsidRPr="00072C46">
        <w:rPr>
          <w:color w:val="000000"/>
          <w:sz w:val="20"/>
          <w:szCs w:val="20"/>
        </w:rPr>
        <w:t xml:space="preserve">Figure 5: FlightAware ADS-B/MLAT coverage </w:t>
      </w:r>
      <w:r w:rsidRPr="00072C46">
        <w:rPr>
          <w:color w:val="000000"/>
          <w:sz w:val="20"/>
          <w:szCs w:val="20"/>
        </w:rPr>
        <w:fldChar w:fldCharType="begin" w:fldLock="1"/>
      </w:r>
      <w:r w:rsidRPr="00072C46">
        <w:rPr>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color w:val="000000"/>
          <w:sz w:val="20"/>
          <w:szCs w:val="20"/>
        </w:rPr>
        <w:fldChar w:fldCharType="separate"/>
      </w:r>
      <w:r w:rsidRPr="00072C46">
        <w:rPr>
          <w:noProof/>
          <w:color w:val="000000"/>
          <w:sz w:val="20"/>
          <w:szCs w:val="20"/>
        </w:rPr>
        <w:t>(“FlightAware ADS-B Coverage Map - FlightAware,” 2019)</w:t>
      </w:r>
      <w:r w:rsidRPr="00072C46">
        <w:rPr>
          <w:color w:val="000000"/>
          <w:sz w:val="20"/>
          <w:szCs w:val="20"/>
        </w:rPr>
        <w:fldChar w:fldCharType="end"/>
      </w:r>
    </w:p>
    <w:p w14:paraId="7B10A152" w14:textId="77777777" w:rsidR="00C26F8A" w:rsidRPr="00072C46" w:rsidRDefault="00C26F8A" w:rsidP="00C26F8A">
      <w:pPr>
        <w:rPr>
          <w:color w:val="000000"/>
          <w:sz w:val="20"/>
          <w:szCs w:val="20"/>
        </w:rPr>
      </w:pPr>
      <w:r w:rsidRPr="00072C46">
        <w:rPr>
          <w:color w:val="000000"/>
          <w:sz w:val="20"/>
          <w:szCs w:val="20"/>
        </w:rPr>
        <w:t xml:space="preserve">Figure 6: FlightAware satellite coverage </w:t>
      </w:r>
      <w:r w:rsidRPr="00072C46">
        <w:rPr>
          <w:color w:val="000000"/>
          <w:sz w:val="20"/>
          <w:szCs w:val="20"/>
        </w:rPr>
        <w:fldChar w:fldCharType="begin" w:fldLock="1"/>
      </w:r>
      <w:r w:rsidRPr="00072C46">
        <w:rPr>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color w:val="000000"/>
          <w:sz w:val="20"/>
          <w:szCs w:val="20"/>
        </w:rPr>
        <w:fldChar w:fldCharType="separate"/>
      </w:r>
      <w:r w:rsidRPr="00072C46">
        <w:rPr>
          <w:noProof/>
          <w:color w:val="000000"/>
          <w:sz w:val="20"/>
          <w:szCs w:val="20"/>
        </w:rPr>
        <w:t>(“FlightAware ADS-B Coverage Map - FlightAware,” 2019)</w:t>
      </w:r>
      <w:r w:rsidRPr="00072C46">
        <w:rPr>
          <w:color w:val="000000"/>
          <w:sz w:val="20"/>
          <w:szCs w:val="20"/>
        </w:rPr>
        <w:fldChar w:fldCharType="end"/>
      </w:r>
    </w:p>
    <w:p w14:paraId="4809B0BD" w14:textId="77777777" w:rsidR="00C26F8A" w:rsidRPr="00072C46" w:rsidRDefault="00C26F8A" w:rsidP="00C26F8A">
      <w:pPr>
        <w:rPr>
          <w:sz w:val="20"/>
          <w:szCs w:val="20"/>
        </w:rPr>
      </w:pPr>
      <w:r w:rsidRPr="00072C46">
        <w:rPr>
          <w:sz w:val="20"/>
          <w:szCs w:val="20"/>
        </w:rPr>
        <w:t xml:space="preserve">Figure 7: Marker based AR </w:t>
      </w:r>
      <w:r w:rsidRPr="00072C46">
        <w:rPr>
          <w:sz w:val="20"/>
          <w:szCs w:val="20"/>
        </w:rPr>
        <w:fldChar w:fldCharType="begin" w:fldLock="1"/>
      </w:r>
      <w:r w:rsidRPr="00072C46">
        <w:rPr>
          <w:sz w:val="20"/>
          <w:szCs w:val="20"/>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072C46">
        <w:rPr>
          <w:sz w:val="20"/>
          <w:szCs w:val="20"/>
        </w:rPr>
        <w:fldChar w:fldCharType="separate"/>
      </w:r>
      <w:r w:rsidRPr="00072C46">
        <w:rPr>
          <w:noProof/>
          <w:sz w:val="20"/>
          <w:szCs w:val="20"/>
        </w:rPr>
        <w:t>(“example of marker-based AR | Download Scientific Diagram,” 2019)</w:t>
      </w:r>
      <w:r w:rsidRPr="00072C46">
        <w:rPr>
          <w:sz w:val="20"/>
          <w:szCs w:val="20"/>
        </w:rPr>
        <w:fldChar w:fldCharType="end"/>
      </w:r>
    </w:p>
    <w:p w14:paraId="36CE1681" w14:textId="77777777" w:rsidR="00C26F8A" w:rsidRPr="00072C46" w:rsidRDefault="00C26F8A" w:rsidP="00C26F8A">
      <w:pPr>
        <w:rPr>
          <w:sz w:val="20"/>
          <w:szCs w:val="20"/>
        </w:rPr>
      </w:pPr>
      <w:r w:rsidRPr="00072C46">
        <w:rPr>
          <w:sz w:val="20"/>
          <w:szCs w:val="20"/>
        </w:rPr>
        <w:t xml:space="preserve">Figure 8: Location based AR </w:t>
      </w:r>
      <w:r w:rsidRPr="00072C46">
        <w:rPr>
          <w:sz w:val="20"/>
          <w:szCs w:val="20"/>
        </w:rPr>
        <w:fldChar w:fldCharType="begin" w:fldLock="1"/>
      </w:r>
      <w:r w:rsidRPr="00072C46">
        <w:rPr>
          <w:sz w:val="20"/>
          <w:szCs w:val="20"/>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Pr="00072C46">
        <w:rPr>
          <w:sz w:val="20"/>
          <w:szCs w:val="20"/>
        </w:rPr>
        <w:fldChar w:fldCharType="separate"/>
      </w:r>
      <w:r w:rsidRPr="00072C46">
        <w:rPr>
          <w:noProof/>
          <w:sz w:val="20"/>
          <w:szCs w:val="20"/>
        </w:rPr>
        <w:t>(Vakoms, 2019)</w:t>
      </w:r>
      <w:r w:rsidRPr="00072C46">
        <w:rPr>
          <w:sz w:val="20"/>
          <w:szCs w:val="20"/>
        </w:rPr>
        <w:fldChar w:fldCharType="end"/>
      </w:r>
    </w:p>
    <w:p w14:paraId="1B423685" w14:textId="77777777" w:rsidR="00C26F8A" w:rsidRPr="00072C46" w:rsidRDefault="00C26F8A" w:rsidP="00C26F8A">
      <w:pPr>
        <w:rPr>
          <w:sz w:val="20"/>
          <w:szCs w:val="20"/>
        </w:rPr>
      </w:pPr>
      <w:r w:rsidRPr="00072C46">
        <w:rPr>
          <w:sz w:val="20"/>
          <w:szCs w:val="20"/>
        </w:rPr>
        <w:t xml:space="preserve">Figure 9: Uber colour palette </w:t>
      </w:r>
      <w:r w:rsidRPr="00072C46">
        <w:rPr>
          <w:sz w:val="20"/>
          <w:szCs w:val="20"/>
        </w:rPr>
        <w:fldChar w:fldCharType="begin" w:fldLock="1"/>
      </w:r>
      <w:r w:rsidRPr="00072C46">
        <w:rPr>
          <w:sz w:val="20"/>
          <w:szCs w:val="20"/>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sidRPr="00072C46">
        <w:rPr>
          <w:sz w:val="20"/>
          <w:szCs w:val="20"/>
        </w:rPr>
        <w:fldChar w:fldCharType="separate"/>
      </w:r>
      <w:r w:rsidRPr="00072C46">
        <w:rPr>
          <w:noProof/>
          <w:sz w:val="20"/>
          <w:szCs w:val="20"/>
        </w:rPr>
        <w:t>(“31 Inspirational Brand Colors And How To Use Them | Piktochart Blog | Piktochart,” 2019)</w:t>
      </w:r>
      <w:r w:rsidRPr="00072C46">
        <w:rPr>
          <w:sz w:val="20"/>
          <w:szCs w:val="20"/>
        </w:rPr>
        <w:fldChar w:fldCharType="end"/>
      </w:r>
    </w:p>
    <w:p w14:paraId="5632561F" w14:textId="77777777" w:rsidR="00C26F8A" w:rsidRPr="00072C46" w:rsidRDefault="00C26F8A" w:rsidP="00C26F8A">
      <w:pPr>
        <w:rPr>
          <w:sz w:val="20"/>
          <w:szCs w:val="20"/>
        </w:rPr>
      </w:pPr>
      <w:r w:rsidRPr="00072C46">
        <w:rPr>
          <w:sz w:val="20"/>
          <w:szCs w:val="20"/>
        </w:rPr>
        <w:t xml:space="preserve">Figure 10: </w:t>
      </w:r>
      <w:proofErr w:type="spellStart"/>
      <w:r w:rsidRPr="00072C46">
        <w:rPr>
          <w:sz w:val="20"/>
          <w:szCs w:val="20"/>
        </w:rPr>
        <w:t>Heetch</w:t>
      </w:r>
      <w:proofErr w:type="spellEnd"/>
      <w:r w:rsidRPr="00072C46">
        <w:rPr>
          <w:sz w:val="20"/>
          <w:szCs w:val="20"/>
        </w:rPr>
        <w:t xml:space="preserve"> logo </w:t>
      </w:r>
      <w:r w:rsidRPr="00072C46">
        <w:rPr>
          <w:sz w:val="20"/>
          <w:szCs w:val="20"/>
        </w:rPr>
        <w:fldChar w:fldCharType="begin" w:fldLock="1"/>
      </w:r>
      <w:r w:rsidRPr="00072C46">
        <w:rPr>
          <w:sz w:val="20"/>
          <w:szCs w:val="20"/>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sidRPr="00072C46">
        <w:rPr>
          <w:sz w:val="20"/>
          <w:szCs w:val="20"/>
        </w:rPr>
        <w:fldChar w:fldCharType="separate"/>
      </w:r>
      <w:r w:rsidRPr="00072C46">
        <w:rPr>
          <w:noProof/>
          <w:sz w:val="20"/>
          <w:szCs w:val="20"/>
        </w:rPr>
        <w:t xml:space="preserve">(“Heetch raises $12 million to reboot its ridesharing service | Tech | Tech companies, Tech, Company logo,” </w:t>
      </w:r>
      <w:r>
        <w:rPr>
          <w:noProof/>
          <w:sz w:val="20"/>
          <w:szCs w:val="20"/>
        </w:rPr>
        <w:t>2019</w:t>
      </w:r>
      <w:r w:rsidRPr="00072C46">
        <w:rPr>
          <w:noProof/>
          <w:sz w:val="20"/>
          <w:szCs w:val="20"/>
        </w:rPr>
        <w:t>)</w:t>
      </w:r>
      <w:r w:rsidRPr="00072C46">
        <w:rPr>
          <w:sz w:val="20"/>
          <w:szCs w:val="20"/>
        </w:rPr>
        <w:fldChar w:fldCharType="end"/>
      </w:r>
    </w:p>
    <w:p w14:paraId="2554C3C8" w14:textId="3FE78AED" w:rsidR="001664F1" w:rsidRDefault="001664F1"/>
    <w:p w14:paraId="30C97393" w14:textId="3B63A133" w:rsidR="001664F1" w:rsidRDefault="001664F1"/>
    <w:p w14:paraId="782BF059" w14:textId="48B089D5" w:rsidR="001664F1" w:rsidRDefault="001664F1"/>
    <w:p w14:paraId="37A481D4" w14:textId="3D156680" w:rsidR="001664F1" w:rsidRDefault="001664F1"/>
    <w:p w14:paraId="790A1716" w14:textId="132497FD" w:rsidR="001664F1" w:rsidRDefault="001664F1"/>
    <w:p w14:paraId="7DE77516" w14:textId="3383C554" w:rsidR="001664F1" w:rsidRDefault="001664F1"/>
    <w:p w14:paraId="6135F690" w14:textId="6E40E45A" w:rsidR="001664F1" w:rsidRDefault="001664F1"/>
    <w:p w14:paraId="4A853C11" w14:textId="745E3D40" w:rsidR="001664F1" w:rsidRDefault="001664F1"/>
    <w:p w14:paraId="5E60C1B9" w14:textId="40F4D19D" w:rsidR="001664F1" w:rsidRDefault="001664F1"/>
    <w:p w14:paraId="0B1A5419" w14:textId="0C18F151" w:rsidR="001664F1" w:rsidRDefault="001664F1"/>
    <w:p w14:paraId="33EE66AD" w14:textId="5BE5C1CE" w:rsidR="001664F1" w:rsidRDefault="001664F1"/>
    <w:p w14:paraId="1848D634" w14:textId="3D4E3E9D" w:rsidR="001664F1" w:rsidRDefault="001664F1"/>
    <w:p w14:paraId="7DC4EFF0" w14:textId="0735C167" w:rsidR="001664F1" w:rsidRDefault="001664F1"/>
    <w:p w14:paraId="34493F98" w14:textId="79198661" w:rsidR="001664F1" w:rsidRDefault="001664F1"/>
    <w:p w14:paraId="6345211C" w14:textId="6E142256" w:rsidR="001664F1" w:rsidRDefault="001664F1"/>
    <w:p w14:paraId="15761E0D" w14:textId="6F6BA645" w:rsidR="001664F1" w:rsidRDefault="001664F1"/>
    <w:p w14:paraId="0FD6A532" w14:textId="388C3A05" w:rsidR="001664F1" w:rsidRDefault="001664F1"/>
    <w:p w14:paraId="769A96E6" w14:textId="239BE187" w:rsidR="001664F1" w:rsidRDefault="001664F1"/>
    <w:p w14:paraId="2E27C825" w14:textId="4735ED96" w:rsidR="001664F1" w:rsidRDefault="001664F1"/>
    <w:p w14:paraId="77E616A1" w14:textId="50FF1D0B" w:rsidR="001664F1" w:rsidRDefault="001664F1" w:rsidP="001664F1"/>
    <w:p w14:paraId="04FF6B2F" w14:textId="5C45C7D4" w:rsidR="001664F1" w:rsidRDefault="00EA5532" w:rsidP="001664F1">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1 </w:t>
      </w:r>
      <w:r w:rsidR="001664F1">
        <w:rPr>
          <w:rFonts w:cstheme="minorHAnsi"/>
          <w:color w:val="2F5496" w:themeColor="accent1" w:themeShade="BF"/>
          <w:sz w:val="72"/>
          <w:szCs w:val="72"/>
        </w:rPr>
        <w:t>Introduction</w:t>
      </w:r>
    </w:p>
    <w:p w14:paraId="55BF90A9" w14:textId="77777777" w:rsidR="001664F1" w:rsidRPr="002203DB" w:rsidRDefault="001664F1" w:rsidP="001664F1">
      <w:pPr>
        <w:rPr>
          <w:rFonts w:cstheme="minorHAnsi"/>
          <w:color w:val="2F5496" w:themeColor="accent1" w:themeShade="BF"/>
          <w:sz w:val="20"/>
          <w:szCs w:val="20"/>
        </w:rPr>
      </w:pPr>
    </w:p>
    <w:p w14:paraId="311D9224"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78BDA27C" w14:textId="27CE6A15" w:rsidR="001664F1" w:rsidRDefault="001664F1" w:rsidP="001664F1"/>
    <w:p w14:paraId="34C8813F" w14:textId="0B130AA8" w:rsidR="001664F1" w:rsidRDefault="001664F1" w:rsidP="001664F1"/>
    <w:p w14:paraId="748C8E6B" w14:textId="4F409256" w:rsidR="001664F1" w:rsidRDefault="001664F1" w:rsidP="001664F1"/>
    <w:p w14:paraId="7B3AC3A2" w14:textId="18700841" w:rsidR="001664F1" w:rsidRDefault="001664F1" w:rsidP="001664F1"/>
    <w:p w14:paraId="1CF95665" w14:textId="24741DAF" w:rsidR="001664F1" w:rsidRDefault="001664F1" w:rsidP="001664F1"/>
    <w:p w14:paraId="15A396DF" w14:textId="3FDFA9C0" w:rsidR="001664F1" w:rsidRDefault="001664F1" w:rsidP="001664F1"/>
    <w:p w14:paraId="02800232" w14:textId="03E0EAAB" w:rsidR="001664F1" w:rsidRDefault="001664F1" w:rsidP="001664F1"/>
    <w:p w14:paraId="669765EE" w14:textId="592E5B0E" w:rsidR="001664F1" w:rsidRDefault="001664F1" w:rsidP="001664F1"/>
    <w:p w14:paraId="6267FF73" w14:textId="4ABFD709" w:rsidR="001664F1" w:rsidRDefault="001664F1" w:rsidP="001664F1"/>
    <w:p w14:paraId="3CA96291" w14:textId="4937168A" w:rsidR="001664F1" w:rsidRDefault="001664F1" w:rsidP="001664F1"/>
    <w:p w14:paraId="61687902" w14:textId="7FF72980" w:rsidR="001664F1" w:rsidRDefault="001664F1" w:rsidP="001664F1"/>
    <w:p w14:paraId="4800034B" w14:textId="438B2E63" w:rsidR="001664F1" w:rsidRDefault="001664F1" w:rsidP="001664F1"/>
    <w:p w14:paraId="4D7F5325" w14:textId="28A5A1B6" w:rsidR="001664F1" w:rsidRDefault="001664F1" w:rsidP="001664F1"/>
    <w:p w14:paraId="753992D7" w14:textId="3CC32623" w:rsidR="001664F1" w:rsidRDefault="001664F1" w:rsidP="001664F1"/>
    <w:p w14:paraId="259AD313" w14:textId="3FA048E2" w:rsidR="001664F1" w:rsidRDefault="001664F1" w:rsidP="001664F1"/>
    <w:p w14:paraId="0318DCCC" w14:textId="6BDB37A7" w:rsidR="001664F1" w:rsidRDefault="001664F1" w:rsidP="001664F1"/>
    <w:p w14:paraId="53F2EEB1" w14:textId="29BBD1CC" w:rsidR="001664F1" w:rsidRDefault="001664F1" w:rsidP="001664F1"/>
    <w:p w14:paraId="256C3C41" w14:textId="4450457B" w:rsidR="001664F1" w:rsidRDefault="001664F1" w:rsidP="001664F1"/>
    <w:p w14:paraId="56865E8B" w14:textId="7BE5D2AF" w:rsidR="001664F1" w:rsidRDefault="001664F1" w:rsidP="001664F1"/>
    <w:p w14:paraId="3AD07BC3" w14:textId="6B28A8CD" w:rsidR="001664F1" w:rsidRDefault="001664F1" w:rsidP="001664F1"/>
    <w:p w14:paraId="11E0ACD2" w14:textId="7352C0F0" w:rsidR="001664F1" w:rsidRDefault="001664F1" w:rsidP="001664F1"/>
    <w:p w14:paraId="48C0B06C" w14:textId="233CF52E" w:rsidR="001664F1" w:rsidRDefault="001664F1" w:rsidP="001664F1"/>
    <w:p w14:paraId="7496A64C" w14:textId="5276A17A" w:rsidR="001664F1" w:rsidRDefault="001664F1" w:rsidP="001664F1"/>
    <w:p w14:paraId="2C1DA681" w14:textId="08896CE5" w:rsidR="001664F1" w:rsidRDefault="001664F1" w:rsidP="001664F1"/>
    <w:p w14:paraId="1B23525A" w14:textId="351B1346" w:rsidR="001664F1" w:rsidRDefault="001664F1" w:rsidP="001664F1"/>
    <w:p w14:paraId="6ABF3054" w14:textId="43AE06CB" w:rsidR="001664F1" w:rsidRDefault="001664F1" w:rsidP="001664F1"/>
    <w:p w14:paraId="06477264" w14:textId="7DFC153B" w:rsidR="001664F1" w:rsidRDefault="001664F1" w:rsidP="001664F1"/>
    <w:p w14:paraId="4AC76D65" w14:textId="5FBCAA5C" w:rsidR="001664F1" w:rsidRDefault="001664F1" w:rsidP="001664F1"/>
    <w:p w14:paraId="63E07020" w14:textId="343A5A43" w:rsidR="001664F1" w:rsidRDefault="001664F1" w:rsidP="001664F1"/>
    <w:p w14:paraId="3DA57FA0" w14:textId="111DFB50" w:rsidR="001664F1" w:rsidRDefault="001664F1" w:rsidP="001664F1"/>
    <w:p w14:paraId="463EEBE7" w14:textId="76ECCD76" w:rsidR="001664F1" w:rsidRDefault="001664F1" w:rsidP="001664F1"/>
    <w:p w14:paraId="7593322F" w14:textId="2AF91AE7" w:rsidR="001664F1" w:rsidRDefault="001664F1" w:rsidP="001664F1"/>
    <w:p w14:paraId="3189E410" w14:textId="11FF12FB" w:rsidR="001664F1" w:rsidRDefault="001664F1" w:rsidP="001664F1"/>
    <w:p w14:paraId="0187E082" w14:textId="54BC8CFA" w:rsidR="001664F1" w:rsidRDefault="001664F1" w:rsidP="001664F1"/>
    <w:p w14:paraId="60794409" w14:textId="2734042F" w:rsidR="001664F1" w:rsidRDefault="001664F1" w:rsidP="001664F1"/>
    <w:p w14:paraId="11913CAB" w14:textId="0BD12B70" w:rsidR="001664F1" w:rsidRDefault="001664F1" w:rsidP="001664F1"/>
    <w:p w14:paraId="727C2DD1" w14:textId="20F6ABBB" w:rsidR="001664F1" w:rsidRDefault="001664F1" w:rsidP="001664F1"/>
    <w:p w14:paraId="3226E1B4" w14:textId="18AD75C8" w:rsidR="001664F1" w:rsidRDefault="001664F1" w:rsidP="001664F1"/>
    <w:p w14:paraId="518C46C2" w14:textId="0D8356CC" w:rsidR="001664F1" w:rsidRDefault="001664F1" w:rsidP="001664F1"/>
    <w:p w14:paraId="02A58D2E" w14:textId="2425D29D" w:rsidR="001664F1" w:rsidRDefault="001664F1" w:rsidP="001664F1"/>
    <w:p w14:paraId="74ADE08A" w14:textId="77777777" w:rsidR="001664F1" w:rsidRDefault="001664F1" w:rsidP="001664F1">
      <w:pPr>
        <w:rPr>
          <w:rFonts w:cstheme="minorHAnsi"/>
          <w:sz w:val="56"/>
          <w:szCs w:val="56"/>
        </w:rPr>
      </w:pPr>
    </w:p>
    <w:p w14:paraId="4D8C099D" w14:textId="263F0E6B" w:rsidR="001664F1" w:rsidRDefault="006D69A5" w:rsidP="001664F1">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2 </w:t>
      </w:r>
      <w:r w:rsidR="001664F1" w:rsidRPr="00E416DA">
        <w:rPr>
          <w:rFonts w:cstheme="minorHAnsi"/>
          <w:color w:val="2F5496" w:themeColor="accent1" w:themeShade="BF"/>
          <w:sz w:val="72"/>
          <w:szCs w:val="72"/>
        </w:rPr>
        <w:t>Literature Review</w:t>
      </w:r>
    </w:p>
    <w:p w14:paraId="1059B311" w14:textId="77777777" w:rsidR="001664F1" w:rsidRPr="002203DB" w:rsidRDefault="001664F1" w:rsidP="001664F1">
      <w:pPr>
        <w:rPr>
          <w:rFonts w:cstheme="minorHAnsi"/>
          <w:color w:val="2F5496" w:themeColor="accent1" w:themeShade="BF"/>
          <w:sz w:val="20"/>
          <w:szCs w:val="20"/>
        </w:rPr>
      </w:pPr>
    </w:p>
    <w:p w14:paraId="5C373D49" w14:textId="77777777" w:rsidR="001664F1" w:rsidRPr="00E416DA" w:rsidRDefault="001664F1" w:rsidP="001664F1">
      <w:pPr>
        <w:shd w:val="clear" w:color="auto" w:fill="D9E2F3" w:themeFill="accent1" w:themeFillTint="33"/>
        <w:rPr>
          <w:rFonts w:cstheme="minorHAnsi"/>
          <w:color w:val="2F5496" w:themeColor="accent1" w:themeShade="BF"/>
          <w:sz w:val="28"/>
          <w:szCs w:val="28"/>
        </w:rPr>
      </w:pPr>
    </w:p>
    <w:p w14:paraId="4E36F681" w14:textId="77777777" w:rsidR="001664F1" w:rsidRDefault="001664F1"/>
    <w:p w14:paraId="2D9B9CAA" w14:textId="77777777" w:rsidR="001664F1" w:rsidRDefault="001664F1">
      <w:r w:rsidRPr="00BE6D73">
        <w:t xml:space="preserve">This chapter aims to research and review the literature surrounding current flight tracking technologies available, flight tracking application programming interfaces using relevant data sources, how augmented reality </w:t>
      </w:r>
      <w:r>
        <w:t xml:space="preserve">is used in mobile applications and </w:t>
      </w:r>
      <w:r w:rsidRPr="00BE6D73">
        <w:t>aids in user experience, and techniques used to assist in the usability of mobile applications.</w:t>
      </w:r>
    </w:p>
    <w:p w14:paraId="45D5EB84" w14:textId="77777777" w:rsidR="001664F1" w:rsidRDefault="001664F1"/>
    <w:p w14:paraId="3AB904EA" w14:textId="4D534300" w:rsidR="001664F1" w:rsidRPr="006D69A5" w:rsidRDefault="001664F1" w:rsidP="006D69A5">
      <w:pPr>
        <w:pStyle w:val="ListParagraph"/>
        <w:numPr>
          <w:ilvl w:val="1"/>
          <w:numId w:val="27"/>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t>Background</w:t>
      </w:r>
    </w:p>
    <w:p w14:paraId="66FE564E" w14:textId="77777777" w:rsidR="001664F1" w:rsidRDefault="001664F1"/>
    <w:p w14:paraId="4641CB3F" w14:textId="77777777" w:rsidR="001664F1" w:rsidRDefault="001664F1" w:rsidP="001664F1">
      <w:r w:rsidRPr="004D1B97">
        <w:t>Multiple flight tracking applications are available for download from the App Store and Google Play, such as FlightAware, Plane Finder, Planes Live, and Flight Tracker. The most profound flight tracking application on the market is Flightradar24, being ranked number one on the App Store in over 130 countries and the number one travel app on the App Store in over 150 countries. The application boasts over 40 million downloads with one of the largest ADS-B networks in the world, with over 20,000 receivers. The application tracks 180,000 flights per day with an active user base of over 2 million users per day. This user base also contains major airlines using the application with other well know names within the industry such as Airbus, Boeing, and Embrae</w:t>
      </w:r>
      <w:r>
        <w:t>r</w:t>
      </w:r>
      <w:r w:rsidRPr="004D1B97">
        <w:t>.</w:t>
      </w:r>
      <w:r>
        <w:t xml:space="preserve"> </w:t>
      </w:r>
      <w:r>
        <w:fldChar w:fldCharType="begin" w:fldLock="1"/>
      </w:r>
      <w: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fldChar w:fldCharType="separate"/>
      </w:r>
      <w:r w:rsidRPr="004D1B97">
        <w:rPr>
          <w:noProof/>
        </w:rPr>
        <w:t xml:space="preserve">(“About us - Find out about the world’s most popular flight tracker | Flightradar24,” </w:t>
      </w:r>
      <w:r>
        <w:rPr>
          <w:noProof/>
        </w:rPr>
        <w:t>2019</w:t>
      </w:r>
      <w:r w:rsidRPr="004D1B97">
        <w:rPr>
          <w:noProof/>
        </w:rPr>
        <w:t>)</w:t>
      </w:r>
      <w:r>
        <w:fldChar w:fldCharType="end"/>
      </w:r>
      <w:r>
        <w:t xml:space="preserve"> </w:t>
      </w:r>
    </w:p>
    <w:p w14:paraId="651F12B7" w14:textId="77777777" w:rsidR="001664F1" w:rsidRDefault="001664F1" w:rsidP="001664F1"/>
    <w:p w14:paraId="741DE6B8" w14:textId="77777777" w:rsidR="001664F1" w:rsidRDefault="001664F1" w:rsidP="001664F1">
      <w:r w:rsidRPr="00AE13B3">
        <w:t>The application comes in three forms, standard (free) and premium (Silver/Gold). The standard version enables users to view aircraft in real-time, view departure and arrival times, and search aircraft by flight number, airport, or airline. Additionally, it has content specially targeted towards aviation enthusiasts such as photos of the aircraft being tracked, historical flight data, and a 3D pilot view. The premium version of the application, Silver charged at $1.50 a month and Gold charged at $4 a month, provides users with increased flight history, live weather overlays, aeronautical charts, and other additional features. The application is also supported on Apple Watch and Android Wear for an alternative device choice for the user.</w:t>
      </w:r>
      <w:r>
        <w:t xml:space="preserve"> </w:t>
      </w:r>
      <w:r>
        <w:fldChar w:fldCharType="begin" w:fldLock="1"/>
      </w:r>
      <w:r>
        <w:instrText>ADDIN CSL_CITATION {"citationItems":[{"id":"ITEM-1","itemData":{"URL":"https://www.digitaltrends.com/mobile/best-flight-tracking-apps/","accessed":{"date-parts":[["2019","11","6"]]},"author":[{"dropping-particle":"","family":"Hill","given":"Simon","non-dropping-particle":"","parse-names":false,"suffix":""}],"id":"ITEM-1","issued":{"date-parts":[["2018"]]},"title":"The Best Flight Tracking Apps for iOS and Android | Digital Trends","type":"webpage"},"uris":["http://www.mendeley.com/documents/?uuid=fac3241e-86fc-3ca4-b9b1-4f96e474f180"]}],"mendeley":{"formattedCitation":"(Hill, 2018)","plainTextFormattedCitation":"(Hill, 2018)","previouslyFormattedCitation":"(Hill, 2018)"},"properties":{"noteIndex":0},"schema":"https://github.com/citation-style-language/schema/raw/master/csl-citation.json"}</w:instrText>
      </w:r>
      <w:r>
        <w:fldChar w:fldCharType="separate"/>
      </w:r>
      <w:r w:rsidRPr="00AE13B3">
        <w:rPr>
          <w:noProof/>
        </w:rPr>
        <w:t>(Hill, 2018)</w:t>
      </w:r>
      <w:r>
        <w:fldChar w:fldCharType="end"/>
      </w:r>
    </w:p>
    <w:p w14:paraId="3A2924CB" w14:textId="77777777" w:rsidR="001664F1" w:rsidRPr="004D1B97" w:rsidRDefault="001664F1" w:rsidP="001664F1">
      <w:r w:rsidRPr="004D1B97">
        <w:t xml:space="preserve"> </w:t>
      </w:r>
    </w:p>
    <w:p w14:paraId="577554A4" w14:textId="77777777" w:rsidR="001664F1" w:rsidRDefault="001664F1" w:rsidP="001664F1">
      <w:r w:rsidRPr="004D1B97">
        <w:t xml:space="preserve">Flightradar24 initially started as a hobby in 2006, where a network of ADS-B receivers was built over Northern and Central Europe. However, it was not until 2009, where the network was opened to the public and allowed anyone with an ADS-B receiver to upload data to the network. The network began to cover the globe quickly; however, complete coverage is ongoing. </w:t>
      </w:r>
      <w:r>
        <w:fldChar w:fldCharType="begin" w:fldLock="1"/>
      </w:r>
      <w: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fldChar w:fldCharType="separate"/>
      </w:r>
      <w:r w:rsidRPr="004D1B97">
        <w:rPr>
          <w:noProof/>
        </w:rPr>
        <w:t xml:space="preserve">(“About us - Find out about the world’s most popular flight tracker | Flightradar24,” </w:t>
      </w:r>
      <w:r>
        <w:rPr>
          <w:noProof/>
        </w:rPr>
        <w:t>2019</w:t>
      </w:r>
      <w:r w:rsidRPr="004D1B97">
        <w:rPr>
          <w:noProof/>
        </w:rPr>
        <w:t>)</w:t>
      </w:r>
      <w:r>
        <w:fldChar w:fldCharType="end"/>
      </w:r>
      <w:r>
        <w:t xml:space="preserve"> </w:t>
      </w:r>
      <w:r w:rsidRPr="004D1B97">
        <w:t>Other flight tracking applications started in a similar way, such as Flightradar24’s main competitor, FlightAware. Both networks are competing to expand their network with the most accurate data sources available. The networks both rely on users to expand their network compared to waiting for governments to create the infrastructure to support technologies like ADS-B.</w:t>
      </w:r>
    </w:p>
    <w:p w14:paraId="4B3CE9B3" w14:textId="39D5DE7A" w:rsidR="001664F1" w:rsidRDefault="001664F1"/>
    <w:p w14:paraId="5CC4CA7B" w14:textId="0498BA90" w:rsidR="001664F1" w:rsidRDefault="001664F1"/>
    <w:p w14:paraId="7239CCAC" w14:textId="77777777" w:rsidR="001664F1" w:rsidRPr="00A32180" w:rsidRDefault="001664F1"/>
    <w:p w14:paraId="7ADE54DC" w14:textId="78433342" w:rsidR="001664F1" w:rsidRPr="006D69A5" w:rsidRDefault="001664F1" w:rsidP="006D69A5">
      <w:pPr>
        <w:pStyle w:val="ListParagraph"/>
        <w:numPr>
          <w:ilvl w:val="1"/>
          <w:numId w:val="27"/>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lastRenderedPageBreak/>
        <w:t>Flight Tracking Technology</w:t>
      </w:r>
    </w:p>
    <w:p w14:paraId="3E6A7E26" w14:textId="77777777" w:rsidR="001664F1" w:rsidRDefault="001664F1" w:rsidP="001664F1"/>
    <w:p w14:paraId="167645F5" w14:textId="77777777" w:rsidR="001664F1" w:rsidRDefault="001664F1" w:rsidP="001664F1">
      <w:r w:rsidRPr="002203DB">
        <w:t xml:space="preserve">The technology behind flight tracking comes from combining multiple data sources such as ADS-B and MLAT. This data is combined with aircraft schedules and statuses of flights which are acquired from airlines and airports. Newer aircraft such as all Airbus models, Boeing models between 737-787, are equipped with Automatic Dependent Surveillance-Broadcast (ADS-B) transceiver whereby it transmits signals containing data about the flight such as location and altitude.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The data is transmitted at a frequency of 1090 MHz with a transmitting pulse length of 120 </w:t>
      </w:r>
      <w:proofErr w:type="spellStart"/>
      <w:r w:rsidRPr="002203DB">
        <w:t>μs</w:t>
      </w:r>
      <w:proofErr w:type="spellEnd"/>
      <w:r w:rsidRPr="002203DB">
        <w:t xml:space="preserve"> allowing for data to be received by anyone/network with the appropriate ADS-B receivers.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Narayanan, &amp; Feinberg, 2008)","plainTextFormattedCitation":"(Huang, Narayanan, &amp; Feinberg, 2008)","previouslyFormattedCitation":"(Huang, Narayanan, &amp; Feinberg, 2008)"},"properties":{"noteIndex":0},"schema":"https://github.com/citation-style-language/schema/raw/master/csl-citation.json"}</w:instrText>
      </w:r>
      <w:r>
        <w:fldChar w:fldCharType="separate"/>
      </w:r>
      <w:r w:rsidRPr="00D07E35">
        <w:rPr>
          <w:noProof/>
        </w:rPr>
        <w:t>(Huang, Narayanan, &amp; Feinberg, 2008)</w:t>
      </w:r>
      <w:r>
        <w:fldChar w:fldCharType="end"/>
      </w:r>
      <w:r>
        <w:t xml:space="preserve"> </w:t>
      </w:r>
      <w:r w:rsidRPr="002203DB">
        <w:t xml:space="preserve">Older aircraft which are not equipped with the newer ADS-B transceivers can be located by calculating their position using </w:t>
      </w:r>
      <w:proofErr w:type="spellStart"/>
      <w:r w:rsidRPr="002203DB">
        <w:t>Multilateration</w:t>
      </w:r>
      <w:proofErr w:type="spellEnd"/>
      <w:r w:rsidRPr="002203DB">
        <w:t xml:space="preserve"> (MLAT). MLAT uses a method called the Time Difference of Arrival, which measures the time a signal is received from an aircraft using an older transponder, the Mode S, whereby the position can then be calculated.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The literature will convey the benefits and disadvantages of the data receivers to convey whether ADS-B is better suited to retrieve flight data compared to MLAT or if flight data is better retrieved using a combination of both ADS-B and MLAT.</w:t>
      </w:r>
    </w:p>
    <w:p w14:paraId="52668CCA" w14:textId="77777777" w:rsidR="001664F1" w:rsidRPr="00A32180" w:rsidRDefault="001664F1" w:rsidP="001664F1"/>
    <w:p w14:paraId="4333F17B" w14:textId="16D61A6C" w:rsidR="001664F1" w:rsidRPr="00A32180" w:rsidRDefault="006D69A5" w:rsidP="001664F1">
      <w:pPr>
        <w:rPr>
          <w:color w:val="2F5496" w:themeColor="accent1" w:themeShade="BF"/>
        </w:rPr>
      </w:pPr>
      <w:bookmarkStart w:id="0" w:name="OLE_LINK5"/>
      <w:bookmarkStart w:id="1" w:name="OLE_LINK6"/>
      <w:r>
        <w:rPr>
          <w:color w:val="2F5496" w:themeColor="accent1" w:themeShade="BF"/>
        </w:rPr>
        <w:t>2</w:t>
      </w:r>
      <w:r w:rsidR="001664F1" w:rsidRPr="00A32180">
        <w:rPr>
          <w:color w:val="2F5496" w:themeColor="accent1" w:themeShade="BF"/>
        </w:rPr>
        <w:t>.</w:t>
      </w:r>
      <w:r w:rsidR="001664F1">
        <w:rPr>
          <w:color w:val="2F5496" w:themeColor="accent1" w:themeShade="BF"/>
        </w:rPr>
        <w:t>2</w:t>
      </w:r>
      <w:r w:rsidR="001664F1" w:rsidRPr="00A32180">
        <w:rPr>
          <w:color w:val="2F5496" w:themeColor="accent1" w:themeShade="BF"/>
        </w:rPr>
        <w:t>.1 Automatic Dependent Surveillance-Broadcast (ADS-B)</w:t>
      </w:r>
    </w:p>
    <w:p w14:paraId="3AC3DC31" w14:textId="77777777" w:rsidR="001664F1" w:rsidRDefault="001664F1" w:rsidP="001664F1"/>
    <w:p w14:paraId="06E31BD8" w14:textId="77777777" w:rsidR="001664F1" w:rsidRDefault="001664F1" w:rsidP="001664F1">
      <w:r w:rsidRPr="002203DB">
        <w:t xml:space="preserve">Air Traffic Management systems will face considerable challenges over the coming decades due to rapid growth in air traffic and demand. America alone expected in 2015 for air traffic to increase by 25-30% and in some cases, exceed that prediction.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fldChar w:fldCharType="separate"/>
      </w:r>
      <w:r w:rsidRPr="00D07E35">
        <w:rPr>
          <w:noProof/>
        </w:rPr>
        <w:t>(Huang et al., 2008)</w:t>
      </w:r>
      <w:r>
        <w:fldChar w:fldCharType="end"/>
      </w:r>
      <w:r>
        <w:t xml:space="preserve"> </w:t>
      </w:r>
      <w:r w:rsidRPr="002203DB">
        <w:t xml:space="preserve">Modernisation of flight tracking has been gradual with places such as western China beginning to consider ADS-B tracking due to restrictions of terrain and meteorological conditions preventing construction of new radar stations. </w:t>
      </w:r>
      <w:r>
        <w:fldChar w:fldCharType="begin" w:fldLock="1"/>
      </w:r>
      <w: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Liu, &amp; Zhu, 2011)","plainTextFormattedCitation":"(Zhang, Liu, &amp; Zhu, 2011)","previouslyFormattedCitation":"(Zhang, Liu, &amp; Zhu, 2011)"},"properties":{"noteIndex":0},"schema":"https://github.com/citation-style-language/schema/raw/master/csl-citation.json"}</w:instrText>
      </w:r>
      <w:r>
        <w:fldChar w:fldCharType="separate"/>
      </w:r>
      <w:r w:rsidRPr="00D07E35">
        <w:rPr>
          <w:noProof/>
        </w:rPr>
        <w:t>(Zhang, Liu, &amp; Zhu, 2011)</w:t>
      </w:r>
      <w:r>
        <w:fldChar w:fldCharType="end"/>
      </w:r>
      <w:r>
        <w:t xml:space="preserve"> </w:t>
      </w:r>
      <w:r w:rsidRPr="002203DB">
        <w:t xml:space="preserve">Developed countries/continents such as Europe, United States, Australia, and Canada are beginning to enforce/drive ADS-B as a mandatory requirement on aircraft by 2020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within their respective airspace. Enforcement of ADS-B tracking pushes applications to favourite ADS-B data sources for future data retrieval of flight tracking applications due to the drive to expand the network world-wide. </w:t>
      </w:r>
      <w:r>
        <w:fldChar w:fldCharType="begin" w:fldLock="1"/>
      </w:r>
      <w:r>
        <w:instrText>ADDIN CSL_CITATION {"citationItems":[{"id":"ITEM-1","itemData":{"URL":"https://www.universalweather.com/blog/ads-b-for-2019-and-beyond/","accessed":{"date-parts":[["2019","10","10"]]},"author":[{"dropping-particle":"","family":"Davidson","given":"Jason","non-dropping-particle":"","parse-names":false,"suffix":""}],"id":"ITEM-1","issued":{"date-parts":[["2019"]]},"title":"ADS-B: 2019 &amp;amp; Beyond","type":"webpage"},"uris":["http://www.mendeley.com/documents/?uuid=5b935e12-a564-3748-b412-324934507461"]}],"mendeley":{"formattedCitation":"(Davidson, 2019)","plainTextFormattedCitation":"(Davidson, 2019)","previouslyFormattedCitation":"(Davidson, 2019)"},"properties":{"noteIndex":0},"schema":"https://github.com/citation-style-language/schema/raw/master/csl-citation.json"}</w:instrText>
      </w:r>
      <w:r>
        <w:fldChar w:fldCharType="separate"/>
      </w:r>
      <w:r w:rsidRPr="00D07E35">
        <w:rPr>
          <w:noProof/>
        </w:rPr>
        <w:t>(Davidson, 2019)</w:t>
      </w:r>
      <w:r>
        <w:fldChar w:fldCharType="end"/>
      </w:r>
      <w:r>
        <w:t xml:space="preserve"> </w:t>
      </w:r>
      <w:r w:rsidRPr="002203DB">
        <w:t>ADS-B is a composition of CNS/ATM (Communication, Navigation, and Surveillance/Air Traffic Management) using Mode S transponders capable of ADS-B transmissions. ADS-B is the recommended surveillance method by the ICAO (International Civil Aviation Organisation) for the future generation of ATM.</w:t>
      </w:r>
    </w:p>
    <w:p w14:paraId="51AFF15A" w14:textId="77777777" w:rsidR="001664F1" w:rsidRDefault="001664F1" w:rsidP="001664F1"/>
    <w:p w14:paraId="65CAF943" w14:textId="77777777" w:rsidR="001664F1" w:rsidRDefault="001664F1" w:rsidP="001664F1">
      <w:r w:rsidRPr="00BE6D73">
        <w:t>With the use of ADS-B, air traffic control will change from a radar-based system into a satellite-derived location system. The change will increase safety as aircraft will no longer rely solely on ATC as aircraft will have surveillance of other aircraft.</w:t>
      </w:r>
      <w:r>
        <w:t xml:space="preserve"> </w:t>
      </w:r>
      <w:r>
        <w:fldChar w:fldCharType="begin" w:fldLock="1"/>
      </w:r>
      <w: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fldChar w:fldCharType="separate"/>
      </w:r>
      <w:r w:rsidRPr="00D07E35">
        <w:rPr>
          <w:noProof/>
        </w:rPr>
        <w:t>(</w:t>
      </w:r>
      <w:r w:rsidRPr="00D07E35">
        <w:rPr>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Pr="00D07E35">
        <w:rPr>
          <w:noProof/>
        </w:rPr>
        <w:t xml:space="preserve"> 2010)</w:t>
      </w:r>
      <w:r>
        <w:fldChar w:fldCharType="end"/>
      </w:r>
      <w:r w:rsidRPr="00BE6D73">
        <w:t xml:space="preserve"> This surveillance will significantly improve a pilot’s situational awareness of the traffic environment due to data of location and bearings being transmitted by aircraft in close </w:t>
      </w:r>
      <w:r w:rsidRPr="00BE6D73">
        <w:lastRenderedPageBreak/>
        <w:t>proximity</w:t>
      </w:r>
      <w:r>
        <w:t>, as shown in Figure 1</w:t>
      </w:r>
      <w:r w:rsidRPr="00BE6D73">
        <w:t xml:space="preserve">. </w:t>
      </w:r>
      <w:r>
        <w:fldChar w:fldCharType="begin" w:fldLock="1"/>
      </w:r>
      <w: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fldChar w:fldCharType="separate"/>
      </w:r>
      <w:r w:rsidRPr="00D07E35">
        <w:rPr>
          <w:noProof/>
        </w:rPr>
        <w:t>(Huang et al., 2008)</w:t>
      </w:r>
      <w:r>
        <w:fldChar w:fldCharType="end"/>
      </w:r>
      <w:r>
        <w:t xml:space="preserve"> </w:t>
      </w:r>
      <w:r w:rsidRPr="00BE6D73">
        <w:t>Additionally, this change brings enhanced accuracy and speed of data beneficial for precise flight positioning for tracking applications</w:t>
      </w:r>
      <w:r>
        <w:t xml:space="preserve">. </w:t>
      </w:r>
      <w:r>
        <w:fldChar w:fldCharType="begin" w:fldLock="1"/>
      </w:r>
      <w: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fldChar w:fldCharType="separate"/>
      </w:r>
      <w:r w:rsidRPr="00D07E35">
        <w:rPr>
          <w:noProof/>
        </w:rPr>
        <w:t>(</w:t>
      </w:r>
      <w:r w:rsidRPr="00D07E35">
        <w:rPr>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Pr="00D07E35">
        <w:rPr>
          <w:noProof/>
        </w:rPr>
        <w:t>, 2010)</w:t>
      </w:r>
      <w:r>
        <w:fldChar w:fldCharType="end"/>
      </w:r>
    </w:p>
    <w:p w14:paraId="36C96AF0" w14:textId="77777777" w:rsidR="001664F1" w:rsidRPr="00BE6D73" w:rsidRDefault="001664F1" w:rsidP="001664F1"/>
    <w:p w14:paraId="68184CBB" w14:textId="77777777" w:rsidR="001664F1" w:rsidRDefault="001664F1" w:rsidP="001664F1">
      <w:r>
        <w:rPr>
          <w:noProof/>
        </w:rPr>
        <w:drawing>
          <wp:anchor distT="0" distB="0" distL="114300" distR="114300" simplePos="0" relativeHeight="251574272" behindDoc="1" locked="0" layoutInCell="1" allowOverlap="1" wp14:anchorId="63397EC0" wp14:editId="0DA6AC8A">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07449015" w14:textId="77777777" w:rsidR="001664F1" w:rsidRDefault="001664F1" w:rsidP="001664F1"/>
    <w:p w14:paraId="6C58298D" w14:textId="77777777" w:rsidR="001664F1" w:rsidRDefault="001664F1" w:rsidP="001664F1"/>
    <w:p w14:paraId="0D3F01B5" w14:textId="77777777" w:rsidR="001664F1" w:rsidRDefault="001664F1" w:rsidP="001664F1"/>
    <w:p w14:paraId="45313D6B" w14:textId="77777777" w:rsidR="001664F1" w:rsidRDefault="001664F1" w:rsidP="001664F1"/>
    <w:p w14:paraId="0D0E0259" w14:textId="77777777" w:rsidR="001664F1" w:rsidRDefault="001664F1" w:rsidP="001664F1"/>
    <w:p w14:paraId="6D7CC6F4" w14:textId="77777777" w:rsidR="001664F1" w:rsidRDefault="001664F1" w:rsidP="001664F1"/>
    <w:p w14:paraId="66E96870" w14:textId="77777777" w:rsidR="001664F1" w:rsidRDefault="001664F1" w:rsidP="001664F1"/>
    <w:p w14:paraId="23587CD0" w14:textId="77777777" w:rsidR="001664F1" w:rsidRDefault="001664F1" w:rsidP="001664F1"/>
    <w:p w14:paraId="14B8EF2A" w14:textId="77777777" w:rsidR="001664F1" w:rsidRDefault="001664F1" w:rsidP="001664F1"/>
    <w:p w14:paraId="15BBC932" w14:textId="77777777" w:rsidR="001664F1" w:rsidRDefault="001664F1" w:rsidP="001664F1"/>
    <w:p w14:paraId="602239B6" w14:textId="77777777" w:rsidR="001664F1" w:rsidRDefault="001664F1" w:rsidP="001664F1"/>
    <w:p w14:paraId="1C0CDDF3" w14:textId="77777777" w:rsidR="001664F1" w:rsidRDefault="001664F1" w:rsidP="001664F1"/>
    <w:p w14:paraId="34AB7D28" w14:textId="77777777" w:rsidR="001664F1" w:rsidRDefault="001664F1" w:rsidP="001664F1"/>
    <w:p w14:paraId="31ED451E" w14:textId="77777777" w:rsidR="001664F1" w:rsidRDefault="001664F1" w:rsidP="001664F1"/>
    <w:p w14:paraId="768164B7" w14:textId="77777777" w:rsidR="001664F1" w:rsidRDefault="001664F1" w:rsidP="001664F1"/>
    <w:p w14:paraId="5D01B1FF" w14:textId="77777777" w:rsidR="001664F1" w:rsidRDefault="001664F1" w:rsidP="001664F1">
      <w:pPr>
        <w:jc w:val="center"/>
        <w:rPr>
          <w:i/>
          <w:iCs/>
          <w:sz w:val="18"/>
          <w:szCs w:val="18"/>
        </w:rPr>
      </w:pPr>
    </w:p>
    <w:p w14:paraId="251664AC" w14:textId="77777777" w:rsidR="001664F1" w:rsidRPr="00A32180" w:rsidRDefault="001664F1" w:rsidP="001664F1">
      <w:pPr>
        <w:jc w:val="center"/>
        <w:rPr>
          <w:i/>
          <w:iCs/>
          <w:sz w:val="18"/>
          <w:szCs w:val="18"/>
        </w:rPr>
      </w:pPr>
      <w:r w:rsidRPr="00A32180">
        <w:rPr>
          <w:i/>
          <w:iCs/>
          <w:sz w:val="18"/>
          <w:szCs w:val="18"/>
        </w:rPr>
        <w:t xml:space="preserve">Figure 1: How ADS-B works </w:t>
      </w:r>
      <w:r w:rsidRPr="00A32180">
        <w:rPr>
          <w:i/>
          <w:iCs/>
          <w:sz w:val="18"/>
          <w:szCs w:val="18"/>
        </w:rPr>
        <w:fldChar w:fldCharType="begin" w:fldLock="1"/>
      </w:r>
      <w:r w:rsidRPr="00A32180">
        <w:rPr>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i/>
          <w:iCs/>
          <w:sz w:val="18"/>
          <w:szCs w:val="18"/>
        </w:rPr>
        <w:fldChar w:fldCharType="separate"/>
      </w:r>
      <w:r w:rsidRPr="00A32180">
        <w:rPr>
          <w:iCs/>
          <w:noProof/>
          <w:sz w:val="18"/>
          <w:szCs w:val="18"/>
        </w:rPr>
        <w:t>(Richards, O’Brien, &amp; Miller, 2010)</w:t>
      </w:r>
      <w:r w:rsidRPr="00A32180">
        <w:rPr>
          <w:i/>
          <w:iCs/>
          <w:sz w:val="18"/>
          <w:szCs w:val="18"/>
        </w:rPr>
        <w:fldChar w:fldCharType="end"/>
      </w:r>
    </w:p>
    <w:p w14:paraId="6720D693" w14:textId="77777777" w:rsidR="001664F1" w:rsidRPr="00A32180" w:rsidRDefault="001664F1" w:rsidP="001664F1"/>
    <w:bookmarkEnd w:id="0"/>
    <w:bookmarkEnd w:id="1"/>
    <w:p w14:paraId="71D4B92A" w14:textId="77777777" w:rsidR="001664F1" w:rsidRDefault="001664F1" w:rsidP="001664F1">
      <w:r w:rsidRPr="002203DB">
        <w:t xml:space="preserve">Although many clear advantages of ADS-B for airlines related to safety and fuel efficiency, from more direct routings, </w:t>
      </w:r>
      <w:r>
        <w:fldChar w:fldCharType="begin" w:fldLock="1"/>
      </w:r>
      <w: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fldChar w:fldCharType="separate"/>
      </w:r>
      <w:r w:rsidRPr="00D07E35">
        <w:rPr>
          <w:noProof/>
        </w:rPr>
        <w:t>(Richards et al., 2010)</w:t>
      </w:r>
      <w:r>
        <w:fldChar w:fldCharType="end"/>
      </w:r>
      <w:r>
        <w:t xml:space="preserve"> </w:t>
      </w:r>
      <w:r w:rsidRPr="002203DB">
        <w:t xml:space="preserve">airlines such as JetBlue Airways are challenging to persuade due to historical tendencies to not invest in technologies unless a compelling safety and business case are given. </w:t>
      </w:r>
      <w:r>
        <w:fldChar w:fldCharType="begin" w:fldLock="1"/>
      </w:r>
      <w:r>
        <w:instrText>ADDIN CSL_CITATION {"citationItems":[{"id":"ITEM-1","itemData":{"URL":"http://interactive.aviationtoday.com/unlocking-the-benefits-of-ads-b-in/","accessed":{"date-parts":[["2019","10","19"]]},"author":[{"dropping-particle":"","family":"Moorman","given":"Robert","non-dropping-particle":"","parse-names":false,"suffix":""}],"id":"ITEM-1","issued":{"date-parts":[["2016"]]},"title":"Unlocking the Benefits of ADS-B In - Aviation Today","type":"webpage"},"uris":["http://www.mendeley.com/documents/?uuid=d8e10a8c-6743-39e3-bf7a-79696c8d9fa1"]}],"mendeley":{"formattedCitation":"(Moorman, 2016)","plainTextFormattedCitation":"(Moorman, 2016)","previouslyFormattedCitation":"(Moorman, 2016)"},"properties":{"noteIndex":0},"schema":"https://github.com/citation-style-language/schema/raw/master/csl-citation.json"}</w:instrText>
      </w:r>
      <w:r>
        <w:fldChar w:fldCharType="separate"/>
      </w:r>
      <w:r w:rsidRPr="00D07E35">
        <w:rPr>
          <w:noProof/>
        </w:rPr>
        <w:t>(Moorman, 2016)</w:t>
      </w:r>
      <w:r>
        <w:fldChar w:fldCharType="end"/>
      </w:r>
      <w:r>
        <w:t xml:space="preserve"> </w:t>
      </w:r>
      <w:r w:rsidRPr="002203DB">
        <w:t xml:space="preserve">However, due to the lesser cost of older technologies and the reliability of current global infrastructure, ADS-B in comparison, lacks the overall world-wide coverage its counterparts have established. </w:t>
      </w:r>
      <w:r>
        <w:fldChar w:fldCharType="begin" w:fldLock="1"/>
      </w:r>
      <w: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et al., 2011)","plainTextFormattedCitation":"(Zhang et al., 2011)","previouslyFormattedCitation":"(Zhang et al., 2011)"},"properties":{"noteIndex":0},"schema":"https://github.com/citation-style-language/schema/raw/master/csl-citation.json"}</w:instrText>
      </w:r>
      <w:r>
        <w:fldChar w:fldCharType="separate"/>
      </w:r>
      <w:r w:rsidRPr="00D07E35">
        <w:rPr>
          <w:noProof/>
        </w:rPr>
        <w:t>(Zhang et al., 2011)</w:t>
      </w:r>
      <w:r>
        <w:fldChar w:fldCharType="end"/>
      </w:r>
      <w:r>
        <w:t xml:space="preserve"> </w:t>
      </w:r>
      <w:r w:rsidRPr="002203DB">
        <w:t>Hence airlines are discussing whether to outfit their aircraft with newer ADS-B enabled Mode S transponders compared to the traditional Mode A, B, S transponders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08D07274" w14:textId="77777777" w:rsidR="001664F1" w:rsidRPr="000C55E9" w:rsidRDefault="001664F1" w:rsidP="001664F1"/>
    <w:p w14:paraId="3FC378B9" w14:textId="271F1205" w:rsidR="001664F1" w:rsidRPr="000C55E9" w:rsidRDefault="006D69A5" w:rsidP="001664F1">
      <w:pPr>
        <w:rPr>
          <w:color w:val="2F5496" w:themeColor="accent1" w:themeShade="BF"/>
        </w:rPr>
      </w:pPr>
      <w:r>
        <w:rPr>
          <w:color w:val="2F5496" w:themeColor="accent1" w:themeShade="BF"/>
          <w:shd w:val="clear" w:color="auto" w:fill="FFFFFF"/>
        </w:rPr>
        <w:t>2</w:t>
      </w:r>
      <w:r w:rsidR="001664F1" w:rsidRPr="000C55E9">
        <w:rPr>
          <w:color w:val="2F5496" w:themeColor="accent1" w:themeShade="BF"/>
          <w:shd w:val="clear" w:color="auto" w:fill="FFFFFF"/>
        </w:rPr>
        <w:t>.</w:t>
      </w:r>
      <w:r w:rsidR="001664F1">
        <w:rPr>
          <w:color w:val="2F5496" w:themeColor="accent1" w:themeShade="BF"/>
          <w:shd w:val="clear" w:color="auto" w:fill="FFFFFF"/>
        </w:rPr>
        <w:t>2</w:t>
      </w:r>
      <w:r w:rsidR="001664F1" w:rsidRPr="000C55E9">
        <w:rPr>
          <w:color w:val="2F5496" w:themeColor="accent1" w:themeShade="BF"/>
          <w:shd w:val="clear" w:color="auto" w:fill="FFFFFF"/>
        </w:rPr>
        <w:t xml:space="preserve">.2 </w:t>
      </w:r>
      <w:proofErr w:type="spellStart"/>
      <w:r w:rsidR="001664F1" w:rsidRPr="000C55E9">
        <w:rPr>
          <w:color w:val="2F5496" w:themeColor="accent1" w:themeShade="BF"/>
          <w:shd w:val="clear" w:color="auto" w:fill="FFFFFF"/>
        </w:rPr>
        <w:t>Multilateration</w:t>
      </w:r>
      <w:proofErr w:type="spellEnd"/>
      <w:r w:rsidR="001664F1" w:rsidRPr="000C55E9">
        <w:rPr>
          <w:color w:val="2F5496" w:themeColor="accent1" w:themeShade="BF"/>
          <w:shd w:val="clear" w:color="auto" w:fill="FFFFFF"/>
        </w:rPr>
        <w:t xml:space="preserve"> (MLAT)</w:t>
      </w:r>
    </w:p>
    <w:p w14:paraId="48FB2DF8" w14:textId="77777777" w:rsidR="001664F1" w:rsidRDefault="001664F1" w:rsidP="001664F1"/>
    <w:p w14:paraId="671F57FC" w14:textId="77777777" w:rsidR="001664F1" w:rsidRPr="002203DB" w:rsidRDefault="001664F1" w:rsidP="001664F1">
      <w:r w:rsidRPr="002203DB">
        <w:t xml:space="preserve">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solution was to upgrade to newer technologies such as ADS-B, as already discussed, SSR and MLAT.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He, Tang, &amp; Li, 2015)","plainTextFormattedCitation":"(Xu, He, Tang, &amp; Li, 2015)","previouslyFormattedCitation":"(Xu, He, Tang, &amp; Li, 2015)"},"properties":{"noteIndex":0},"schema":"https://github.com/citation-style-language/schema/raw/master/csl-citation.json"}</w:instrText>
      </w:r>
      <w:r>
        <w:fldChar w:fldCharType="separate"/>
      </w:r>
      <w:r w:rsidRPr="00D07E35">
        <w:rPr>
          <w:noProof/>
        </w:rPr>
        <w:t>(Xu, He, Tang, &amp; Li, 2015)</w:t>
      </w:r>
      <w:r>
        <w:fldChar w:fldCharType="end"/>
      </w:r>
    </w:p>
    <w:p w14:paraId="387F5708" w14:textId="77777777" w:rsidR="001664F1" w:rsidRPr="002203DB" w:rsidRDefault="001664F1" w:rsidP="001664F1">
      <w:r w:rsidRPr="002203DB">
        <w:t xml:space="preserve"> </w:t>
      </w:r>
    </w:p>
    <w:p w14:paraId="083AAABF" w14:textId="77777777" w:rsidR="001664F1" w:rsidRPr="002203DB" w:rsidRDefault="001664F1" w:rsidP="001664F1">
      <w:r w:rsidRPr="002203DB">
        <w:lastRenderedPageBreak/>
        <w:t xml:space="preserve">Aircraft that do not broadcast their latitude and longitude through ADS-B transponders such as older Boeing models (737-200) Bombardier CRJ/Dash models, Embraer models, Fokker 50, most helicopters and propeller aircraft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r>
        <w:t xml:space="preserve"> </w:t>
      </w:r>
      <w:r w:rsidRPr="002203DB">
        <w:t xml:space="preserve">use another tracking technology called </w:t>
      </w:r>
      <w:proofErr w:type="spellStart"/>
      <w:r w:rsidRPr="002203DB">
        <w:t>Multilateration</w:t>
      </w:r>
      <w:proofErr w:type="spellEnd"/>
      <w:r w:rsidRPr="002203DB">
        <w:t xml:space="preserve">. MLAT uses 1090 MHz signals broadcasted by Mode A, B, or S transponders to determine the aircraft’s location from locating the source of the transmission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fldChar w:fldCharType="separate"/>
      </w:r>
      <w:r w:rsidRPr="00D07E35">
        <w:rPr>
          <w:noProof/>
        </w:rPr>
        <w:t>(Xu et al., 2015)</w:t>
      </w:r>
      <w:r>
        <w:fldChar w:fldCharType="end"/>
      </w:r>
      <w:r>
        <w:t xml:space="preserve"> </w:t>
      </w:r>
      <w:r w:rsidRPr="002203DB">
        <w:t>using a method called the time difference of arrival (TDOA).</w:t>
      </w:r>
    </w:p>
    <w:p w14:paraId="4DB516E3" w14:textId="77777777" w:rsidR="001664F1" w:rsidRPr="002203DB" w:rsidRDefault="001664F1" w:rsidP="001664F1">
      <w:r w:rsidRPr="002203DB">
        <w:t xml:space="preserve"> </w:t>
      </w:r>
    </w:p>
    <w:p w14:paraId="373BD077" w14:textId="77777777" w:rsidR="001664F1" w:rsidRDefault="001664F1" w:rsidP="001664F1">
      <w:r w:rsidRPr="002203DB">
        <w:t xml:space="preserve">This method involves using four or more receivers/ground stations to detect aircraft by taking the time for a signal to be received by one receiver at a stationary point and the time taken for the signal to be received by at least three other different receivers. </w:t>
      </w:r>
      <w:r>
        <w:fldChar w:fldCharType="begin" w:fldLock="1"/>
      </w:r>
      <w: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rsidRPr="002203DB">
        <w:t xml:space="preserve"> As the data is transmitted, the position of the aircraft will be at different distances to each receiver. Therefore, the data will be received at marginally different times. The different times at which the transmissions are received can be used to determine the aircraft’s position accurately. </w:t>
      </w:r>
      <w:r>
        <w:fldChar w:fldCharType="begin" w:fldLock="1"/>
      </w:r>
      <w: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fldChar w:fldCharType="separate"/>
      </w:r>
      <w:r w:rsidRPr="00D07E35">
        <w:rPr>
          <w:noProof/>
        </w:rPr>
        <w:t>(Xu et al., 2015)</w:t>
      </w:r>
      <w:r>
        <w:fldChar w:fldCharType="end"/>
      </w:r>
      <w:r>
        <w:t xml:space="preserve"> </w:t>
      </w:r>
      <w:r w:rsidRPr="002203DB">
        <w:t xml:space="preserve">The data is transmitted to a server to be combined to calculate the latitude and longitude, as shown in Figure 2. The signals also broadcast the aircraft’s transponder identification and the altitude. Real-time flight tracking can be provided by collaborating the data. However, aircraft must be within line-of-sight with the receivers for an accurate position to be determined. </w:t>
      </w:r>
      <w:r>
        <w:fldChar w:fldCharType="begin" w:fldLock="1"/>
      </w:r>
      <w: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t xml:space="preserve"> </w:t>
      </w:r>
      <w:r w:rsidRPr="002203DB">
        <w:t xml:space="preserve">Although considered real-time, calculation delays and processing latency hinder true real-time flight activity with a 4-6 second delay. </w:t>
      </w:r>
      <w:r>
        <w:fldChar w:fldCharType="begin" w:fldLock="1"/>
      </w:r>
      <w: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fldChar w:fldCharType="separate"/>
      </w:r>
      <w:r w:rsidRPr="00D07E35">
        <w:rPr>
          <w:noProof/>
        </w:rPr>
        <w:t xml:space="preserve">(“Multilateration (MLAT) - FlightAware,” </w:t>
      </w:r>
      <w:r>
        <w:rPr>
          <w:noProof/>
        </w:rPr>
        <w:t>2019</w:t>
      </w:r>
      <w:r w:rsidRPr="00D07E35">
        <w:rPr>
          <w:noProof/>
        </w:rPr>
        <w:t>)</w:t>
      </w:r>
      <w:r>
        <w:fldChar w:fldCharType="end"/>
      </w:r>
      <w:r>
        <w:t xml:space="preserve"> </w:t>
      </w:r>
      <w:r w:rsidRPr="002203DB">
        <w:t>MLAT coverage is limited to areas with receivers/ground stations present and normally only achieved at altitudes between 3000-10000 feet. Due to this limitation, general aircraft flying below the range may be hidden to MLAT surveillance.</w:t>
      </w:r>
      <w:r>
        <w:t xml:space="preserve">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p>
    <w:p w14:paraId="0CB94272" w14:textId="77777777" w:rsidR="001664F1" w:rsidRDefault="001664F1" w:rsidP="001664F1">
      <w:r>
        <w:rPr>
          <w:noProof/>
        </w:rPr>
        <w:drawing>
          <wp:anchor distT="0" distB="0" distL="114300" distR="114300" simplePos="0" relativeHeight="251575296" behindDoc="0" locked="0" layoutInCell="1" allowOverlap="1" wp14:anchorId="04595445" wp14:editId="4E35DC69">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3A36C164" w14:textId="77777777" w:rsidR="001664F1" w:rsidRDefault="001664F1" w:rsidP="001664F1"/>
    <w:p w14:paraId="61A5F916" w14:textId="77777777" w:rsidR="001664F1" w:rsidRDefault="001664F1" w:rsidP="001664F1"/>
    <w:p w14:paraId="3751A014" w14:textId="77777777" w:rsidR="001664F1" w:rsidRDefault="001664F1" w:rsidP="001664F1"/>
    <w:p w14:paraId="5176E5FF" w14:textId="77777777" w:rsidR="001664F1" w:rsidRDefault="001664F1" w:rsidP="001664F1">
      <w:pPr>
        <w:rPr>
          <w:b/>
          <w:bCs/>
          <w:u w:val="single"/>
        </w:rPr>
      </w:pPr>
    </w:p>
    <w:p w14:paraId="59625375" w14:textId="77777777" w:rsidR="001664F1" w:rsidRDefault="001664F1" w:rsidP="001664F1">
      <w:pPr>
        <w:rPr>
          <w:b/>
          <w:bCs/>
          <w:u w:val="single"/>
        </w:rPr>
      </w:pPr>
    </w:p>
    <w:p w14:paraId="2C2897F5" w14:textId="77777777" w:rsidR="001664F1" w:rsidRDefault="001664F1" w:rsidP="001664F1">
      <w:pPr>
        <w:rPr>
          <w:b/>
          <w:bCs/>
          <w:u w:val="single"/>
        </w:rPr>
      </w:pPr>
    </w:p>
    <w:p w14:paraId="2C5A4D6C" w14:textId="77777777" w:rsidR="001664F1" w:rsidRDefault="001664F1" w:rsidP="001664F1">
      <w:pPr>
        <w:rPr>
          <w:b/>
          <w:bCs/>
          <w:u w:val="single"/>
        </w:rPr>
      </w:pPr>
    </w:p>
    <w:p w14:paraId="1F5903A6" w14:textId="77777777" w:rsidR="001664F1" w:rsidRDefault="001664F1" w:rsidP="001664F1">
      <w:pPr>
        <w:rPr>
          <w:b/>
          <w:bCs/>
          <w:u w:val="single"/>
        </w:rPr>
      </w:pPr>
    </w:p>
    <w:p w14:paraId="34EDC1DC" w14:textId="77777777" w:rsidR="001664F1" w:rsidRDefault="001664F1" w:rsidP="001664F1"/>
    <w:p w14:paraId="2032E47F" w14:textId="77777777" w:rsidR="001664F1" w:rsidRDefault="001664F1" w:rsidP="001664F1"/>
    <w:p w14:paraId="5B74B23A" w14:textId="77777777" w:rsidR="001664F1" w:rsidRDefault="001664F1" w:rsidP="001664F1"/>
    <w:p w14:paraId="26E64FF6" w14:textId="77777777" w:rsidR="001664F1" w:rsidRDefault="001664F1" w:rsidP="001664F1"/>
    <w:p w14:paraId="6C9651A1" w14:textId="77777777" w:rsidR="001664F1" w:rsidRDefault="001664F1" w:rsidP="001664F1"/>
    <w:p w14:paraId="5DC66F58" w14:textId="77777777" w:rsidR="001664F1" w:rsidRDefault="001664F1" w:rsidP="001664F1"/>
    <w:p w14:paraId="20AA6580" w14:textId="77777777" w:rsidR="001664F1" w:rsidRDefault="001664F1" w:rsidP="001664F1"/>
    <w:p w14:paraId="4404B3DF" w14:textId="77777777" w:rsidR="001664F1" w:rsidRDefault="001664F1" w:rsidP="001664F1"/>
    <w:p w14:paraId="037539B9" w14:textId="77777777" w:rsidR="001664F1" w:rsidRDefault="001664F1" w:rsidP="001664F1"/>
    <w:p w14:paraId="43341B2A" w14:textId="77777777" w:rsidR="001664F1" w:rsidRDefault="001664F1" w:rsidP="001664F1"/>
    <w:p w14:paraId="4102F37F" w14:textId="77777777" w:rsidR="001664F1" w:rsidRPr="00072C46" w:rsidRDefault="001664F1" w:rsidP="001664F1">
      <w:pPr>
        <w:jc w:val="center"/>
        <w:rPr>
          <w:i/>
          <w:iCs/>
          <w:sz w:val="18"/>
          <w:szCs w:val="18"/>
        </w:rPr>
      </w:pPr>
      <w:r w:rsidRPr="00A32180">
        <w:rPr>
          <w:i/>
          <w:iCs/>
          <w:sz w:val="18"/>
          <w:szCs w:val="18"/>
        </w:rPr>
        <w:t xml:space="preserve">Figure </w:t>
      </w:r>
      <w:r>
        <w:rPr>
          <w:i/>
          <w:iCs/>
          <w:sz w:val="18"/>
          <w:szCs w:val="18"/>
        </w:rPr>
        <w:t>2</w:t>
      </w:r>
      <w:r w:rsidRPr="00A32180">
        <w:rPr>
          <w:i/>
          <w:iCs/>
          <w:sz w:val="18"/>
          <w:szCs w:val="18"/>
        </w:rPr>
        <w:t xml:space="preserve">: How </w:t>
      </w:r>
      <w:r>
        <w:rPr>
          <w:i/>
          <w:iCs/>
          <w:sz w:val="18"/>
          <w:szCs w:val="18"/>
        </w:rPr>
        <w:t>MLAT</w:t>
      </w:r>
      <w:r w:rsidRPr="00A32180">
        <w:rPr>
          <w:i/>
          <w:iCs/>
          <w:sz w:val="18"/>
          <w:szCs w:val="18"/>
        </w:rPr>
        <w:t xml:space="preserve"> works </w:t>
      </w:r>
      <w:r>
        <w:rPr>
          <w:i/>
          <w:iCs/>
          <w:sz w:val="18"/>
          <w:szCs w:val="18"/>
        </w:rPr>
        <w:fldChar w:fldCharType="begin" w:fldLock="1"/>
      </w:r>
      <w:r>
        <w:rPr>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Pr>
          <w:i/>
          <w:iCs/>
          <w:sz w:val="18"/>
          <w:szCs w:val="18"/>
        </w:rPr>
        <w:fldChar w:fldCharType="separate"/>
      </w:r>
      <w:r w:rsidRPr="00F80871">
        <w:rPr>
          <w:iCs/>
          <w:noProof/>
          <w:sz w:val="18"/>
          <w:szCs w:val="18"/>
        </w:rPr>
        <w:t xml:space="preserve">(“Multilateration (MLAT) - FlightAware,” </w:t>
      </w:r>
      <w:r>
        <w:rPr>
          <w:iCs/>
          <w:noProof/>
          <w:sz w:val="18"/>
          <w:szCs w:val="18"/>
        </w:rPr>
        <w:t>2019</w:t>
      </w:r>
      <w:r w:rsidRPr="00F80871">
        <w:rPr>
          <w:iCs/>
          <w:noProof/>
          <w:sz w:val="18"/>
          <w:szCs w:val="18"/>
        </w:rPr>
        <w:t>)</w:t>
      </w:r>
      <w:r>
        <w:rPr>
          <w:i/>
          <w:iCs/>
          <w:sz w:val="18"/>
          <w:szCs w:val="18"/>
        </w:rPr>
        <w:fldChar w:fldCharType="end"/>
      </w:r>
    </w:p>
    <w:p w14:paraId="294435CA" w14:textId="77777777" w:rsidR="001664F1" w:rsidRPr="002203DB" w:rsidRDefault="001664F1" w:rsidP="001664F1">
      <w:pPr>
        <w:rPr>
          <w:rFonts w:cs="Arial"/>
          <w:shd w:val="clear" w:color="auto" w:fill="FFFFFF"/>
        </w:rPr>
      </w:pPr>
      <w:r w:rsidRPr="002203DB">
        <w:rPr>
          <w:rFonts w:cs="Arial"/>
          <w:shd w:val="clear" w:color="auto" w:fill="FFFFFF"/>
        </w:rPr>
        <w:lastRenderedPageBreak/>
        <w:t xml:space="preserve">Another disadvantage to MLAT can be the positioning accuracy as it can be significantly affected by the factor of Geometric Dilution of Precision (GDOP). This can be due to a large surveillance area and positioning of fixed ground stations/receivers. As the distance increases from the aircraft to the polygon created by the multiple receivers, the larger the GDOP and consequentially, the less accurate the positioning of the aircraft. </w:t>
      </w:r>
      <w:r>
        <w:rPr>
          <w:rFonts w:cs="Arial"/>
          <w:shd w:val="clear" w:color="auto" w:fill="FFFFFF"/>
        </w:rPr>
        <w:fldChar w:fldCharType="begin" w:fldLock="1"/>
      </w:r>
      <w:r>
        <w:rPr>
          <w:rFonts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Pr>
          <w:rFonts w:cs="Arial"/>
          <w:shd w:val="clear" w:color="auto" w:fill="FFFFFF"/>
        </w:rPr>
        <w:fldChar w:fldCharType="separate"/>
      </w:r>
      <w:r w:rsidRPr="00D07E35">
        <w:rPr>
          <w:rFonts w:cs="Arial"/>
          <w:noProof/>
          <w:shd w:val="clear" w:color="auto" w:fill="FFFFFF"/>
        </w:rPr>
        <w:t>(Xu et al., 2015)</w:t>
      </w:r>
      <w:r>
        <w:rPr>
          <w:rFonts w:cs="Arial"/>
          <w:shd w:val="clear" w:color="auto" w:fill="FFFFFF"/>
        </w:rPr>
        <w:fldChar w:fldCharType="end"/>
      </w:r>
    </w:p>
    <w:p w14:paraId="38D05A61" w14:textId="77777777" w:rsidR="001664F1" w:rsidRPr="002203DB" w:rsidRDefault="001664F1" w:rsidP="001664F1">
      <w:pPr>
        <w:rPr>
          <w:rFonts w:cs="Arial"/>
          <w:shd w:val="clear" w:color="auto" w:fill="FFFFFF"/>
        </w:rPr>
      </w:pPr>
      <w:r w:rsidRPr="002203DB">
        <w:rPr>
          <w:rFonts w:cs="Arial"/>
          <w:shd w:val="clear" w:color="auto" w:fill="FFFFFF"/>
        </w:rPr>
        <w:t xml:space="preserve"> </w:t>
      </w:r>
    </w:p>
    <w:p w14:paraId="2C280678" w14:textId="77777777" w:rsidR="001664F1" w:rsidRDefault="001664F1" w:rsidP="001664F1">
      <w:pPr>
        <w:rPr>
          <w:rFonts w:cs="Arial"/>
          <w:shd w:val="clear" w:color="auto" w:fill="FFFFFF"/>
        </w:rPr>
      </w:pPr>
      <w:r w:rsidRPr="002203DB">
        <w:rPr>
          <w:rFonts w:cs="Arial"/>
          <w:shd w:val="clear" w:color="auto" w:fill="FFFFFF"/>
        </w:rPr>
        <w:t>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The primary audience of flight trackers being plane enthusiasts diverges into different categories of interest, such as airplanes (</w:t>
      </w:r>
      <w:proofErr w:type="gramStart"/>
      <w:r w:rsidRPr="002203DB">
        <w:rPr>
          <w:rFonts w:cs="Arial"/>
          <w:shd w:val="clear" w:color="auto" w:fill="FFFFFF"/>
        </w:rPr>
        <w:t>single-engine</w:t>
      </w:r>
      <w:proofErr w:type="gramEnd"/>
      <w:r w:rsidRPr="002203DB">
        <w:rPr>
          <w:rFonts w:cs="Arial"/>
          <w:shd w:val="clear" w:color="auto" w:fill="FFFFFF"/>
        </w:rPr>
        <w:t>/multi-engine), rotorcraft (helicopter/gyroplane), and gliders. The different audiences should be taken into account with the choice of the data source to maximise user interest in an application.</w:t>
      </w:r>
    </w:p>
    <w:p w14:paraId="168CEB29" w14:textId="77777777" w:rsidR="001664F1" w:rsidRDefault="001664F1" w:rsidP="001664F1"/>
    <w:p w14:paraId="372634E6" w14:textId="056844A7" w:rsidR="001664F1" w:rsidRPr="00DD7787" w:rsidRDefault="006D69A5" w:rsidP="001664F1">
      <w:pPr>
        <w:rPr>
          <w:color w:val="2F5496" w:themeColor="accent1" w:themeShade="BF"/>
        </w:rPr>
      </w:pPr>
      <w:r>
        <w:rPr>
          <w:color w:val="2F5496" w:themeColor="accent1" w:themeShade="BF"/>
          <w:shd w:val="clear" w:color="auto" w:fill="FFFFFF"/>
        </w:rPr>
        <w:t>2</w:t>
      </w:r>
      <w:r w:rsidR="001664F1" w:rsidRPr="00DD7787">
        <w:rPr>
          <w:color w:val="2F5496" w:themeColor="accent1" w:themeShade="BF"/>
          <w:shd w:val="clear" w:color="auto" w:fill="FFFFFF"/>
        </w:rPr>
        <w:t>.</w:t>
      </w:r>
      <w:r w:rsidR="001664F1">
        <w:rPr>
          <w:color w:val="2F5496" w:themeColor="accent1" w:themeShade="BF"/>
          <w:shd w:val="clear" w:color="auto" w:fill="FFFFFF"/>
        </w:rPr>
        <w:t>2</w:t>
      </w:r>
      <w:r w:rsidR="001664F1" w:rsidRPr="00DD7787">
        <w:rPr>
          <w:color w:val="2F5496" w:themeColor="accent1" w:themeShade="BF"/>
          <w:shd w:val="clear" w:color="auto" w:fill="FFFFFF"/>
        </w:rPr>
        <w:t>.3 ADS-B and MLAT Comparison</w:t>
      </w:r>
    </w:p>
    <w:p w14:paraId="4FC82D73" w14:textId="77777777" w:rsidR="001664F1" w:rsidRPr="002203DB" w:rsidRDefault="001664F1" w:rsidP="001664F1"/>
    <w:p w14:paraId="4D848312" w14:textId="77777777" w:rsidR="001664F1" w:rsidRPr="002203DB" w:rsidRDefault="001664F1" w:rsidP="001664F1">
      <w:r w:rsidRPr="002203DB">
        <w:t xml:space="preserve">All flight tracking technologies available have different advantages and disadvantages against their tracking methods. ADS-B uses dependent surveillance based on GPS, making position accuracy greater than MLAT TDOA tracking techniques. MLAT, however, has proven to be less costly than older methods such as radar by 20-35% </w:t>
      </w:r>
      <w:r>
        <w:fldChar w:fldCharType="begin" w:fldLock="1"/>
      </w:r>
      <w:r>
        <w:instrText>ADDIN CSL_CITATION {"citationItems":[{"id":"ITEM-1","itemData":{"id":"ITEM-1","issued":{"date-parts":[["0"]]},"title":"Multilateration era Corporation","type":"report"},"uris":["http://www.mendeley.com/documents/?uuid=631bb56c-d147-3b8d-8d52-283ce73c77b6"]}],"mendeley":{"formattedCitation":"(&lt;i&gt;Multilateration era Corporation&lt;/i&gt;, n.d.)","manualFormatting":"(Multilateration era Corporation, 2019)","plainTextFormattedCitation":"(Multilateration era Corporation, n.d.)","previouslyFormattedCitation":"(&lt;i&gt;Multilateration era Corporation&lt;/i&gt;, n.d.)"},"properties":{"noteIndex":0},"schema":"https://github.com/citation-style-language/schema/raw/master/csl-citation.json"}</w:instrText>
      </w:r>
      <w:r>
        <w:fldChar w:fldCharType="separate"/>
      </w:r>
      <w:r w:rsidRPr="00D07E35">
        <w:rPr>
          <w:noProof/>
        </w:rPr>
        <w:t xml:space="preserve">(Multilateration era Corporation, </w:t>
      </w:r>
      <w:r>
        <w:rPr>
          <w:noProof/>
        </w:rPr>
        <w:t>2019</w:t>
      </w:r>
      <w:r w:rsidRPr="00D07E35">
        <w:rPr>
          <w:noProof/>
        </w:rPr>
        <w:t>)</w:t>
      </w:r>
      <w:r>
        <w:fldChar w:fldCharType="end"/>
      </w:r>
      <w:r>
        <w:t xml:space="preserve"> </w:t>
      </w:r>
      <w:r w:rsidRPr="002203DB">
        <w:t xml:space="preserve">and currently outfitted by more aircraft world-wide compared to ADS-B. However, with the current push for ADS-B tracking to be the world-wide choice of flight tracking, the current weight will shift to ADS-B being more prominent compared to MLAT. </w:t>
      </w:r>
      <w:r>
        <w:fldChar w:fldCharType="begin" w:fldLock="1"/>
      </w:r>
      <w: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fldChar w:fldCharType="separate"/>
      </w:r>
      <w:r w:rsidRPr="00D07E35">
        <w:rPr>
          <w:noProof/>
        </w:rPr>
        <w:t xml:space="preserve">(“How flight tracking works - Learn how we track flights | Flightradar24,” </w:t>
      </w:r>
      <w:r>
        <w:rPr>
          <w:noProof/>
        </w:rPr>
        <w:t>2019</w:t>
      </w:r>
      <w:r w:rsidRPr="00D07E35">
        <w:rPr>
          <w:noProof/>
        </w:rPr>
        <w:t>)</w:t>
      </w:r>
      <w:r>
        <w:fldChar w:fldCharType="end"/>
      </w:r>
    </w:p>
    <w:p w14:paraId="6FA531C3" w14:textId="77777777" w:rsidR="001664F1" w:rsidRPr="002203DB" w:rsidRDefault="001664F1" w:rsidP="001664F1"/>
    <w:p w14:paraId="2F72F915" w14:textId="77777777" w:rsidR="001664F1" w:rsidRPr="002203DB" w:rsidRDefault="001664F1" w:rsidP="001664F1">
      <w:r w:rsidRPr="002203DB">
        <w:t xml:space="preserve">As both technologies use Mode S transponders, they share a high update rate. In the case of ADS-B, an update rate of two positions per second </w:t>
      </w:r>
      <w:r>
        <w:fldChar w:fldCharType="begin" w:fldLock="1"/>
      </w:r>
      <w: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fldChar w:fldCharType="separate"/>
      </w:r>
      <w:r w:rsidRPr="00D07E35">
        <w:rPr>
          <w:noProof/>
        </w:rPr>
        <w:t>(Neufeldt, 2017)</w:t>
      </w:r>
      <w:r>
        <w:fldChar w:fldCharType="end"/>
      </w:r>
      <w:r w:rsidRPr="002203DB">
        <w:t xml:space="preserve"> allowing for precise and accurate data for flight tracking applications. The data for both ADS-B and MLAT are combined at central servers, which are used to retrieve flight data. Although ADS-B only requires one single ground station/receiver for coverage and MLAT requires multiple, the cost of ground equipment and infrastructure are relatively equal, with both having an overall low lifecycle cost. </w:t>
      </w:r>
      <w:r>
        <w:fldChar w:fldCharType="begin" w:fldLock="1"/>
      </w:r>
      <w: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fldChar w:fldCharType="separate"/>
      </w:r>
      <w:r w:rsidRPr="004E7184">
        <w:rPr>
          <w:noProof/>
        </w:rPr>
        <w:t>(Neufeldt, 2017)</w:t>
      </w:r>
      <w:r>
        <w:fldChar w:fldCharType="end"/>
      </w:r>
    </w:p>
    <w:p w14:paraId="68CA5C30" w14:textId="77777777" w:rsidR="001664F1" w:rsidRDefault="001664F1" w:rsidP="001664F1"/>
    <w:p w14:paraId="363F9B2B" w14:textId="77777777" w:rsidR="001664F1" w:rsidRDefault="001664F1" w:rsidP="001664F1">
      <w:r w:rsidRPr="002203DB">
        <w:t xml:space="preserve">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e have ways of validating the data that shows up on a controller’s screen so that spoofed targets are filtered out … An FAA ADS-B security action plan identified and mitigated risks and monitors the progress of corrective action. These risks are security sensitive and are not publicly available”. This validation technique used by ATC is not publicly available, so flight tracking applications are at risk from ADS-B spoofing as they have no method to filter false data. </w:t>
      </w:r>
      <w:r>
        <w:fldChar w:fldCharType="begin" w:fldLock="1"/>
      </w:r>
      <w:r>
        <w:instrText>ADDIN CSL_CITATION {"citationItems":[{"id":"ITEM-1","itemData":{"URL":"https://www.ainonline.com/aviation-news/aviation-international-news/2012-09-03/ads-b-insecure-and-easily-spoofed-say-hackers","accessed":{"date-parts":[["2019","10","29"]]},"author":[{"dropping-particle":"","family":"Thurber","given":"Matt","non-dropping-particle":"","parse-names":false,"suffix":""}],"container-title":"Aviation International News","id":"ITEM-1","issued":{"date-parts":[["2012"]]},"title":"ADS-B Is Insecure and Easily Spoofed, Say Hackers","type":"webpage"},"uris":["http://www.mendeley.com/documents/?uuid=6e036bfb-184c-3c27-a5c3-d134e673d20e"]}],"mendeley":{"formattedCitation":"(Thurber, 2012)","plainTextFormattedCitation":"(Thurber, 2012)","previouslyFormattedCitation":"(Thurber, 2012)"},"properties":{"noteIndex":0},"schema":"https://github.com/citation-style-language/schema/raw/master/csl-citation.json"}</w:instrText>
      </w:r>
      <w:r>
        <w:fldChar w:fldCharType="separate"/>
      </w:r>
      <w:r w:rsidRPr="004E7184">
        <w:rPr>
          <w:noProof/>
        </w:rPr>
        <w:t>(Thurber, 2012)</w:t>
      </w:r>
      <w:r>
        <w:fldChar w:fldCharType="end"/>
      </w:r>
      <w:r>
        <w:t xml:space="preserve"> </w:t>
      </w:r>
      <w:r w:rsidRPr="002203DB">
        <w:t xml:space="preserve">The process of ADS-B meaconing involves the capturing of transmissions whereby are altered and retransmitted after a short delay. </w:t>
      </w:r>
      <w:r>
        <w:fldChar w:fldCharType="begin" w:fldLock="1"/>
      </w:r>
      <w:r>
        <w:instrText>ADDIN CSL_CITATION {"citationItems":[{"id":"ITEM-1","itemData":{"ISBN":"9781369688429","abstract":"In this thesis, we congregate the security threats on UAS and suggest solutions using ADS-B device. UAS ground and intercommunication is prone to availability, confidentiality and integrity attacks. UAS communication has three layered wireless Ad-Hock network which comprises of Complex group key exchange. Loss of one layer in the Ad-hock network leads to a complete loss of communication in the network. Current UAS navigation methods include complete reliance on on-board sensors, radars and GPS. This research proposes solutions for UAS communication, navigation and collision avoidance using ADS-B. ADS-B acts as a back-up when there is a loss in any one of the trees layers in an Ad-Hock network. Integration of ADS-B along with on-board sensors gives an accurate and precise location of the UAS. ADS-B also helps in neighbor discovery which prevents collisions in small UAS.","author":[{"dropping-particle":"","family":"Gouripeddi","given":"Vedadatta","non-dropping-particle":"","parse-names":false,"suffix":""}],"container-title":"ProQuest Dissertations and Theses","id":"ITEM-1","issued":{"date-parts":[["2016"]]},"number-of-pages":"77","title":"Improvement of security in UAS communication and navigation using ADS-B","type":"thesis"},"uris":["http://www.mendeley.com/documents/?uuid=a061d402-c057-346b-bcbc-f3d91fb35ff3"]}],"mendeley":{"formattedCitation":"(Gouripeddi, 2016)","plainTextFormattedCitation":"(Gouripeddi, 2016)","previouslyFormattedCitation":"(Gouripeddi, 2016)"},"properties":{"noteIndex":0},"schema":"https://github.com/citation-style-language/schema/raw/master/csl-citation.json"}</w:instrText>
      </w:r>
      <w:r>
        <w:fldChar w:fldCharType="separate"/>
      </w:r>
      <w:r w:rsidRPr="004E7184">
        <w:rPr>
          <w:noProof/>
        </w:rPr>
        <w:t>(Gouripeddi, 2016)</w:t>
      </w:r>
      <w:r>
        <w:fldChar w:fldCharType="end"/>
      </w:r>
      <w:r w:rsidRPr="002203DB">
        <w:t xml:space="preserve"> The attack is primarily a man-in-the-middle attack, which is another way inaccurate data is accepted by flight tracking applications.</w:t>
      </w:r>
    </w:p>
    <w:p w14:paraId="41309285" w14:textId="77777777" w:rsidR="001664F1" w:rsidRDefault="001664F1" w:rsidP="001664F1"/>
    <w:p w14:paraId="7F71C03E" w14:textId="77777777" w:rsidR="001664F1" w:rsidRDefault="001664F1" w:rsidP="001664F1">
      <w:r w:rsidRPr="002203DB">
        <w:lastRenderedPageBreak/>
        <w:t>To ensure accurate data for users of flight tracking applications, a combination of old and new, MLAT and ADS-B, tracking technologies should be used to give a broader range of aircraft traffic, so limitations are not preventing the application's user base.</w:t>
      </w:r>
    </w:p>
    <w:p w14:paraId="49E9191D" w14:textId="77777777" w:rsidR="001664F1" w:rsidRDefault="001664F1" w:rsidP="001664F1"/>
    <w:p w14:paraId="0E753A7D" w14:textId="065D5427"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 </w:t>
      </w:r>
      <w:r w:rsidR="001664F1" w:rsidRPr="00DD7787">
        <w:rPr>
          <w:color w:val="2F5496" w:themeColor="accent1" w:themeShade="BF"/>
        </w:rPr>
        <w:t>Flight Tracking Application Programming Interface</w:t>
      </w:r>
    </w:p>
    <w:p w14:paraId="425195CB" w14:textId="77777777" w:rsidR="001664F1" w:rsidRPr="002203DB" w:rsidRDefault="001664F1" w:rsidP="001664F1"/>
    <w:p w14:paraId="4EEC520E"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t>
      </w:r>
      <w:r>
        <w:rPr>
          <w:rFonts w:asciiTheme="minorHAnsi" w:hAnsiTheme="minorHAnsi"/>
          <w:color w:val="1C1E29"/>
        </w:rPr>
        <w:fldChar w:fldCharType="begin" w:fldLock="1"/>
      </w:r>
      <w:r>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The general term of an API is a connectivity interface to an application. However, modern APIs have characteristics that extend their value and usefulness. They follow standards such as HTTP and REST, making them developer-friendly and easily accessible. New APIs are well documented for easy consumption and versioning. </w:t>
      </w:r>
      <w:r>
        <w:rPr>
          <w:rFonts w:asciiTheme="minorHAnsi" w:hAnsiTheme="minorHAnsi"/>
          <w:color w:val="1C1E29"/>
        </w:rPr>
        <w:fldChar w:fldCharType="begin" w:fldLock="1"/>
      </w:r>
      <w:r>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For a developer, APIs provide a range of operations that developers may use to their advantage with the documentation for ease of implementation. The fundamental work is done by the API reducing the level of code required to be implemented by the developer. </w:t>
      </w:r>
      <w:r>
        <w:rPr>
          <w:rFonts w:asciiTheme="minorHAnsi" w:hAnsiTheme="minorHAnsi"/>
          <w:color w:val="1C1E29"/>
        </w:rPr>
        <w:fldChar w:fldCharType="begin" w:fldLock="1"/>
      </w:r>
      <w:r>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Hoffman, 2018)</w:t>
      </w:r>
      <w:r>
        <w:rPr>
          <w:rFonts w:asciiTheme="minorHAnsi" w:hAnsiTheme="minorHAnsi"/>
          <w:color w:val="1C1E29"/>
        </w:rPr>
        <w:fldChar w:fldCharType="end"/>
      </w:r>
    </w:p>
    <w:p w14:paraId="5B14BD99"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w:t>
      </w:r>
    </w:p>
    <w:p w14:paraId="45BA809B"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PIs provide a layer of security for users while retrieving data as applications are not fully exposed to the server in which the data required is held, nor is the server exposed to the user. The communications only comprise of small packets of data containing only relevant data. </w:t>
      </w:r>
      <w:r>
        <w:rPr>
          <w:rFonts w:asciiTheme="minorHAnsi" w:hAnsiTheme="minorHAnsi"/>
          <w:color w:val="1C1E29"/>
        </w:rPr>
        <w:fldChar w:fldCharType="begin" w:fldLock="1"/>
      </w:r>
      <w:r>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 xml:space="preserve">(“What is an API? (Application Programming Interface) | MuleSoft,” </w:t>
      </w:r>
      <w:r>
        <w:rPr>
          <w:rFonts w:asciiTheme="minorHAnsi" w:hAnsiTheme="minorHAnsi"/>
          <w:noProof/>
          <w:color w:val="1C1E29"/>
        </w:rPr>
        <w:t>2019</w:t>
      </w:r>
      <w:r w:rsidRPr="004E7184">
        <w:rPr>
          <w:rFonts w:asciiTheme="minorHAnsi" w:hAnsiTheme="minorHAnsi"/>
          <w:noProof/>
          <w:color w:val="1C1E29"/>
        </w:rPr>
        <w:t>)</w:t>
      </w:r>
      <w:r>
        <w:rPr>
          <w:rFonts w:asciiTheme="minorHAnsi" w:hAnsiTheme="minorHAnsi"/>
          <w:color w:val="1C1E29"/>
        </w:rPr>
        <w:fldChar w:fldCharType="end"/>
      </w:r>
      <w:r>
        <w:rPr>
          <w:rFonts w:asciiTheme="minorHAnsi" w:hAnsiTheme="minorHAnsi"/>
          <w:color w:val="1C1E29"/>
        </w:rPr>
        <w:t xml:space="preserve"> </w:t>
      </w:r>
      <w:r w:rsidRPr="002203DB">
        <w:rPr>
          <w:rFonts w:asciiTheme="minorHAnsi" w:hAnsiTheme="minorHAnsi"/>
          <w:color w:val="1C1E29"/>
        </w:rPr>
        <w:t xml:space="preserve">APIs also control access to resources, hardware, and software. </w:t>
      </w:r>
      <w:r>
        <w:rPr>
          <w:rFonts w:asciiTheme="minorHAnsi" w:hAnsiTheme="minorHAnsi"/>
          <w:color w:val="1C1E29"/>
        </w:rPr>
        <w:fldChar w:fldCharType="begin" w:fldLock="1"/>
      </w:r>
      <w:r>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Pr>
          <w:rFonts w:asciiTheme="minorHAnsi" w:hAnsiTheme="minorHAnsi"/>
          <w:color w:val="1C1E29"/>
        </w:rPr>
        <w:fldChar w:fldCharType="separate"/>
      </w:r>
      <w:r w:rsidRPr="004E7184">
        <w:rPr>
          <w:rFonts w:asciiTheme="minorHAnsi" w:hAnsiTheme="minorHAnsi"/>
          <w:noProof/>
          <w:color w:val="1C1E29"/>
        </w:rPr>
        <w:t>(Hoffman, 2018)</w:t>
      </w:r>
      <w:r>
        <w:rPr>
          <w:rFonts w:asciiTheme="minorHAnsi" w:hAnsiTheme="minorHAnsi"/>
          <w:color w:val="1C1E29"/>
        </w:rPr>
        <w:fldChar w:fldCharType="end"/>
      </w:r>
    </w:p>
    <w:p w14:paraId="1EE494F9"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Style w:val="Strong"/>
          <w:rFonts w:asciiTheme="minorHAnsi" w:hAnsiTheme="minorHAnsi"/>
          <w:color w:val="1C1E29"/>
        </w:rPr>
        <w:t> </w:t>
      </w:r>
    </w:p>
    <w:p w14:paraId="4233E60E" w14:textId="77777777" w:rsidR="001664F1" w:rsidRPr="002203DB" w:rsidRDefault="001664F1" w:rsidP="001664F1">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 range of APIs exist for developers providing flight data. Such APIs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FlightAware, Flight Tracker API of Aviation Edge, ADS-B Exchange, and </w:t>
      </w:r>
      <w:proofErr w:type="spellStart"/>
      <w:r w:rsidRPr="002203DB">
        <w:rPr>
          <w:rFonts w:asciiTheme="minorHAnsi" w:hAnsiTheme="minorHAnsi"/>
          <w:color w:val="1C1E29"/>
        </w:rPr>
        <w:t>RadarBox</w:t>
      </w:r>
      <w:proofErr w:type="spellEnd"/>
      <w:r w:rsidRPr="002203DB">
        <w:rPr>
          <w:rFonts w:asciiTheme="minorHAnsi" w:hAnsiTheme="minorHAnsi"/>
          <w:color w:val="1C1E29"/>
        </w:rPr>
        <w:t xml:space="preserve">. The literature will communicate the variety of data available given a select two APIs. The APIs to be investigated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and FlightAware.</w:t>
      </w:r>
    </w:p>
    <w:p w14:paraId="5C0D7981" w14:textId="77777777" w:rsidR="001664F1" w:rsidRPr="002203DB" w:rsidRDefault="001664F1" w:rsidP="001664F1"/>
    <w:p w14:paraId="0BFB4294" w14:textId="42EEC8B3"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1 </w:t>
      </w:r>
      <w:proofErr w:type="spellStart"/>
      <w:r w:rsidR="001664F1" w:rsidRPr="00DD7787">
        <w:rPr>
          <w:color w:val="2F5496" w:themeColor="accent1" w:themeShade="BF"/>
        </w:rPr>
        <w:t>OpenSky</w:t>
      </w:r>
      <w:proofErr w:type="spellEnd"/>
      <w:r w:rsidR="001664F1" w:rsidRPr="00DD7787">
        <w:rPr>
          <w:color w:val="2F5496" w:themeColor="accent1" w:themeShade="BF"/>
        </w:rPr>
        <w:t xml:space="preserve"> Network</w:t>
      </w:r>
    </w:p>
    <w:p w14:paraId="4135CCC8" w14:textId="77777777" w:rsidR="001664F1" w:rsidRDefault="001664F1" w:rsidP="001664F1"/>
    <w:p w14:paraId="47FDE428" w14:textId="77777777" w:rsidR="001664F1" w:rsidRDefault="001664F1" w:rsidP="001664F1">
      <w:r w:rsidRPr="002203DB">
        <w:t xml:space="preserve">The </w:t>
      </w:r>
      <w:proofErr w:type="spellStart"/>
      <w:r w:rsidRPr="002203DB">
        <w:t>OpenSky</w:t>
      </w:r>
      <w:proofErr w:type="spellEnd"/>
      <w:r w:rsidRPr="002203DB">
        <w:t xml:space="preserve"> Network was developed as a research tool to conduct experimental studies based on real flight data. A partnership between the University of Oxford (UK), the University of Kaiserslautern (Germany), and the </w:t>
      </w:r>
      <w:proofErr w:type="spellStart"/>
      <w:r w:rsidRPr="002203DB">
        <w:t>armasuisse</w:t>
      </w:r>
      <w:proofErr w:type="spellEnd"/>
      <w:r w:rsidRPr="002203DB">
        <w:t xml:space="preserve"> (Switzerland) had developed the participatory sensor network. </w:t>
      </w:r>
      <w:r>
        <w:fldChar w:fldCharType="begin" w:fldLock="1"/>
      </w:r>
      <w: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Martinovic, Fuchs, Schäfer, &amp; Lenders, 2015)","plainTextFormattedCitation":"(Strohmeier, Martinovic, Fuchs, Schäfer, &amp; Lenders, 2015)","previouslyFormattedCitation":"(Strohmeier, Martinovic, Fuchs, Schäfer, &amp; Lenders, 2015)"},"properties":{"noteIndex":0},"schema":"https://github.com/citation-style-language/schema/raw/master/csl-citation.json"}</w:instrText>
      </w:r>
      <w:r>
        <w:fldChar w:fldCharType="separate"/>
      </w:r>
      <w:r w:rsidRPr="004E7184">
        <w:rPr>
          <w:noProof/>
        </w:rPr>
        <w:t>(Strohmeier, Martinovic, Fuchs, Schäfer, &amp; Lenders, 2015)</w:t>
      </w:r>
      <w:r>
        <w:fldChar w:fldCharType="end"/>
      </w:r>
      <w:r>
        <w:t xml:space="preserve"> </w:t>
      </w:r>
      <w:r w:rsidRPr="002203DB">
        <w:t xml:space="preserve">The network uses ADS-B sensors distributed to volunteers throughout central Europe. In 2014 the network covered 720,000 </w:t>
      </w:r>
      <w:r w:rsidRPr="0014509C">
        <w:t>km</w:t>
      </w:r>
      <w:r>
        <w:rPr>
          <w:vertAlign w:val="superscript"/>
        </w:rPr>
        <w:t>2</w:t>
      </w:r>
      <w:r w:rsidRPr="002203DB">
        <w:t xml:space="preserve"> and captured 30% of the commercial aircraft traffic in Europe </w:t>
      </w:r>
      <w:r>
        <w:fldChar w:fldCharType="begin" w:fldLock="1"/>
      </w:r>
      <w: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Strohmeier, Lenders, Martinovic, &amp; Wilhelm, 2014)","plainTextFormattedCitation":"(Schäfer, Strohmeier, Lenders, Martinovic, &amp; Wilhelm, 2014)","previouslyFormattedCitation":"(Schäfer, Strohmeier, Lenders, Martinovic, &amp; Wilhelm, 2014)"},"properties":{"noteIndex":0},"schema":"https://github.com/citation-style-language/schema/raw/master/csl-citation.json"}</w:instrText>
      </w:r>
      <w:r>
        <w:fldChar w:fldCharType="separate"/>
      </w:r>
      <w:r w:rsidRPr="004E7184">
        <w:rPr>
          <w:noProof/>
        </w:rPr>
        <w:t>(Schäfer, Strohmeier, Lenders, Martinovic, &amp; Wilhelm, 2014)</w:t>
      </w:r>
      <w:r>
        <w:fldChar w:fldCharType="end"/>
      </w:r>
      <w:r w:rsidRPr="002203DB">
        <w:t>, and by 2015 the network captured 40% of the traffic covering over 1 million km</w:t>
      </w:r>
      <w:r>
        <w:rPr>
          <w:vertAlign w:val="superscript"/>
        </w:rPr>
        <w:t>2</w:t>
      </w:r>
      <w:r w:rsidRPr="002203DB">
        <w:t xml:space="preserve">. The network comprised of 27 sensors in 2015, as shown in Figure 3, which are low-cost and connected over the internet. </w:t>
      </w:r>
      <w:r>
        <w:fldChar w:fldCharType="begin" w:fldLock="1"/>
      </w:r>
      <w: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fldChar w:fldCharType="separate"/>
      </w:r>
      <w:r w:rsidRPr="004E7184">
        <w:rPr>
          <w:noProof/>
        </w:rPr>
        <w:t>(Strohmeier et al., 2015)</w:t>
      </w:r>
      <w:r>
        <w:fldChar w:fldCharType="end"/>
      </w:r>
      <w:r>
        <w:t xml:space="preserve"> </w:t>
      </w:r>
      <w:proofErr w:type="spellStart"/>
      <w:r w:rsidRPr="002203DB">
        <w:t>OpenSky</w:t>
      </w:r>
      <w:proofErr w:type="spellEnd"/>
      <w:r w:rsidRPr="002203DB">
        <w:t xml:space="preserve"> currently has more than 2000 sensors around the world with coverage in all continents shown in Figure 4. </w:t>
      </w:r>
      <w:r>
        <w:fldChar w:fldCharType="begin" w:fldLock="1"/>
      </w:r>
      <w: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fldChar w:fldCharType="separate"/>
      </w:r>
      <w:r w:rsidRPr="004E7184">
        <w:rPr>
          <w:noProof/>
        </w:rPr>
        <w:t xml:space="preserve">(“Opensky network,” </w:t>
      </w:r>
      <w:r>
        <w:rPr>
          <w:noProof/>
        </w:rPr>
        <w:t>2019</w:t>
      </w:r>
      <w:r w:rsidRPr="004E7184">
        <w:rPr>
          <w:noProof/>
        </w:rPr>
        <w:t>)</w:t>
      </w:r>
      <w:r>
        <w:fldChar w:fldCharType="end"/>
      </w:r>
      <w:r>
        <w:t xml:space="preserve"> </w:t>
      </w:r>
      <w:r w:rsidRPr="002203DB">
        <w:t xml:space="preserve">The network continues to grow as more volunteers add sensors. Due to the low-cost of equipment participants can join with little difficulty. </w:t>
      </w:r>
      <w:r>
        <w:fldChar w:fldCharType="begin" w:fldLock="1"/>
      </w:r>
      <w: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fldChar w:fldCharType="separate"/>
      </w:r>
      <w:r w:rsidRPr="004E7184">
        <w:rPr>
          <w:noProof/>
        </w:rPr>
        <w:t>(Schäfer et al., 2014)</w:t>
      </w:r>
      <w:r>
        <w:fldChar w:fldCharType="end"/>
      </w:r>
      <w:r>
        <w:t xml:space="preserve"> </w:t>
      </w:r>
      <w:r w:rsidRPr="002203DB">
        <w:t xml:space="preserve">The network </w:t>
      </w:r>
      <w:r w:rsidRPr="002203DB">
        <w:lastRenderedPageBreak/>
        <w:t xml:space="preserve">exhibits the largest dataset of aircraft surveillance data of its kind. </w:t>
      </w:r>
      <w:r>
        <w:fldChar w:fldCharType="begin" w:fldLock="1"/>
      </w:r>
      <w: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fldChar w:fldCharType="separate"/>
      </w:r>
      <w:r w:rsidRPr="004E7184">
        <w:rPr>
          <w:noProof/>
        </w:rPr>
        <w:t xml:space="preserve">(“Opensky network,” </w:t>
      </w:r>
      <w:r>
        <w:rPr>
          <w:noProof/>
        </w:rPr>
        <w:t>2019</w:t>
      </w:r>
      <w:r w:rsidRPr="004E7184">
        <w:rPr>
          <w:noProof/>
        </w:rPr>
        <w:t>)</w:t>
      </w:r>
      <w:r>
        <w:fldChar w:fldCharType="end"/>
      </w:r>
    </w:p>
    <w:p w14:paraId="7226A1A7" w14:textId="77777777" w:rsidR="001664F1" w:rsidRDefault="001664F1" w:rsidP="001664F1">
      <w:pPr>
        <w:rPr>
          <w:color w:val="0070C0"/>
          <w:shd w:val="clear" w:color="auto" w:fill="FFFFFF"/>
        </w:rPr>
      </w:pPr>
    </w:p>
    <w:p w14:paraId="4F147CAD" w14:textId="77777777" w:rsidR="001664F1" w:rsidRPr="00D82273" w:rsidRDefault="001664F1" w:rsidP="001664F1">
      <w:pPr>
        <w:ind w:left="2160" w:firstLine="720"/>
        <w:jc w:val="center"/>
        <w:rPr>
          <w:i/>
          <w:iCs/>
          <w:sz w:val="18"/>
          <w:szCs w:val="18"/>
          <w:shd w:val="clear" w:color="auto" w:fill="FFFFFF"/>
        </w:rPr>
      </w:pPr>
      <w:r w:rsidRPr="00D82273">
        <w:rPr>
          <w:i/>
          <w:iCs/>
          <w:noProof/>
          <w:sz w:val="18"/>
          <w:szCs w:val="18"/>
          <w:shd w:val="clear" w:color="auto" w:fill="FFFFFF"/>
        </w:rPr>
        <w:drawing>
          <wp:anchor distT="0" distB="0" distL="114300" distR="114300" simplePos="0" relativeHeight="251576320" behindDoc="0" locked="0" layoutInCell="1" allowOverlap="1" wp14:anchorId="68EF2779" wp14:editId="03557D6B">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i/>
          <w:iCs/>
          <w:noProof/>
          <w:sz w:val="18"/>
          <w:szCs w:val="18"/>
          <w:shd w:val="clear" w:color="auto" w:fill="FFFFFF"/>
        </w:rPr>
        <w:drawing>
          <wp:anchor distT="0" distB="0" distL="114300" distR="114300" simplePos="0" relativeHeight="251577344" behindDoc="0" locked="0" layoutInCell="1" allowOverlap="1" wp14:anchorId="1FDF7C80" wp14:editId="01B91A1D">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i/>
          <w:iCs/>
          <w:sz w:val="18"/>
          <w:szCs w:val="18"/>
          <w:shd w:val="clear" w:color="auto" w:fill="FFFFFF"/>
        </w:rPr>
        <w:t xml:space="preserve">Figure 4: </w:t>
      </w:r>
      <w:proofErr w:type="spellStart"/>
      <w:r w:rsidRPr="00D82273">
        <w:rPr>
          <w:i/>
          <w:iCs/>
          <w:sz w:val="18"/>
          <w:szCs w:val="18"/>
          <w:shd w:val="clear" w:color="auto" w:fill="FFFFFF"/>
        </w:rPr>
        <w:t>OpenSky</w:t>
      </w:r>
      <w:proofErr w:type="spellEnd"/>
      <w:r w:rsidRPr="00D82273">
        <w:rPr>
          <w:i/>
          <w:iCs/>
          <w:sz w:val="18"/>
          <w:szCs w:val="18"/>
          <w:shd w:val="clear" w:color="auto" w:fill="FFFFFF"/>
        </w:rPr>
        <w:t xml:space="preserve"> world-wide coverage</w:t>
      </w:r>
      <w:r>
        <w:rPr>
          <w:i/>
          <w:iCs/>
          <w:sz w:val="18"/>
          <w:szCs w:val="18"/>
          <w:shd w:val="clear" w:color="auto" w:fill="FFFFFF"/>
        </w:rPr>
        <w:t xml:space="preserve"> </w:t>
      </w:r>
      <w:r>
        <w:rPr>
          <w:i/>
          <w:iCs/>
          <w:sz w:val="18"/>
          <w:szCs w:val="18"/>
          <w:shd w:val="clear" w:color="auto" w:fill="FFFFFF"/>
        </w:rPr>
        <w:fldChar w:fldCharType="begin" w:fldLock="1"/>
      </w:r>
      <w:r>
        <w:rPr>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i/>
          <w:iCs/>
          <w:sz w:val="18"/>
          <w:szCs w:val="18"/>
          <w:shd w:val="clear" w:color="auto" w:fill="FFFFFF"/>
        </w:rPr>
        <w:fldChar w:fldCharType="separate"/>
      </w:r>
      <w:r w:rsidRPr="00D82273">
        <w:rPr>
          <w:iCs/>
          <w:noProof/>
          <w:sz w:val="18"/>
          <w:szCs w:val="18"/>
          <w:shd w:val="clear" w:color="auto" w:fill="FFFFFF"/>
        </w:rPr>
        <w:t xml:space="preserve">(“OpenSky’s reception coverage (July 2017) based on crowdsourced ADS-B... | Download Scientific Diagram,” </w:t>
      </w:r>
      <w:r>
        <w:rPr>
          <w:iCs/>
          <w:noProof/>
          <w:sz w:val="18"/>
          <w:szCs w:val="18"/>
          <w:shd w:val="clear" w:color="auto" w:fill="FFFFFF"/>
        </w:rPr>
        <w:t>2019</w:t>
      </w:r>
      <w:r w:rsidRPr="00D82273">
        <w:rPr>
          <w:iCs/>
          <w:noProof/>
          <w:sz w:val="18"/>
          <w:szCs w:val="18"/>
          <w:shd w:val="clear" w:color="auto" w:fill="FFFFFF"/>
        </w:rPr>
        <w:t>)</w:t>
      </w:r>
      <w:r>
        <w:rPr>
          <w:i/>
          <w:iCs/>
          <w:sz w:val="18"/>
          <w:szCs w:val="18"/>
          <w:shd w:val="clear" w:color="auto" w:fill="FFFFFF"/>
        </w:rPr>
        <w:fldChar w:fldCharType="end"/>
      </w:r>
    </w:p>
    <w:p w14:paraId="5FFFE02C" w14:textId="77777777" w:rsidR="001664F1" w:rsidRDefault="001664F1" w:rsidP="001664F1">
      <w:pPr>
        <w:rPr>
          <w:i/>
          <w:iCs/>
          <w:sz w:val="18"/>
          <w:szCs w:val="18"/>
          <w:shd w:val="clear" w:color="auto" w:fill="FFFFFF"/>
        </w:rPr>
      </w:pPr>
      <w:r w:rsidRPr="00D82273">
        <w:rPr>
          <w:i/>
          <w:iCs/>
          <w:sz w:val="18"/>
          <w:szCs w:val="18"/>
          <w:shd w:val="clear" w:color="auto" w:fill="FFFFFF"/>
        </w:rPr>
        <w:t xml:space="preserve">Figure 3: 27 </w:t>
      </w:r>
      <w:proofErr w:type="spellStart"/>
      <w:r w:rsidRPr="00D82273">
        <w:rPr>
          <w:i/>
          <w:iCs/>
          <w:sz w:val="18"/>
          <w:szCs w:val="18"/>
          <w:shd w:val="clear" w:color="auto" w:fill="FFFFFF"/>
        </w:rPr>
        <w:t>OpenSky</w:t>
      </w:r>
      <w:proofErr w:type="spellEnd"/>
      <w:r w:rsidRPr="00D82273">
        <w:rPr>
          <w:i/>
          <w:iCs/>
          <w:sz w:val="18"/>
          <w:szCs w:val="18"/>
          <w:shd w:val="clear" w:color="auto" w:fill="FFFFFF"/>
        </w:rPr>
        <w:t xml:space="preserve"> </w:t>
      </w:r>
      <w:r>
        <w:rPr>
          <w:i/>
          <w:iCs/>
          <w:sz w:val="18"/>
          <w:szCs w:val="18"/>
          <w:shd w:val="clear" w:color="auto" w:fill="FFFFFF"/>
        </w:rPr>
        <w:t xml:space="preserve">Network </w:t>
      </w:r>
      <w:r w:rsidRPr="00D82273">
        <w:rPr>
          <w:i/>
          <w:iCs/>
          <w:sz w:val="18"/>
          <w:szCs w:val="18"/>
          <w:shd w:val="clear" w:color="auto" w:fill="FFFFFF"/>
        </w:rPr>
        <w:t>sensors 2017</w:t>
      </w:r>
      <w:r>
        <w:rPr>
          <w:i/>
          <w:iCs/>
          <w:sz w:val="18"/>
          <w:szCs w:val="18"/>
          <w:shd w:val="clear" w:color="auto" w:fill="FFFFFF"/>
        </w:rPr>
        <w:t xml:space="preserve"> </w:t>
      </w:r>
    </w:p>
    <w:p w14:paraId="7647E454" w14:textId="77777777" w:rsidR="001664F1" w:rsidRPr="00D82273" w:rsidRDefault="001664F1" w:rsidP="001664F1">
      <w:pPr>
        <w:rPr>
          <w:i/>
          <w:iCs/>
          <w:sz w:val="18"/>
          <w:szCs w:val="18"/>
          <w:shd w:val="clear" w:color="auto" w:fill="FFFFFF"/>
        </w:rPr>
      </w:pPr>
      <w:r>
        <w:rPr>
          <w:i/>
          <w:iCs/>
          <w:sz w:val="18"/>
          <w:szCs w:val="18"/>
          <w:shd w:val="clear" w:color="auto" w:fill="FFFFFF"/>
        </w:rPr>
        <w:fldChar w:fldCharType="begin" w:fldLock="1"/>
      </w:r>
      <w:r>
        <w:rPr>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Pr>
          <w:i/>
          <w:iCs/>
          <w:sz w:val="18"/>
          <w:szCs w:val="18"/>
          <w:shd w:val="clear" w:color="auto" w:fill="FFFFFF"/>
        </w:rPr>
        <w:fldChar w:fldCharType="separate"/>
      </w:r>
      <w:r w:rsidRPr="004E7184">
        <w:rPr>
          <w:iCs/>
          <w:noProof/>
          <w:sz w:val="18"/>
          <w:szCs w:val="18"/>
          <w:shd w:val="clear" w:color="auto" w:fill="FFFFFF"/>
        </w:rPr>
        <w:t>(Strohmeier et al., 2015)</w:t>
      </w:r>
      <w:r>
        <w:rPr>
          <w:i/>
          <w:iCs/>
          <w:sz w:val="18"/>
          <w:szCs w:val="18"/>
          <w:shd w:val="clear" w:color="auto" w:fill="FFFFFF"/>
        </w:rPr>
        <w:fldChar w:fldCharType="end"/>
      </w:r>
    </w:p>
    <w:p w14:paraId="3F0F5D62" w14:textId="77777777" w:rsidR="001664F1" w:rsidRPr="002203DB" w:rsidRDefault="001664F1" w:rsidP="001664F1">
      <w:pPr>
        <w:rPr>
          <w:shd w:val="clear" w:color="auto" w:fill="FFFFFF"/>
        </w:rPr>
      </w:pPr>
    </w:p>
    <w:p w14:paraId="4B7E3D9C" w14:textId="77777777" w:rsidR="001664F1" w:rsidRDefault="001664F1" w:rsidP="001664F1">
      <w:pPr>
        <w:rPr>
          <w:shd w:val="clear" w:color="auto" w:fill="FFFFFF"/>
        </w:rPr>
      </w:pPr>
      <w:r w:rsidRPr="002203DB">
        <w:rPr>
          <w:shd w:val="clear" w:color="auto" w:fill="FFFFFF"/>
        </w:rPr>
        <w:t xml:space="preserve">Commercial flight tracking networks such as the market leader Flightradar24, FlightAware, and Plane Finder do not store the raw ADS-B or Mode S messages for experimental purposes. </w:t>
      </w:r>
      <w:r>
        <w:rPr>
          <w:shd w:val="clear" w:color="auto" w:fill="FFFFFF"/>
        </w:rPr>
        <w:fldChar w:fldCharType="begin" w:fldLock="1"/>
      </w:r>
      <w:r>
        <w:rPr>
          <w:shd w:val="clear" w:color="auto" w:fill="FFFFFF"/>
        </w:rPr>
        <w:instrText>ADDIN CSL_CITATION {"citationItems":[{"id":"ITEM-1","itemData":{"DOI":"10.1109/DASC.2016.7778030","ISBN":"9781509056002","ISSN":"21557209","abstract":"© 2016 IEEE. This paper provides up-to-date statistics on SSR Mode S and 1090ES ADS-B usage from the OpenSky Network. By analyzing the large host of real-world data collected by OpenSky, we provide insights on the current composition of Mode S downlink communications, aircraft equipage, interrogation patterns and much more. We publish up-to-date, empirically validated numbers on the status of the ongoing ADS-B deployment based on data collected over large areas in Europe, North America, and New Zealand, and categorize these aircraft by incorporating publicly available data sources.","author":[{"dropping-particle":"","family":"Schafer","given":"Matthias","non-dropping-particle":"","parse-names":false,"suffix":""},{"dropping-particle":"","family":"Strohmeier","given":"Martin","non-dropping-particle":"","parse-names":false,"suffix":""},{"dropping-particle":"","family":"Smith","given":"Matthew","non-dropping-particle":"","parse-names":false,"suffix":""},{"dropping-particle":"","family":"Fuchs","given":"Markus","non-dropping-particle":"","parse-names":false,"suffix":""},{"dropping-particle":"","family":"Pinheiro","given":"Rui","non-dropping-particle":"","parse-names":false,"suffix":""},{"dropping-particle":"","family":"Lenders","given":"Vincent","non-dropping-particle":"","parse-names":false,"suffix":""},{"dropping-particle":"","family":"Martinovic","given":"Ivan","non-dropping-particle":"","parse-names":false,"suffix":""}],"container-title":"AIAA/IEEE Digital Avionics Systems Conference - Proceedings","id":"ITEM-1","issued":{"date-parts":[["2016","12","7"]]},"publisher":"Institute of Electrical and Electronics Engineers Inc.","title":"OpenSky report 2016: Facts and figures on SSR mode S and ADS-B usage","type":"paper-conference","volume":"2016-December"},"uris":["http://www.mendeley.com/documents/?uuid=4d1bfc8f-922d-379a-8712-7097073feee7"]}],"mendeley":{"formattedCitation":"(Schafer et al., 2016)","plainTextFormattedCitation":"(Schafer et al., 2016)","previouslyFormattedCitation":"(Schafer et al., 2016)"},"properties":{"noteIndex":0},"schema":"https://github.com/citation-style-language/schema/raw/master/csl-citation.json"}</w:instrText>
      </w:r>
      <w:r>
        <w:rPr>
          <w:shd w:val="clear" w:color="auto" w:fill="FFFFFF"/>
        </w:rPr>
        <w:fldChar w:fldCharType="separate"/>
      </w:r>
      <w:r w:rsidRPr="004E7184">
        <w:rPr>
          <w:noProof/>
          <w:shd w:val="clear" w:color="auto" w:fill="FFFFFF"/>
        </w:rPr>
        <w:t>(Schafer et al., 2016)</w:t>
      </w:r>
      <w:r>
        <w:rPr>
          <w:shd w:val="clear" w:color="auto" w:fill="FFFFFF"/>
        </w:rPr>
        <w:fldChar w:fldCharType="end"/>
      </w:r>
      <w:r>
        <w:rPr>
          <w:shd w:val="clear" w:color="auto" w:fill="FFFFFF"/>
        </w:rPr>
        <w:t xml:space="preserve"> </w:t>
      </w:r>
      <w:proofErr w:type="spellStart"/>
      <w:r w:rsidRPr="002203DB">
        <w:rPr>
          <w:shd w:val="clear" w:color="auto" w:fill="FFFFFF"/>
        </w:rPr>
        <w:t>OpenSky</w:t>
      </w:r>
      <w:proofErr w:type="spellEnd"/>
      <w:r w:rsidRPr="002203DB">
        <w:rPr>
          <w:shd w:val="clear" w:color="auto" w:fill="FFFFFF"/>
        </w:rPr>
        <w:t xml:space="preserve"> offers more than 15 trillion historical ADS-B, Mode S, and FLARM messages. </w:t>
      </w:r>
      <w:r>
        <w:rPr>
          <w:shd w:val="clear" w:color="auto" w:fill="FFFFFF"/>
        </w:rPr>
        <w:fldChar w:fldCharType="begin" w:fldLock="1"/>
      </w:r>
      <w:r>
        <w:rPr>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rPr>
          <w:shd w:val="clear" w:color="auto" w:fill="FFFFFF"/>
        </w:rPr>
        <w:fldChar w:fldCharType="separate"/>
      </w:r>
      <w:r w:rsidRPr="004E7184">
        <w:rPr>
          <w:noProof/>
          <w:shd w:val="clear" w:color="auto" w:fill="FFFFFF"/>
        </w:rPr>
        <w:t>(“Opensky network,”</w:t>
      </w:r>
      <w:r>
        <w:rPr>
          <w:noProof/>
          <w:shd w:val="clear" w:color="auto" w:fill="FFFFFF"/>
        </w:rPr>
        <w:t xml:space="preserve"> 2019</w:t>
      </w:r>
      <w:r w:rsidRPr="004E7184">
        <w:rPr>
          <w:noProof/>
          <w:shd w:val="clear" w:color="auto" w:fill="FFFFFF"/>
        </w:rPr>
        <w:t>)</w:t>
      </w:r>
      <w:r>
        <w:rPr>
          <w:shd w:val="clear" w:color="auto" w:fill="FFFFFF"/>
        </w:rPr>
        <w:fldChar w:fldCharType="end"/>
      </w:r>
      <w:r w:rsidRPr="002203DB">
        <w:rPr>
          <w:shd w:val="clear" w:color="auto" w:fill="FFFFFF"/>
        </w:rPr>
        <w:t xml:space="preserve"> It records all messages as they are received by the sensor nodes and stored on a MySQL database server. </w:t>
      </w:r>
      <w:r>
        <w:rPr>
          <w:shd w:val="clear" w:color="auto" w:fill="FFFFFF"/>
        </w:rPr>
        <w:fldChar w:fldCharType="begin" w:fldLock="1"/>
      </w:r>
      <w:r>
        <w:rPr>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Pr>
          <w:shd w:val="clear" w:color="auto" w:fill="FFFFFF"/>
        </w:rPr>
        <w:fldChar w:fldCharType="separate"/>
      </w:r>
      <w:r w:rsidRPr="004E7184">
        <w:rPr>
          <w:noProof/>
          <w:shd w:val="clear" w:color="auto" w:fill="FFFFFF"/>
        </w:rPr>
        <w:t>(Schäfer et al., 2014)</w:t>
      </w:r>
      <w:r>
        <w:rPr>
          <w:shd w:val="clear" w:color="auto" w:fill="FFFFFF"/>
        </w:rPr>
        <w:fldChar w:fldCharType="end"/>
      </w:r>
      <w:r>
        <w:rPr>
          <w:shd w:val="clear" w:color="auto" w:fill="FFFFFF"/>
        </w:rPr>
        <w:t xml:space="preserve"> </w:t>
      </w:r>
      <w:r w:rsidRPr="002203DB">
        <w:rPr>
          <w:shd w:val="clear" w:color="auto" w:fill="FFFFFF"/>
        </w:rPr>
        <w:t xml:space="preserve">The data is accessible by a REST API represented as state vectors were Java or Python can be used to bind to the API. The state can be retrieved as a vector in the form of a JSON object. </w:t>
      </w:r>
      <w:r>
        <w:rPr>
          <w:shd w:val="clear" w:color="auto" w:fill="FFFFFF"/>
        </w:rPr>
        <w:fldChar w:fldCharType="begin" w:fldLock="1"/>
      </w:r>
      <w:r>
        <w:rPr>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Pr>
          <w:shd w:val="clear" w:color="auto" w:fill="FFFFFF"/>
        </w:rPr>
        <w:fldChar w:fldCharType="separate"/>
      </w:r>
      <w:r w:rsidRPr="004E7184">
        <w:rPr>
          <w:noProof/>
          <w:shd w:val="clear" w:color="auto" w:fill="FFFFFF"/>
        </w:rPr>
        <w:t>(The OpenSky Network, 2017)</w:t>
      </w:r>
      <w:r>
        <w:rPr>
          <w:shd w:val="clear" w:color="auto" w:fill="FFFFFF"/>
        </w:rPr>
        <w:fldChar w:fldCharType="end"/>
      </w:r>
      <w:r>
        <w:rPr>
          <w:shd w:val="clear" w:color="auto" w:fill="FFFFFF"/>
        </w:rPr>
        <w:t xml:space="preserve"> </w:t>
      </w:r>
      <w:r w:rsidRPr="002203DB">
        <w:rPr>
          <w:shd w:val="clear" w:color="auto" w:fill="FFFFFF"/>
        </w:rPr>
        <w:t xml:space="preserve">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ith the state vector. </w:t>
      </w:r>
      <w:r>
        <w:rPr>
          <w:shd w:val="clear" w:color="auto" w:fill="FFFFFF"/>
        </w:rPr>
        <w:fldChar w:fldCharType="begin" w:fldLock="1"/>
      </w:r>
      <w:r>
        <w:rPr>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Pr>
          <w:shd w:val="clear" w:color="auto" w:fill="FFFFFF"/>
        </w:rPr>
        <w:fldChar w:fldCharType="separate"/>
      </w:r>
      <w:r w:rsidRPr="004E7184">
        <w:rPr>
          <w:noProof/>
          <w:shd w:val="clear" w:color="auto" w:fill="FFFFFF"/>
        </w:rPr>
        <w:t>(The OpenSky Network, 2017)</w:t>
      </w:r>
      <w:r>
        <w:rPr>
          <w:shd w:val="clear" w:color="auto" w:fill="FFFFFF"/>
        </w:rPr>
        <w:fldChar w:fldCharType="end"/>
      </w:r>
      <w:r>
        <w:rPr>
          <w:shd w:val="clear" w:color="auto" w:fill="FFFFFF"/>
        </w:rPr>
        <w:t xml:space="preserve"> </w:t>
      </w:r>
      <w:r w:rsidRPr="002203DB">
        <w:rPr>
          <w:shd w:val="clear" w:color="auto" w:fill="FFFFFF"/>
        </w:rPr>
        <w:t xml:space="preserve">If a member of the </w:t>
      </w:r>
      <w:proofErr w:type="spellStart"/>
      <w:r w:rsidRPr="002203DB">
        <w:rPr>
          <w:shd w:val="clear" w:color="auto" w:fill="FFFFFF"/>
        </w:rPr>
        <w:t>OpenSky</w:t>
      </w:r>
      <w:proofErr w:type="spellEnd"/>
      <w:r w:rsidRPr="002203DB">
        <w:rPr>
          <w:shd w:val="clear" w:color="auto" w:fill="FFFFFF"/>
        </w:rPr>
        <w:t xml:space="preserve"> Network, developers can use the 15 trillion historical ADS-B, Mode S, and FLARM messages. However, if not a member, the user may only use current flight data, i.e. real-time data. </w:t>
      </w:r>
      <w:r>
        <w:rPr>
          <w:shd w:val="clear" w:color="auto" w:fill="FFFFFF"/>
        </w:rPr>
        <w:fldChar w:fldCharType="begin" w:fldLock="1"/>
      </w:r>
      <w:r>
        <w:rPr>
          <w:shd w:val="clear" w:color="auto" w:fill="FFFFFF"/>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Pr>
          <w:shd w:val="clear" w:color="auto" w:fill="FFFFFF"/>
        </w:rPr>
        <w:fldChar w:fldCharType="separate"/>
      </w:r>
      <w:r w:rsidRPr="004E7184">
        <w:rPr>
          <w:noProof/>
          <w:shd w:val="clear" w:color="auto" w:fill="FFFFFF"/>
        </w:rPr>
        <w:t xml:space="preserve">(“OpenSky REST API — The OpenSky Network API 1.4.0 documentation,” </w:t>
      </w:r>
      <w:r>
        <w:rPr>
          <w:noProof/>
          <w:shd w:val="clear" w:color="auto" w:fill="FFFFFF"/>
        </w:rPr>
        <w:t>2019</w:t>
      </w:r>
      <w:r w:rsidRPr="004E7184">
        <w:rPr>
          <w:noProof/>
          <w:shd w:val="clear" w:color="auto" w:fill="FFFFFF"/>
        </w:rPr>
        <w:t>)</w:t>
      </w:r>
      <w:r>
        <w:rPr>
          <w:shd w:val="clear" w:color="auto" w:fill="FFFFFF"/>
        </w:rPr>
        <w:fldChar w:fldCharType="end"/>
      </w:r>
    </w:p>
    <w:p w14:paraId="450E6EAD" w14:textId="77777777" w:rsidR="001664F1" w:rsidRDefault="001664F1" w:rsidP="001664F1">
      <w:pPr>
        <w:rPr>
          <w:rFonts w:cs="Calibri"/>
          <w:szCs w:val="40"/>
        </w:rPr>
      </w:pPr>
    </w:p>
    <w:p w14:paraId="55B8B6FE" w14:textId="77777777" w:rsidR="001664F1" w:rsidRPr="002203DB" w:rsidRDefault="001664F1" w:rsidP="001664F1">
      <w:pPr>
        <w:rPr>
          <w:rFonts w:cs="Calibri"/>
          <w:szCs w:val="40"/>
        </w:rPr>
      </w:pPr>
      <w:r w:rsidRPr="002203DB">
        <w:rPr>
          <w:rFonts w:cs="Calibri"/>
          <w:szCs w:val="40"/>
        </w:rPr>
        <w:t>Flight vectors are updated periodically; however, if no updated position or velocity is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2A510771" w14:textId="77777777" w:rsidR="001664F1" w:rsidRPr="002203DB" w:rsidRDefault="001664F1" w:rsidP="001664F1">
      <w:pPr>
        <w:rPr>
          <w:rFonts w:cs="Calibri"/>
          <w:szCs w:val="40"/>
        </w:rPr>
      </w:pPr>
      <w:r w:rsidRPr="002203DB">
        <w:rPr>
          <w:rFonts w:cs="Calibri"/>
          <w:szCs w:val="40"/>
        </w:rPr>
        <w:t xml:space="preserve"> </w:t>
      </w:r>
    </w:p>
    <w:p w14:paraId="01973360" w14:textId="77777777" w:rsidR="001664F1" w:rsidRDefault="001664F1" w:rsidP="001664F1">
      <w:pPr>
        <w:rPr>
          <w:rFonts w:cs="Calibri"/>
          <w:szCs w:val="40"/>
        </w:rPr>
      </w:pPr>
      <w:r w:rsidRPr="002203DB">
        <w:rPr>
          <w:rFonts w:cs="Calibri"/>
          <w:szCs w:val="40"/>
        </w:rPr>
        <w:t xml:space="preserve">Several functions are available to receive state vectors, flights, and tracks for the entire </w:t>
      </w:r>
      <w:proofErr w:type="spellStart"/>
      <w:r w:rsidRPr="002203DB">
        <w:rPr>
          <w:rFonts w:cs="Calibri"/>
          <w:szCs w:val="40"/>
        </w:rPr>
        <w:t>OpenSky</w:t>
      </w:r>
      <w:proofErr w:type="spellEnd"/>
      <w:r w:rsidRPr="002203DB">
        <w:rPr>
          <w:rFonts w:cs="Calibri"/>
          <w:szCs w:val="40"/>
        </w:rPr>
        <w:t xml:space="preserve"> Network or to receive a particular aircraft from the REST API. The root URL of the API “http://</w:t>
      </w:r>
      <w:proofErr w:type="spellStart"/>
      <w:r w:rsidRPr="002203DB">
        <w:rPr>
          <w:rFonts w:cs="Calibri"/>
          <w:szCs w:val="40"/>
        </w:rPr>
        <w:t>opensky-network.ord</w:t>
      </w:r>
      <w:proofErr w:type="spellEnd"/>
      <w:r w:rsidRPr="002203DB">
        <w:rPr>
          <w:rFonts w:cs="Calibri"/>
          <w:szCs w:val="40"/>
        </w:rPr>
        <w:t>/</w:t>
      </w:r>
      <w:proofErr w:type="spellStart"/>
      <w:r w:rsidRPr="002203DB">
        <w:rPr>
          <w:rFonts w:cs="Calibri"/>
          <w:szCs w:val="40"/>
        </w:rPr>
        <w:t>api</w:t>
      </w:r>
      <w:proofErr w:type="spellEnd"/>
      <w:r w:rsidRPr="002203DB">
        <w:rPr>
          <w:rFonts w:cs="Calibri"/>
          <w:szCs w:val="40"/>
        </w:rPr>
        <w:t xml:space="preserve">” allows for the functions to be appended to the </w:t>
      </w:r>
      <w:r w:rsidRPr="002203DB">
        <w:rPr>
          <w:rFonts w:cs="Calibri"/>
          <w:szCs w:val="40"/>
        </w:rPr>
        <w:lastRenderedPageBreak/>
        <w:t xml:space="preserve">endpoint of the path. The following parameters are a sample of requests that can be made to the API. </w:t>
      </w:r>
      <w:r>
        <w:rPr>
          <w:rFonts w:cs="Calibri"/>
          <w:szCs w:val="40"/>
        </w:rPr>
        <w:fldChar w:fldCharType="begin" w:fldLock="1"/>
      </w:r>
      <w:r>
        <w:rPr>
          <w:rFonts w:cs="Calibri"/>
          <w:szCs w:val="40"/>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Pr>
          <w:rFonts w:cs="Calibri"/>
          <w:szCs w:val="40"/>
        </w:rPr>
        <w:fldChar w:fldCharType="separate"/>
      </w:r>
      <w:r w:rsidRPr="004E7184">
        <w:rPr>
          <w:rFonts w:cs="Calibri"/>
          <w:noProof/>
          <w:szCs w:val="40"/>
        </w:rPr>
        <w:t xml:space="preserve">(“OpenSky REST API — The OpenSky Network API 1.4.0 documentation,” </w:t>
      </w:r>
      <w:r>
        <w:rPr>
          <w:rFonts w:cs="Calibri"/>
          <w:noProof/>
          <w:szCs w:val="40"/>
        </w:rPr>
        <w:t>2019</w:t>
      </w:r>
      <w:r w:rsidRPr="004E7184">
        <w:rPr>
          <w:rFonts w:cs="Calibri"/>
          <w:noProof/>
          <w:szCs w:val="40"/>
        </w:rPr>
        <w:t>)</w:t>
      </w:r>
      <w:r>
        <w:rPr>
          <w:rFonts w:cs="Calibri"/>
          <w:szCs w:val="40"/>
        </w:rPr>
        <w:fldChar w:fldCharType="end"/>
      </w:r>
    </w:p>
    <w:p w14:paraId="209A9BA1" w14:textId="77777777" w:rsidR="001664F1" w:rsidRPr="004D1A4B" w:rsidRDefault="001664F1" w:rsidP="001664F1"/>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9"/>
        <w:gridCol w:w="993"/>
        <w:gridCol w:w="6878"/>
      </w:tblGrid>
      <w:tr w:rsidR="001664F1" w14:paraId="42E1AFF8" w14:textId="77777777" w:rsidTr="00C26F8A">
        <w:tc>
          <w:tcPr>
            <w:tcW w:w="1129" w:type="dxa"/>
            <w:shd w:val="clear" w:color="auto" w:fill="D9E2F3" w:themeFill="accent1" w:themeFillTint="33"/>
          </w:tcPr>
          <w:p w14:paraId="66513A57" w14:textId="77777777" w:rsidR="001664F1" w:rsidRPr="004D1A4B" w:rsidRDefault="001664F1" w:rsidP="001664F1">
            <w:pPr>
              <w:rPr>
                <w:b/>
                <w:bCs/>
              </w:rPr>
            </w:pPr>
            <w:r w:rsidRPr="004D1A4B">
              <w:rPr>
                <w:b/>
                <w:bCs/>
              </w:rPr>
              <w:t>Property</w:t>
            </w:r>
          </w:p>
        </w:tc>
        <w:tc>
          <w:tcPr>
            <w:tcW w:w="993" w:type="dxa"/>
            <w:shd w:val="clear" w:color="auto" w:fill="D9E2F3" w:themeFill="accent1" w:themeFillTint="33"/>
          </w:tcPr>
          <w:p w14:paraId="5538128E" w14:textId="77777777" w:rsidR="001664F1" w:rsidRPr="004D1A4B" w:rsidRDefault="001664F1" w:rsidP="001664F1">
            <w:pPr>
              <w:rPr>
                <w:b/>
                <w:bCs/>
              </w:rPr>
            </w:pPr>
            <w:r w:rsidRPr="004D1A4B">
              <w:rPr>
                <w:b/>
                <w:bCs/>
              </w:rPr>
              <w:t>Type</w:t>
            </w:r>
          </w:p>
        </w:tc>
        <w:tc>
          <w:tcPr>
            <w:tcW w:w="6888" w:type="dxa"/>
            <w:shd w:val="clear" w:color="auto" w:fill="D9E2F3" w:themeFill="accent1" w:themeFillTint="33"/>
          </w:tcPr>
          <w:p w14:paraId="632CA5CE" w14:textId="77777777" w:rsidR="001664F1" w:rsidRPr="004D1A4B" w:rsidRDefault="001664F1" w:rsidP="001664F1">
            <w:pPr>
              <w:rPr>
                <w:b/>
                <w:bCs/>
              </w:rPr>
            </w:pPr>
            <w:r w:rsidRPr="004D1A4B">
              <w:rPr>
                <w:b/>
                <w:bCs/>
              </w:rPr>
              <w:t>Description</w:t>
            </w:r>
          </w:p>
        </w:tc>
      </w:tr>
      <w:tr w:rsidR="001664F1" w14:paraId="76BB1AEE" w14:textId="77777777" w:rsidTr="00C26F8A">
        <w:tc>
          <w:tcPr>
            <w:tcW w:w="1129" w:type="dxa"/>
          </w:tcPr>
          <w:p w14:paraId="672898A7" w14:textId="77777777" w:rsidR="001664F1" w:rsidRPr="004D1A4B" w:rsidRDefault="001664F1" w:rsidP="001664F1">
            <w:r w:rsidRPr="004D1A4B">
              <w:t>time</w:t>
            </w:r>
          </w:p>
        </w:tc>
        <w:tc>
          <w:tcPr>
            <w:tcW w:w="993" w:type="dxa"/>
          </w:tcPr>
          <w:p w14:paraId="1B753D86" w14:textId="77777777" w:rsidR="001664F1" w:rsidRPr="004D1A4B" w:rsidRDefault="001664F1" w:rsidP="001664F1">
            <w:r w:rsidRPr="004D1A4B">
              <w:t>integer</w:t>
            </w:r>
          </w:p>
        </w:tc>
        <w:tc>
          <w:tcPr>
            <w:tcW w:w="6888" w:type="dxa"/>
          </w:tcPr>
          <w:p w14:paraId="7BC60502" w14:textId="77777777" w:rsidR="001664F1" w:rsidRPr="004D1A4B" w:rsidRDefault="001664F1" w:rsidP="001664F1">
            <w:r w:rsidRPr="004D1A4B">
              <w:t>Time in seconds since epoch (in Unix time stamp to retrieve states at given time or current time used if omitted)</w:t>
            </w:r>
          </w:p>
        </w:tc>
      </w:tr>
      <w:tr w:rsidR="001664F1" w14:paraId="4553AA6A" w14:textId="77777777" w:rsidTr="00C26F8A">
        <w:tc>
          <w:tcPr>
            <w:tcW w:w="1129" w:type="dxa"/>
          </w:tcPr>
          <w:p w14:paraId="03050A63" w14:textId="77777777" w:rsidR="001664F1" w:rsidRPr="004D1A4B" w:rsidRDefault="001664F1" w:rsidP="001664F1">
            <w:r w:rsidRPr="004D1A4B">
              <w:t>icao24</w:t>
            </w:r>
          </w:p>
        </w:tc>
        <w:tc>
          <w:tcPr>
            <w:tcW w:w="993" w:type="dxa"/>
          </w:tcPr>
          <w:p w14:paraId="736C170F" w14:textId="77777777" w:rsidR="001664F1" w:rsidRPr="004D1A4B" w:rsidRDefault="001664F1" w:rsidP="001664F1">
            <w:r w:rsidRPr="004D1A4B">
              <w:t>string</w:t>
            </w:r>
          </w:p>
        </w:tc>
        <w:tc>
          <w:tcPr>
            <w:tcW w:w="6888" w:type="dxa"/>
          </w:tcPr>
          <w:p w14:paraId="14BD82E8" w14:textId="77777777" w:rsidR="001664F1" w:rsidRPr="004D1A4B" w:rsidRDefault="001664F1" w:rsidP="001664F1">
            <w:r w:rsidRPr="004D1A4B">
              <w:t>One/multiple transponder address to give property of that address (if omitted all aircraft state vectors are returned)</w:t>
            </w:r>
          </w:p>
        </w:tc>
      </w:tr>
      <w:tr w:rsidR="001664F1" w14:paraId="25DB09EC" w14:textId="77777777" w:rsidTr="00C26F8A">
        <w:tc>
          <w:tcPr>
            <w:tcW w:w="1129" w:type="dxa"/>
          </w:tcPr>
          <w:p w14:paraId="35BD7DD3" w14:textId="77777777" w:rsidR="001664F1" w:rsidRPr="004D1A4B" w:rsidRDefault="001664F1" w:rsidP="001664F1">
            <w:proofErr w:type="spellStart"/>
            <w:r w:rsidRPr="004D1A4B">
              <w:t>lamin</w:t>
            </w:r>
            <w:proofErr w:type="spellEnd"/>
          </w:p>
        </w:tc>
        <w:tc>
          <w:tcPr>
            <w:tcW w:w="993" w:type="dxa"/>
          </w:tcPr>
          <w:p w14:paraId="4190CEE9" w14:textId="77777777" w:rsidR="001664F1" w:rsidRPr="004D1A4B" w:rsidRDefault="001664F1" w:rsidP="001664F1">
            <w:r w:rsidRPr="004D1A4B">
              <w:t>float</w:t>
            </w:r>
          </w:p>
        </w:tc>
        <w:tc>
          <w:tcPr>
            <w:tcW w:w="6888" w:type="dxa"/>
          </w:tcPr>
          <w:p w14:paraId="6B5E9084" w14:textId="77777777" w:rsidR="001664F1" w:rsidRPr="004D1A4B" w:rsidRDefault="001664F1" w:rsidP="001664F1">
            <w:r w:rsidRPr="004D1A4B">
              <w:t>The minimum bound of the latitude (decimal degrees)</w:t>
            </w:r>
          </w:p>
        </w:tc>
      </w:tr>
      <w:tr w:rsidR="001664F1" w14:paraId="1FD79773" w14:textId="77777777" w:rsidTr="00C26F8A">
        <w:tc>
          <w:tcPr>
            <w:tcW w:w="1129" w:type="dxa"/>
          </w:tcPr>
          <w:p w14:paraId="5F1860D9" w14:textId="77777777" w:rsidR="001664F1" w:rsidRPr="004D1A4B" w:rsidRDefault="001664F1" w:rsidP="001664F1">
            <w:proofErr w:type="spellStart"/>
            <w:r w:rsidRPr="004D1A4B">
              <w:t>lomin</w:t>
            </w:r>
            <w:proofErr w:type="spellEnd"/>
          </w:p>
        </w:tc>
        <w:tc>
          <w:tcPr>
            <w:tcW w:w="993" w:type="dxa"/>
          </w:tcPr>
          <w:p w14:paraId="454854ED" w14:textId="77777777" w:rsidR="001664F1" w:rsidRPr="004D1A4B" w:rsidRDefault="001664F1" w:rsidP="001664F1">
            <w:r w:rsidRPr="004D1A4B">
              <w:t>float</w:t>
            </w:r>
          </w:p>
        </w:tc>
        <w:tc>
          <w:tcPr>
            <w:tcW w:w="6888" w:type="dxa"/>
          </w:tcPr>
          <w:p w14:paraId="02EED7C0" w14:textId="77777777" w:rsidR="001664F1" w:rsidRPr="004D1A4B" w:rsidRDefault="001664F1" w:rsidP="001664F1">
            <w:r w:rsidRPr="004D1A4B">
              <w:t>The minimum bound of the longitude (decimal degrees)</w:t>
            </w:r>
          </w:p>
        </w:tc>
      </w:tr>
      <w:tr w:rsidR="001664F1" w14:paraId="4BACD159" w14:textId="77777777" w:rsidTr="00C26F8A">
        <w:tc>
          <w:tcPr>
            <w:tcW w:w="1129" w:type="dxa"/>
          </w:tcPr>
          <w:p w14:paraId="2CD9E12F" w14:textId="77777777" w:rsidR="001664F1" w:rsidRPr="004D1A4B" w:rsidRDefault="001664F1" w:rsidP="001664F1">
            <w:proofErr w:type="spellStart"/>
            <w:r w:rsidRPr="004D1A4B">
              <w:t>lamax</w:t>
            </w:r>
            <w:proofErr w:type="spellEnd"/>
          </w:p>
        </w:tc>
        <w:tc>
          <w:tcPr>
            <w:tcW w:w="993" w:type="dxa"/>
          </w:tcPr>
          <w:p w14:paraId="3DA0A0B7" w14:textId="77777777" w:rsidR="001664F1" w:rsidRPr="004D1A4B" w:rsidRDefault="001664F1" w:rsidP="001664F1">
            <w:r w:rsidRPr="004D1A4B">
              <w:t>float</w:t>
            </w:r>
          </w:p>
        </w:tc>
        <w:tc>
          <w:tcPr>
            <w:tcW w:w="6888" w:type="dxa"/>
          </w:tcPr>
          <w:p w14:paraId="564261BF" w14:textId="77777777" w:rsidR="001664F1" w:rsidRPr="004D1A4B" w:rsidRDefault="001664F1" w:rsidP="001664F1">
            <w:r w:rsidRPr="004D1A4B">
              <w:t>The maximum bound of the latitude (decimal degrees)</w:t>
            </w:r>
          </w:p>
        </w:tc>
      </w:tr>
      <w:tr w:rsidR="001664F1" w14:paraId="1956F5A1" w14:textId="77777777" w:rsidTr="00C26F8A">
        <w:tc>
          <w:tcPr>
            <w:tcW w:w="1129" w:type="dxa"/>
          </w:tcPr>
          <w:p w14:paraId="3FE831ED" w14:textId="77777777" w:rsidR="001664F1" w:rsidRPr="004D1A4B" w:rsidRDefault="001664F1" w:rsidP="001664F1">
            <w:proofErr w:type="spellStart"/>
            <w:r w:rsidRPr="004D1A4B">
              <w:t>lomax</w:t>
            </w:r>
            <w:proofErr w:type="spellEnd"/>
          </w:p>
        </w:tc>
        <w:tc>
          <w:tcPr>
            <w:tcW w:w="993" w:type="dxa"/>
          </w:tcPr>
          <w:p w14:paraId="49D02ED5" w14:textId="77777777" w:rsidR="001664F1" w:rsidRPr="004D1A4B" w:rsidRDefault="001664F1" w:rsidP="001664F1">
            <w:r w:rsidRPr="004D1A4B">
              <w:t>float</w:t>
            </w:r>
          </w:p>
        </w:tc>
        <w:tc>
          <w:tcPr>
            <w:tcW w:w="6888" w:type="dxa"/>
          </w:tcPr>
          <w:p w14:paraId="52A18422" w14:textId="77777777" w:rsidR="001664F1" w:rsidRPr="004D1A4B" w:rsidRDefault="001664F1" w:rsidP="001664F1">
            <w:r w:rsidRPr="004D1A4B">
              <w:t>The maximum bound of the longitude (decimal degrees)</w:t>
            </w:r>
          </w:p>
        </w:tc>
      </w:tr>
    </w:tbl>
    <w:p w14:paraId="3819DCD5" w14:textId="77777777" w:rsidR="001664F1" w:rsidRPr="004D1A4B" w:rsidRDefault="001664F1" w:rsidP="001664F1"/>
    <w:p w14:paraId="5339ABD2" w14:textId="77777777" w:rsidR="001664F1" w:rsidRDefault="001664F1" w:rsidP="001664F1">
      <w:r w:rsidRPr="002203DB">
        <w:t>A query request example to the REST API with the parameters of time and ICAO transponder address using URL:</w:t>
      </w:r>
    </w:p>
    <w:p w14:paraId="66818C53" w14:textId="77777777" w:rsidR="001664F1" w:rsidRPr="004D1A4B" w:rsidRDefault="001664F1" w:rsidP="001664F1"/>
    <w:p w14:paraId="12F141B8" w14:textId="77777777" w:rsidR="001664F1" w:rsidRPr="004D1A4B" w:rsidRDefault="001664F1" w:rsidP="001664F1">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amp;icao24=c0ff33</w:t>
      </w:r>
    </w:p>
    <w:p w14:paraId="4C72E318" w14:textId="77777777" w:rsidR="001664F1" w:rsidRPr="004D1A4B" w:rsidRDefault="001664F1" w:rsidP="001664F1"/>
    <w:p w14:paraId="6E7EF2D9" w14:textId="77777777" w:rsidR="001664F1" w:rsidRPr="004D1A4B" w:rsidRDefault="001664F1" w:rsidP="001664F1">
      <w:r w:rsidRPr="004D1A4B">
        <w:t>The JSON response by the API gives properties of the following:</w:t>
      </w:r>
    </w:p>
    <w:p w14:paraId="17375496" w14:textId="77777777" w:rsidR="001664F1" w:rsidRDefault="001664F1" w:rsidP="001664F1">
      <w:pPr>
        <w:rPr>
          <w:color w:val="404040"/>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9"/>
        <w:gridCol w:w="993"/>
        <w:gridCol w:w="6878"/>
      </w:tblGrid>
      <w:tr w:rsidR="001664F1" w14:paraId="02B23B46" w14:textId="77777777" w:rsidTr="00C26F8A">
        <w:tc>
          <w:tcPr>
            <w:tcW w:w="1129" w:type="dxa"/>
            <w:shd w:val="clear" w:color="auto" w:fill="D9E2F3" w:themeFill="accent1" w:themeFillTint="33"/>
          </w:tcPr>
          <w:p w14:paraId="40B4CBBE" w14:textId="77777777" w:rsidR="001664F1" w:rsidRPr="004D1A4B" w:rsidRDefault="001664F1" w:rsidP="001664F1">
            <w:pPr>
              <w:rPr>
                <w:b/>
                <w:bCs/>
                <w:color w:val="404040"/>
              </w:rPr>
            </w:pPr>
            <w:r w:rsidRPr="004D1A4B">
              <w:rPr>
                <w:b/>
                <w:bCs/>
                <w:color w:val="404040"/>
              </w:rPr>
              <w:t>Property</w:t>
            </w:r>
          </w:p>
        </w:tc>
        <w:tc>
          <w:tcPr>
            <w:tcW w:w="993" w:type="dxa"/>
            <w:shd w:val="clear" w:color="auto" w:fill="D9E2F3" w:themeFill="accent1" w:themeFillTint="33"/>
          </w:tcPr>
          <w:p w14:paraId="72F91C46" w14:textId="77777777" w:rsidR="001664F1" w:rsidRPr="004D1A4B" w:rsidRDefault="001664F1" w:rsidP="001664F1">
            <w:pPr>
              <w:rPr>
                <w:b/>
                <w:bCs/>
                <w:color w:val="404040"/>
              </w:rPr>
            </w:pPr>
            <w:r w:rsidRPr="004D1A4B">
              <w:rPr>
                <w:b/>
                <w:bCs/>
                <w:color w:val="404040"/>
              </w:rPr>
              <w:t>Type</w:t>
            </w:r>
          </w:p>
        </w:tc>
        <w:tc>
          <w:tcPr>
            <w:tcW w:w="6888" w:type="dxa"/>
            <w:shd w:val="clear" w:color="auto" w:fill="D9E2F3" w:themeFill="accent1" w:themeFillTint="33"/>
          </w:tcPr>
          <w:p w14:paraId="59BEAAFB" w14:textId="77777777" w:rsidR="001664F1" w:rsidRPr="004D1A4B" w:rsidRDefault="001664F1" w:rsidP="001664F1">
            <w:pPr>
              <w:rPr>
                <w:b/>
                <w:bCs/>
                <w:color w:val="404040"/>
              </w:rPr>
            </w:pPr>
            <w:r w:rsidRPr="004D1A4B">
              <w:rPr>
                <w:b/>
                <w:bCs/>
                <w:color w:val="404040"/>
              </w:rPr>
              <w:t>Description</w:t>
            </w:r>
          </w:p>
        </w:tc>
      </w:tr>
      <w:tr w:rsidR="001664F1" w14:paraId="06D19FFE" w14:textId="77777777" w:rsidTr="00C26F8A">
        <w:tc>
          <w:tcPr>
            <w:tcW w:w="1129" w:type="dxa"/>
          </w:tcPr>
          <w:p w14:paraId="0A98A8FA" w14:textId="77777777" w:rsidR="001664F1" w:rsidRDefault="001664F1" w:rsidP="001664F1">
            <w:pPr>
              <w:rPr>
                <w:color w:val="404040"/>
              </w:rPr>
            </w:pPr>
            <w:r>
              <w:rPr>
                <w:color w:val="404040"/>
              </w:rPr>
              <w:t>time</w:t>
            </w:r>
          </w:p>
        </w:tc>
        <w:tc>
          <w:tcPr>
            <w:tcW w:w="993" w:type="dxa"/>
          </w:tcPr>
          <w:p w14:paraId="1D97294F" w14:textId="77777777" w:rsidR="001664F1" w:rsidRDefault="001664F1" w:rsidP="001664F1">
            <w:pPr>
              <w:rPr>
                <w:color w:val="404040"/>
              </w:rPr>
            </w:pPr>
            <w:r>
              <w:rPr>
                <w:color w:val="404040"/>
              </w:rPr>
              <w:t>integer</w:t>
            </w:r>
          </w:p>
        </w:tc>
        <w:tc>
          <w:tcPr>
            <w:tcW w:w="6888" w:type="dxa"/>
          </w:tcPr>
          <w:p w14:paraId="4B1885CB" w14:textId="77777777" w:rsidR="001664F1" w:rsidRDefault="001664F1" w:rsidP="001664F1">
            <w:pPr>
              <w:rPr>
                <w:color w:val="404040"/>
              </w:rPr>
            </w:pPr>
            <w:r>
              <w:rPr>
                <w:color w:val="404040"/>
              </w:rPr>
              <w:t>The time which the aircraft state vectors from the response are associated.</w:t>
            </w:r>
          </w:p>
        </w:tc>
      </w:tr>
      <w:tr w:rsidR="001664F1" w14:paraId="34465612" w14:textId="77777777" w:rsidTr="00C26F8A">
        <w:tc>
          <w:tcPr>
            <w:tcW w:w="1129" w:type="dxa"/>
          </w:tcPr>
          <w:p w14:paraId="32F389F9" w14:textId="77777777" w:rsidR="001664F1" w:rsidRDefault="001664F1" w:rsidP="001664F1">
            <w:pPr>
              <w:rPr>
                <w:color w:val="404040"/>
              </w:rPr>
            </w:pPr>
            <w:r>
              <w:rPr>
                <w:color w:val="404040"/>
              </w:rPr>
              <w:t>states</w:t>
            </w:r>
          </w:p>
        </w:tc>
        <w:tc>
          <w:tcPr>
            <w:tcW w:w="993" w:type="dxa"/>
          </w:tcPr>
          <w:p w14:paraId="4400DFDC" w14:textId="77777777" w:rsidR="001664F1" w:rsidRDefault="001664F1" w:rsidP="001664F1">
            <w:pPr>
              <w:rPr>
                <w:color w:val="404040"/>
              </w:rPr>
            </w:pPr>
            <w:r>
              <w:rPr>
                <w:color w:val="404040"/>
              </w:rPr>
              <w:t>array</w:t>
            </w:r>
          </w:p>
        </w:tc>
        <w:tc>
          <w:tcPr>
            <w:tcW w:w="6888" w:type="dxa"/>
          </w:tcPr>
          <w:p w14:paraId="7098E2EB" w14:textId="77777777" w:rsidR="001664F1" w:rsidRDefault="001664F1" w:rsidP="001664F1">
            <w:pPr>
              <w:rPr>
                <w:color w:val="404040"/>
              </w:rPr>
            </w:pPr>
            <w:r>
              <w:rPr>
                <w:color w:val="404040"/>
              </w:rPr>
              <w:t>The aircraft state vectors</w:t>
            </w:r>
          </w:p>
        </w:tc>
      </w:tr>
    </w:tbl>
    <w:p w14:paraId="0960BE65" w14:textId="77777777" w:rsidR="001664F1" w:rsidRPr="004D1A4B" w:rsidRDefault="001664F1" w:rsidP="001664F1">
      <w:pPr>
        <w:rPr>
          <w:color w:val="404040"/>
        </w:rPr>
      </w:pPr>
    </w:p>
    <w:p w14:paraId="5F74D19A" w14:textId="77777777" w:rsidR="001664F1" w:rsidRDefault="001664F1" w:rsidP="001664F1">
      <w:r w:rsidRPr="002203DB">
        <w:t xml:space="preserve">The property “states” are a two-dimensional array containing multiple state vectors with fields such as icao24, callsign, </w:t>
      </w:r>
      <w:proofErr w:type="spellStart"/>
      <w:r w:rsidRPr="002203DB">
        <w:t>origin_country</w:t>
      </w:r>
      <w:proofErr w:type="spellEnd"/>
      <w:r w:rsidRPr="002203DB">
        <w:t>, longitude, latitude, velocity, and vertical velocity.</w:t>
      </w:r>
    </w:p>
    <w:p w14:paraId="1F99E188" w14:textId="77777777" w:rsidR="001664F1" w:rsidRDefault="001664F1" w:rsidP="001664F1"/>
    <w:p w14:paraId="6D6DD70D" w14:textId="77777777" w:rsidR="001664F1" w:rsidRDefault="001664F1" w:rsidP="001664F1">
      <w:r w:rsidRPr="002203DB">
        <w:t xml:space="preserve">The </w:t>
      </w:r>
      <w:proofErr w:type="spellStart"/>
      <w:r w:rsidRPr="002203DB">
        <w:t>OpenSky</w:t>
      </w:r>
      <w:proofErr w:type="spellEnd"/>
      <w:r w:rsidRPr="002203DB">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29DFF3DA" w14:textId="77777777" w:rsidR="001664F1" w:rsidRPr="00A32180" w:rsidRDefault="001664F1" w:rsidP="001664F1"/>
    <w:p w14:paraId="0F9ABBDA" w14:textId="6D5F0201" w:rsidR="001664F1" w:rsidRPr="00DD7787" w:rsidRDefault="006D69A5" w:rsidP="001664F1">
      <w:pPr>
        <w:rPr>
          <w:color w:val="2F5496" w:themeColor="accent1" w:themeShade="BF"/>
        </w:rPr>
      </w:pPr>
      <w:r>
        <w:rPr>
          <w:color w:val="2F5496" w:themeColor="accent1" w:themeShade="BF"/>
        </w:rPr>
        <w:t>2</w:t>
      </w:r>
      <w:r w:rsidR="001664F1">
        <w:rPr>
          <w:color w:val="2F5496" w:themeColor="accent1" w:themeShade="BF"/>
        </w:rPr>
        <w:t xml:space="preserve">.3.2 </w:t>
      </w:r>
      <w:r w:rsidR="001664F1" w:rsidRPr="00DD7787">
        <w:rPr>
          <w:color w:val="2F5496" w:themeColor="accent1" w:themeShade="BF"/>
        </w:rPr>
        <w:t>FlightAware</w:t>
      </w:r>
    </w:p>
    <w:p w14:paraId="3E2562E0" w14:textId="77777777" w:rsidR="001664F1" w:rsidRDefault="001664F1" w:rsidP="001664F1"/>
    <w:p w14:paraId="3B4F0C8F" w14:textId="77777777" w:rsidR="001664F1" w:rsidRDefault="001664F1" w:rsidP="001664F1">
      <w:r w:rsidRPr="002203DB">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ith other companies. They receive data from ATC systems in over 45 countries, have ADS-B ground stations/receivers in 195 countries, gain data from </w:t>
      </w:r>
      <w:proofErr w:type="spellStart"/>
      <w:r w:rsidRPr="002203DB">
        <w:t>Aireon</w:t>
      </w:r>
      <w:proofErr w:type="spellEnd"/>
      <w:r w:rsidRPr="002203DB">
        <w:t xml:space="preserve"> space-based ADS-B, and have datalink access to every major satellite provider such as ARINC, SITA, Satcom Direct, Garmin, and Honeywell </w:t>
      </w:r>
      <w:proofErr w:type="spellStart"/>
      <w:r w:rsidRPr="002203DB">
        <w:t>GoDirect</w:t>
      </w:r>
      <w:proofErr w:type="spellEnd"/>
      <w:r w:rsidRPr="002203DB">
        <w:t xml:space="preserve">. </w:t>
      </w:r>
      <w:r>
        <w:fldChar w:fldCharType="begin" w:fldLock="1"/>
      </w:r>
      <w:r>
        <w:instrText>ADDIN CSL_CITATION {"citationItems":[{"id":"ITEM-1","itemData":{"URL":"https://uk.flightaware.com/about/","accessed":{"date-parts":[["2019","11","1"]]},"id":"ITEM-1","issued":{"date-parts":[["0"]]},"title":"About FlightAware - FlightAware","type":"webpage"},"uris":["http://www.mendeley.com/documents/?uuid=fb4f04fe-641e-33aa-8ea0-8f336298c286"]},{"id":"ITEM-2","itemData":{"URL":"https://uk.flightaware.com/adsb/","accessed":{"date-parts":[["2019","11","1"]]},"id":"ITEM-2","issued":{"date-parts":[["0"]]},"title":"ADS-B Flight Tracking - FlightAware","type":"webpage"},"uris":["http://www.mendeley.com/documents/?uuid=29b1b207-3be8-33c5-8033-44ad809914e2"]}],"mendeley":{"formattedCitation":"(“About FlightAware - FlightAware,” n.d.; “ADS-B Flight Tracking - FlightAware,” n.d.)","manualFormatting":"(“About FlightAware - FlightAware,” 2019; “ADS-B Flight Tracking - FlightAware,” 2019)","plainTextFormattedCitation":"(“About FlightAware - FlightAware,” n.d.; “ADS-B Flight Tracking - FlightAware,” n.d.)","previouslyFormattedCitation":"(“About FlightAware - FlightAware,” n.d.; “ADS-B Flight Tracking - FlightAware,” n.d.)"},"properties":{"noteIndex":0},"schema":"https://github.com/citation-style-language/schema/raw/master/csl-citation.json"}</w:instrText>
      </w:r>
      <w:r>
        <w:fldChar w:fldCharType="separate"/>
      </w:r>
      <w:r w:rsidRPr="004E7184">
        <w:rPr>
          <w:noProof/>
        </w:rPr>
        <w:t xml:space="preserve">(“About FlightAware - </w:t>
      </w:r>
      <w:r w:rsidRPr="004E7184">
        <w:rPr>
          <w:noProof/>
        </w:rPr>
        <w:lastRenderedPageBreak/>
        <w:t xml:space="preserve">FlightAware,” </w:t>
      </w:r>
      <w:r>
        <w:rPr>
          <w:noProof/>
        </w:rPr>
        <w:t>2019</w:t>
      </w:r>
      <w:r w:rsidRPr="004E7184">
        <w:rPr>
          <w:noProof/>
        </w:rPr>
        <w:t xml:space="preserve">; “ADS-B Flight Tracking - FlightAware,” </w:t>
      </w:r>
      <w:r>
        <w:rPr>
          <w:noProof/>
        </w:rPr>
        <w:t>2019</w:t>
      </w:r>
      <w:r w:rsidRPr="004E7184">
        <w:rPr>
          <w:noProof/>
        </w:rPr>
        <w:t>)</w:t>
      </w:r>
      <w:r>
        <w:fldChar w:fldCharType="end"/>
      </w:r>
      <w:r>
        <w:t xml:space="preserve"> </w:t>
      </w:r>
      <w:r w:rsidRPr="002203DB">
        <w:t>FlightAware’s receivers are distributed world-wide with over 20,000 currently issued to FlightAware users. The network’s</w:t>
      </w:r>
      <w:r>
        <w:t xml:space="preserve"> ground</w:t>
      </w:r>
      <w:r w:rsidRPr="002203DB">
        <w:t xml:space="preserve"> coverage is shown in Figure 5, yellow representing MLAT and ADS-B represented in green.</w:t>
      </w:r>
      <w:r>
        <w:t xml:space="preserve"> The network’s satellite coverage is shown in Figure 6.</w:t>
      </w:r>
    </w:p>
    <w:p w14:paraId="62A193FA" w14:textId="77777777" w:rsidR="001664F1" w:rsidRDefault="001664F1" w:rsidP="001664F1"/>
    <w:p w14:paraId="6BB6C957" w14:textId="77777777" w:rsidR="001664F1" w:rsidRDefault="001664F1" w:rsidP="001664F1">
      <w:pPr>
        <w:rPr>
          <w:color w:val="000000"/>
        </w:rPr>
      </w:pPr>
      <w:r>
        <w:rPr>
          <w:noProof/>
          <w:color w:val="000000"/>
        </w:rPr>
        <w:drawing>
          <wp:anchor distT="0" distB="0" distL="114300" distR="114300" simplePos="0" relativeHeight="251578368" behindDoc="0" locked="0" layoutInCell="1" allowOverlap="1" wp14:anchorId="3E647120" wp14:editId="352B6C67">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E57018B" w14:textId="77777777" w:rsidR="001664F1" w:rsidRDefault="001664F1" w:rsidP="001664F1">
      <w:pPr>
        <w:rPr>
          <w:color w:val="000000"/>
        </w:rPr>
      </w:pPr>
    </w:p>
    <w:p w14:paraId="4AE323E9" w14:textId="77777777" w:rsidR="001664F1" w:rsidRDefault="001664F1" w:rsidP="001664F1">
      <w:pPr>
        <w:rPr>
          <w:color w:val="000000"/>
        </w:rPr>
      </w:pPr>
    </w:p>
    <w:p w14:paraId="06E58980" w14:textId="77777777" w:rsidR="001664F1" w:rsidRDefault="001664F1" w:rsidP="001664F1">
      <w:pPr>
        <w:rPr>
          <w:color w:val="000000"/>
        </w:rPr>
      </w:pPr>
    </w:p>
    <w:p w14:paraId="2ED89D89" w14:textId="77777777" w:rsidR="001664F1" w:rsidRDefault="001664F1" w:rsidP="001664F1">
      <w:pPr>
        <w:rPr>
          <w:color w:val="000000"/>
        </w:rPr>
      </w:pPr>
    </w:p>
    <w:p w14:paraId="472066C9" w14:textId="77777777" w:rsidR="001664F1" w:rsidRDefault="001664F1" w:rsidP="001664F1">
      <w:pPr>
        <w:rPr>
          <w:color w:val="000000"/>
        </w:rPr>
      </w:pPr>
    </w:p>
    <w:p w14:paraId="41141AF1" w14:textId="77777777" w:rsidR="001664F1" w:rsidRDefault="001664F1" w:rsidP="001664F1">
      <w:pPr>
        <w:rPr>
          <w:color w:val="000000"/>
        </w:rPr>
      </w:pPr>
    </w:p>
    <w:p w14:paraId="3B5A54EF" w14:textId="77777777" w:rsidR="001664F1" w:rsidRDefault="001664F1" w:rsidP="001664F1">
      <w:pPr>
        <w:rPr>
          <w:color w:val="000000"/>
        </w:rPr>
      </w:pPr>
    </w:p>
    <w:p w14:paraId="1379364F" w14:textId="77777777" w:rsidR="001664F1" w:rsidRDefault="001664F1" w:rsidP="001664F1">
      <w:pPr>
        <w:rPr>
          <w:color w:val="000000"/>
        </w:rPr>
      </w:pPr>
    </w:p>
    <w:p w14:paraId="2C25343D" w14:textId="77777777" w:rsidR="001664F1" w:rsidRDefault="001664F1" w:rsidP="001664F1">
      <w:pPr>
        <w:rPr>
          <w:color w:val="000000"/>
        </w:rPr>
      </w:pPr>
    </w:p>
    <w:p w14:paraId="2A51E333" w14:textId="77777777" w:rsidR="001664F1" w:rsidRDefault="001664F1" w:rsidP="001664F1">
      <w:pPr>
        <w:rPr>
          <w:color w:val="000000"/>
        </w:rPr>
      </w:pPr>
    </w:p>
    <w:p w14:paraId="2285E99B" w14:textId="77777777" w:rsidR="001664F1" w:rsidRDefault="001664F1" w:rsidP="001664F1">
      <w:pPr>
        <w:rPr>
          <w:color w:val="000000"/>
        </w:rPr>
      </w:pPr>
    </w:p>
    <w:p w14:paraId="065F9D21" w14:textId="77777777" w:rsidR="001664F1" w:rsidRDefault="001664F1" w:rsidP="001664F1">
      <w:pPr>
        <w:rPr>
          <w:color w:val="000000"/>
        </w:rPr>
      </w:pPr>
    </w:p>
    <w:p w14:paraId="1D1BA8D9" w14:textId="77777777" w:rsidR="001664F1" w:rsidRPr="00E6103D" w:rsidRDefault="001664F1" w:rsidP="001664F1">
      <w:pPr>
        <w:jc w:val="center"/>
        <w:rPr>
          <w:i/>
          <w:iCs/>
          <w:color w:val="000000"/>
          <w:sz w:val="18"/>
          <w:szCs w:val="18"/>
        </w:rPr>
      </w:pPr>
      <w:r w:rsidRPr="00E6103D">
        <w:rPr>
          <w:i/>
          <w:iCs/>
          <w:color w:val="000000"/>
          <w:sz w:val="18"/>
          <w:szCs w:val="18"/>
        </w:rPr>
        <w:t xml:space="preserve">Figure 5: FlightAware </w:t>
      </w:r>
      <w:r>
        <w:rPr>
          <w:i/>
          <w:iCs/>
          <w:color w:val="000000"/>
          <w:sz w:val="18"/>
          <w:szCs w:val="18"/>
        </w:rPr>
        <w:t xml:space="preserve">ADS-B/MLAT </w:t>
      </w:r>
      <w:r w:rsidRPr="00E6103D">
        <w:rPr>
          <w:i/>
          <w:iCs/>
          <w:color w:val="000000"/>
          <w:sz w:val="18"/>
          <w:szCs w:val="18"/>
        </w:rPr>
        <w:t>coverage</w:t>
      </w:r>
      <w:r>
        <w:rPr>
          <w:i/>
          <w:iCs/>
          <w:color w:val="000000"/>
          <w:sz w:val="18"/>
          <w:szCs w:val="18"/>
        </w:rPr>
        <w:t xml:space="preserve"> </w:t>
      </w:r>
      <w:r>
        <w:rPr>
          <w:i/>
          <w:iCs/>
          <w:color w:val="000000"/>
          <w:sz w:val="18"/>
          <w:szCs w:val="18"/>
        </w:rPr>
        <w:fldChar w:fldCharType="begin" w:fldLock="1"/>
      </w:r>
      <w:r>
        <w:rPr>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i/>
          <w:iCs/>
          <w:color w:val="000000"/>
          <w:sz w:val="18"/>
          <w:szCs w:val="18"/>
        </w:rPr>
        <w:fldChar w:fldCharType="separate"/>
      </w:r>
      <w:r w:rsidRPr="006A5567">
        <w:rPr>
          <w:iCs/>
          <w:noProof/>
          <w:color w:val="000000"/>
          <w:sz w:val="18"/>
          <w:szCs w:val="18"/>
        </w:rPr>
        <w:t>(“FlightAware ADS-B Coverage Map</w:t>
      </w:r>
      <w:r>
        <w:rPr>
          <w:iCs/>
          <w:noProof/>
          <w:color w:val="000000"/>
          <w:sz w:val="18"/>
          <w:szCs w:val="18"/>
        </w:rPr>
        <w:t xml:space="preserve"> -</w:t>
      </w:r>
      <w:r w:rsidRPr="006A5567">
        <w:rPr>
          <w:iCs/>
          <w:noProof/>
          <w:color w:val="000000"/>
          <w:sz w:val="18"/>
          <w:szCs w:val="18"/>
        </w:rPr>
        <w:t xml:space="preserve"> FlightAware,” </w:t>
      </w:r>
      <w:r>
        <w:rPr>
          <w:iCs/>
          <w:noProof/>
          <w:color w:val="000000"/>
          <w:sz w:val="18"/>
          <w:szCs w:val="18"/>
        </w:rPr>
        <w:t>2019</w:t>
      </w:r>
      <w:r w:rsidRPr="006A5567">
        <w:rPr>
          <w:iCs/>
          <w:noProof/>
          <w:color w:val="000000"/>
          <w:sz w:val="18"/>
          <w:szCs w:val="18"/>
        </w:rPr>
        <w:t>)</w:t>
      </w:r>
      <w:r>
        <w:rPr>
          <w:i/>
          <w:iCs/>
          <w:color w:val="000000"/>
          <w:sz w:val="18"/>
          <w:szCs w:val="18"/>
        </w:rPr>
        <w:fldChar w:fldCharType="end"/>
      </w:r>
    </w:p>
    <w:p w14:paraId="4929469A" w14:textId="77777777" w:rsidR="001664F1" w:rsidRDefault="001664F1" w:rsidP="001664F1">
      <w:pPr>
        <w:rPr>
          <w:color w:val="000000"/>
        </w:rPr>
      </w:pPr>
      <w:r>
        <w:rPr>
          <w:noProof/>
          <w:color w:val="000000"/>
        </w:rPr>
        <w:drawing>
          <wp:anchor distT="0" distB="0" distL="114300" distR="114300" simplePos="0" relativeHeight="251581440" behindDoc="0" locked="0" layoutInCell="1" allowOverlap="1" wp14:anchorId="013B5D52" wp14:editId="5DEA8927">
            <wp:simplePos x="0" y="0"/>
            <wp:positionH relativeFrom="column">
              <wp:posOffset>609600</wp:posOffset>
            </wp:positionH>
            <wp:positionV relativeFrom="paragraph">
              <wp:posOffset>109855</wp:posOffset>
            </wp:positionV>
            <wp:extent cx="4504055" cy="2251710"/>
            <wp:effectExtent l="0" t="0" r="4445" b="0"/>
            <wp:wrapSquare wrapText="bothSides"/>
            <wp:docPr id="24" name="Picture 24"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ightAwareSatCover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4055" cy="2251710"/>
                    </a:xfrm>
                    <a:prstGeom prst="rect">
                      <a:avLst/>
                    </a:prstGeom>
                  </pic:spPr>
                </pic:pic>
              </a:graphicData>
            </a:graphic>
            <wp14:sizeRelH relativeFrom="page">
              <wp14:pctWidth>0</wp14:pctWidth>
            </wp14:sizeRelH>
            <wp14:sizeRelV relativeFrom="page">
              <wp14:pctHeight>0</wp14:pctHeight>
            </wp14:sizeRelV>
          </wp:anchor>
        </w:drawing>
      </w:r>
    </w:p>
    <w:p w14:paraId="4F865D82" w14:textId="77777777" w:rsidR="001664F1" w:rsidRDefault="001664F1" w:rsidP="001664F1">
      <w:pPr>
        <w:rPr>
          <w:color w:val="000000"/>
        </w:rPr>
      </w:pPr>
    </w:p>
    <w:p w14:paraId="70BE1CB7" w14:textId="77777777" w:rsidR="001664F1" w:rsidRDefault="001664F1" w:rsidP="001664F1">
      <w:pPr>
        <w:rPr>
          <w:color w:val="000000"/>
        </w:rPr>
      </w:pPr>
    </w:p>
    <w:p w14:paraId="4860862D" w14:textId="77777777" w:rsidR="001664F1" w:rsidRDefault="001664F1" w:rsidP="001664F1">
      <w:pPr>
        <w:rPr>
          <w:color w:val="000000"/>
        </w:rPr>
      </w:pPr>
    </w:p>
    <w:p w14:paraId="3A084331" w14:textId="77777777" w:rsidR="001664F1" w:rsidRDefault="001664F1" w:rsidP="001664F1">
      <w:pPr>
        <w:rPr>
          <w:color w:val="000000"/>
        </w:rPr>
      </w:pPr>
    </w:p>
    <w:p w14:paraId="6A067648" w14:textId="77777777" w:rsidR="001664F1" w:rsidRDefault="001664F1" w:rsidP="001664F1">
      <w:pPr>
        <w:rPr>
          <w:color w:val="000000"/>
        </w:rPr>
      </w:pPr>
    </w:p>
    <w:p w14:paraId="14F48CF0" w14:textId="77777777" w:rsidR="001664F1" w:rsidRDefault="001664F1" w:rsidP="001664F1">
      <w:pPr>
        <w:rPr>
          <w:color w:val="000000"/>
        </w:rPr>
      </w:pPr>
    </w:p>
    <w:p w14:paraId="04CF926E" w14:textId="77777777" w:rsidR="001664F1" w:rsidRDefault="001664F1" w:rsidP="001664F1">
      <w:pPr>
        <w:rPr>
          <w:color w:val="000000"/>
        </w:rPr>
      </w:pPr>
    </w:p>
    <w:p w14:paraId="2A314521" w14:textId="77777777" w:rsidR="001664F1" w:rsidRDefault="001664F1" w:rsidP="001664F1">
      <w:pPr>
        <w:rPr>
          <w:color w:val="000000"/>
        </w:rPr>
      </w:pPr>
    </w:p>
    <w:p w14:paraId="3F35BB2F" w14:textId="77777777" w:rsidR="001664F1" w:rsidRDefault="001664F1" w:rsidP="001664F1">
      <w:pPr>
        <w:rPr>
          <w:color w:val="000000"/>
        </w:rPr>
      </w:pPr>
    </w:p>
    <w:p w14:paraId="0B5ADCC2" w14:textId="77777777" w:rsidR="001664F1" w:rsidRDefault="001664F1" w:rsidP="001664F1">
      <w:pPr>
        <w:rPr>
          <w:color w:val="000000"/>
        </w:rPr>
      </w:pPr>
    </w:p>
    <w:p w14:paraId="37D3BA6C" w14:textId="77777777" w:rsidR="001664F1" w:rsidRDefault="001664F1" w:rsidP="001664F1">
      <w:pPr>
        <w:rPr>
          <w:color w:val="000000"/>
        </w:rPr>
      </w:pPr>
    </w:p>
    <w:p w14:paraId="50A380B3" w14:textId="77777777" w:rsidR="001664F1" w:rsidRDefault="001664F1" w:rsidP="001664F1">
      <w:pPr>
        <w:rPr>
          <w:color w:val="000000"/>
        </w:rPr>
      </w:pPr>
    </w:p>
    <w:p w14:paraId="2B8D2719" w14:textId="77777777" w:rsidR="001664F1" w:rsidRPr="00E6103D" w:rsidRDefault="001664F1" w:rsidP="001664F1">
      <w:pPr>
        <w:jc w:val="center"/>
        <w:rPr>
          <w:i/>
          <w:iCs/>
          <w:color w:val="000000"/>
          <w:sz w:val="18"/>
          <w:szCs w:val="18"/>
        </w:rPr>
      </w:pPr>
      <w:r w:rsidRPr="00E6103D">
        <w:rPr>
          <w:i/>
          <w:iCs/>
          <w:color w:val="000000"/>
          <w:sz w:val="18"/>
          <w:szCs w:val="18"/>
        </w:rPr>
        <w:t xml:space="preserve">Figure </w:t>
      </w:r>
      <w:r>
        <w:rPr>
          <w:i/>
          <w:iCs/>
          <w:color w:val="000000"/>
          <w:sz w:val="18"/>
          <w:szCs w:val="18"/>
        </w:rPr>
        <w:t>6</w:t>
      </w:r>
      <w:r w:rsidRPr="00E6103D">
        <w:rPr>
          <w:i/>
          <w:iCs/>
          <w:color w:val="000000"/>
          <w:sz w:val="18"/>
          <w:szCs w:val="18"/>
        </w:rPr>
        <w:t xml:space="preserve">: FlightAware </w:t>
      </w:r>
      <w:r>
        <w:rPr>
          <w:i/>
          <w:iCs/>
          <w:color w:val="000000"/>
          <w:sz w:val="18"/>
          <w:szCs w:val="18"/>
        </w:rPr>
        <w:t xml:space="preserve">satellite </w:t>
      </w:r>
      <w:r w:rsidRPr="00E6103D">
        <w:rPr>
          <w:i/>
          <w:iCs/>
          <w:color w:val="000000"/>
          <w:sz w:val="18"/>
          <w:szCs w:val="18"/>
        </w:rPr>
        <w:t>coverage</w:t>
      </w:r>
      <w:r>
        <w:rPr>
          <w:i/>
          <w:iCs/>
          <w:color w:val="000000"/>
          <w:sz w:val="18"/>
          <w:szCs w:val="18"/>
        </w:rPr>
        <w:t xml:space="preserve"> </w:t>
      </w:r>
      <w:r>
        <w:rPr>
          <w:i/>
          <w:iCs/>
          <w:color w:val="000000"/>
          <w:sz w:val="18"/>
          <w:szCs w:val="18"/>
        </w:rPr>
        <w:fldChar w:fldCharType="begin" w:fldLock="1"/>
      </w:r>
      <w:r>
        <w:rPr>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i/>
          <w:iCs/>
          <w:color w:val="000000"/>
          <w:sz w:val="18"/>
          <w:szCs w:val="18"/>
        </w:rPr>
        <w:fldChar w:fldCharType="separate"/>
      </w:r>
      <w:r w:rsidRPr="006A5567">
        <w:rPr>
          <w:iCs/>
          <w:noProof/>
          <w:color w:val="000000"/>
          <w:sz w:val="18"/>
          <w:szCs w:val="18"/>
        </w:rPr>
        <w:t>(“FlightAware ADS-B Coverage Map</w:t>
      </w:r>
      <w:r>
        <w:rPr>
          <w:iCs/>
          <w:noProof/>
          <w:color w:val="000000"/>
          <w:sz w:val="18"/>
          <w:szCs w:val="18"/>
        </w:rPr>
        <w:t xml:space="preserve"> -</w:t>
      </w:r>
      <w:r w:rsidRPr="006A5567">
        <w:rPr>
          <w:iCs/>
          <w:noProof/>
          <w:color w:val="000000"/>
          <w:sz w:val="18"/>
          <w:szCs w:val="18"/>
        </w:rPr>
        <w:t xml:space="preserve"> FlightAware,” </w:t>
      </w:r>
      <w:r>
        <w:rPr>
          <w:iCs/>
          <w:noProof/>
          <w:color w:val="000000"/>
          <w:sz w:val="18"/>
          <w:szCs w:val="18"/>
        </w:rPr>
        <w:t>2019</w:t>
      </w:r>
      <w:r w:rsidRPr="006A5567">
        <w:rPr>
          <w:iCs/>
          <w:noProof/>
          <w:color w:val="000000"/>
          <w:sz w:val="18"/>
          <w:szCs w:val="18"/>
        </w:rPr>
        <w:t>)</w:t>
      </w:r>
      <w:r>
        <w:rPr>
          <w:i/>
          <w:iCs/>
          <w:color w:val="000000"/>
          <w:sz w:val="18"/>
          <w:szCs w:val="18"/>
        </w:rPr>
        <w:fldChar w:fldCharType="end"/>
      </w:r>
    </w:p>
    <w:p w14:paraId="6121BC47" w14:textId="77777777" w:rsidR="001664F1" w:rsidRDefault="001664F1" w:rsidP="001664F1">
      <w:pPr>
        <w:rPr>
          <w:color w:val="000000"/>
        </w:rPr>
      </w:pPr>
    </w:p>
    <w:p w14:paraId="6640D398" w14:textId="77777777" w:rsidR="001664F1" w:rsidRDefault="001664F1" w:rsidP="001664F1">
      <w:pPr>
        <w:rPr>
          <w:color w:val="000000"/>
        </w:rPr>
      </w:pPr>
    </w:p>
    <w:p w14:paraId="60026C52" w14:textId="77777777" w:rsidR="001664F1" w:rsidRDefault="001664F1" w:rsidP="001664F1">
      <w:pPr>
        <w:rPr>
          <w:color w:val="000000"/>
        </w:rPr>
      </w:pPr>
      <w:r w:rsidRPr="002203DB">
        <w:rPr>
          <w:color w:val="000000"/>
        </w:rPr>
        <w:t xml:space="preserve">FlightAware collaborates the sources of data using AI models and algorithms, this collaboration is achieved by FlightAware’s </w:t>
      </w:r>
      <w:proofErr w:type="spellStart"/>
      <w:r w:rsidRPr="002203DB">
        <w:rPr>
          <w:color w:val="000000"/>
        </w:rPr>
        <w:t>HyperFeed</w:t>
      </w:r>
      <w:proofErr w:type="spellEnd"/>
      <w:r w:rsidRPr="002203DB">
        <w:rPr>
          <w:color w:val="000000"/>
        </w:rPr>
        <w:t xml:space="preserve"> engine.</w:t>
      </w:r>
      <w:r>
        <w:rPr>
          <w:color w:val="000000"/>
        </w:rPr>
        <w:t xml:space="preserve"> </w:t>
      </w:r>
      <w:r>
        <w:rPr>
          <w:color w:val="000000"/>
        </w:rPr>
        <w:fldChar w:fldCharType="begin" w:fldLock="1"/>
      </w:r>
      <w:r>
        <w:rPr>
          <w:color w:val="000000"/>
        </w:rPr>
        <w:instrText>ADDIN CSL_CITATION {"citationItems":[{"id":"ITEM-1","itemData":{"URL":"https://uk.flightaware.com/about/","accessed":{"date-parts":[["2019","11","1"]]},"id":"ITEM-1","issued":{"date-parts":[["0"]]},"title":"About FlightAware - FlightAware","type":"webpage"},"uris":["http://www.mendeley.com/documents/?uuid=fb4f04fe-641e-33aa-8ea0-8f336298c286"]}],"mendeley":{"formattedCitation":"(“About FlightAware - FlightAware,” n.d.)","manualFormatting":"(“About FlightAware - FlightAware,” 2019)","plainTextFormattedCitation":"(“About FlightAware - FlightAware,” n.d.)","previouslyFormattedCitation":"(“About FlightAware - FlightAware,” n.d.)"},"properties":{"noteIndex":0},"schema":"https://github.com/citation-style-language/schema/raw/master/csl-citation.json"}</w:instrText>
      </w:r>
      <w:r>
        <w:rPr>
          <w:color w:val="000000"/>
        </w:rPr>
        <w:fldChar w:fldCharType="separate"/>
      </w:r>
      <w:r w:rsidRPr="004E7184">
        <w:rPr>
          <w:noProof/>
          <w:color w:val="000000"/>
        </w:rPr>
        <w:t xml:space="preserve">(“About FlightAware </w:t>
      </w:r>
      <w:r>
        <w:rPr>
          <w:rFonts w:ascii="Cambria" w:hAnsi="Cambria" w:cs="Apple Color Emoji"/>
          <w:noProof/>
          <w:color w:val="000000"/>
        </w:rPr>
        <w:t>-</w:t>
      </w:r>
      <w:r w:rsidRPr="004E7184">
        <w:rPr>
          <w:noProof/>
          <w:color w:val="000000"/>
        </w:rPr>
        <w:t xml:space="preserve"> FlightAware,” </w:t>
      </w:r>
      <w:r>
        <w:rPr>
          <w:noProof/>
          <w:color w:val="000000"/>
        </w:rPr>
        <w:t>2019</w:t>
      </w:r>
      <w:r w:rsidRPr="004E7184">
        <w:rPr>
          <w:noProof/>
          <w:color w:val="000000"/>
        </w:rPr>
        <w:t>)</w:t>
      </w:r>
      <w:r>
        <w:rPr>
          <w:color w:val="000000"/>
        </w:rPr>
        <w:fldChar w:fldCharType="end"/>
      </w:r>
      <w:r w:rsidRPr="002203DB">
        <w:rPr>
          <w:color w:val="000000"/>
        </w:rPr>
        <w:t xml:space="preserve"> The data can be accessed through FlightAware’s API called </w:t>
      </w:r>
      <w:proofErr w:type="spellStart"/>
      <w:r w:rsidRPr="002203DB">
        <w:rPr>
          <w:color w:val="000000"/>
        </w:rPr>
        <w:t>FlightXML</w:t>
      </w:r>
      <w:proofErr w:type="spellEnd"/>
      <w:r w:rsidRPr="002203DB">
        <w:rPr>
          <w:color w:val="000000"/>
        </w:rPr>
        <w:t xml:space="preserve">. Applications can query the API for the live flight data similarly to the </w:t>
      </w:r>
      <w:proofErr w:type="spellStart"/>
      <w:r w:rsidRPr="002203DB">
        <w:rPr>
          <w:color w:val="000000"/>
        </w:rPr>
        <w:t>OpenSky</w:t>
      </w:r>
      <w:proofErr w:type="spellEnd"/>
      <w:r w:rsidRPr="002203DB">
        <w:rPr>
          <w:color w:val="000000"/>
        </w:rPr>
        <w:t xml:space="preserve"> Network. The network servers store data of up to two weeks before the current time. </w:t>
      </w:r>
      <w:r>
        <w:rPr>
          <w:color w:val="000000"/>
        </w:rPr>
        <w:fldChar w:fldCharType="begin" w:fldLock="1"/>
      </w:r>
      <w:r>
        <w:rPr>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Documentation - Flight Status API / Flight Tracking API / FlightAware API - Commercial Services - FlightAware,”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rPr>
          <w:color w:val="000000"/>
        </w:rPr>
        <w:fldChar w:fldCharType="separate"/>
      </w:r>
      <w:r w:rsidRPr="004E7184">
        <w:rPr>
          <w:noProof/>
          <w:color w:val="000000"/>
        </w:rPr>
        <w:t xml:space="preserve">(“Documentation - Flight Status API / Flight Tracking API / FlightAware API - Commercial Services - FlightAware,” </w:t>
      </w:r>
      <w:r>
        <w:rPr>
          <w:noProof/>
          <w:color w:val="000000"/>
        </w:rPr>
        <w:t>2019</w:t>
      </w:r>
      <w:r w:rsidRPr="004E7184">
        <w:rPr>
          <w:noProof/>
          <w:color w:val="000000"/>
        </w:rPr>
        <w:t>)</w:t>
      </w:r>
      <w:r>
        <w:rPr>
          <w:color w:val="000000"/>
        </w:rPr>
        <w:fldChar w:fldCharType="end"/>
      </w:r>
      <w:r>
        <w:rPr>
          <w:color w:val="000000"/>
        </w:rPr>
        <w:t xml:space="preserve"> </w:t>
      </w:r>
      <w:r>
        <w:rPr>
          <w:color w:val="000000"/>
        </w:rPr>
        <w:fldChar w:fldCharType="begin" w:fldLock="1"/>
      </w:r>
      <w:r>
        <w:rPr>
          <w:color w:val="000000"/>
        </w:rPr>
        <w:instrText>ADDIN CSL_CITATION {"citationItems":[{"id":"ITEM-1","itemData":{"URL":"http://flightxml.flightaware.com/soap/FlightXML2/doc","accessed":{"date-parts":[["2019","11","1"]]},"id":"ITEM-1","issued":{"date-parts":[["0"]]},"title":"FlightXML2 Web Services","type":"webpage"},"uris":["http://www.mendeley.com/documents/?uuid=71ceea35-277c-3e1c-a070-d1383adbc981"]}],"mendeley":{"formattedCitation":"(“FlightXML2 Web Services,” n.d.)","manualFormatting":"(“FlightXML2 Web Services,” 2019)","plainTextFormattedCitation":"(“FlightXML2 Web Services,” n.d.)","previouslyFormattedCitation":"(“FlightXML2 Web Services,” n.d.)"},"properties":{"noteIndex":0},"schema":"https://github.com/citation-style-language/schema/raw/master/csl-citation.json"}</w:instrText>
      </w:r>
      <w:r>
        <w:rPr>
          <w:color w:val="000000"/>
        </w:rPr>
        <w:fldChar w:fldCharType="separate"/>
      </w:r>
      <w:r w:rsidRPr="004E7184">
        <w:rPr>
          <w:noProof/>
          <w:color w:val="000000"/>
        </w:rPr>
        <w:t xml:space="preserve">(“FlightXML2 Web Services,” </w:t>
      </w:r>
      <w:r>
        <w:rPr>
          <w:noProof/>
          <w:color w:val="000000"/>
        </w:rPr>
        <w:t>2019</w:t>
      </w:r>
      <w:r w:rsidRPr="004E7184">
        <w:rPr>
          <w:noProof/>
          <w:color w:val="000000"/>
        </w:rPr>
        <w:t>)</w:t>
      </w:r>
      <w:r>
        <w:rPr>
          <w:color w:val="000000"/>
        </w:rPr>
        <w:fldChar w:fldCharType="end"/>
      </w:r>
      <w:r>
        <w:rPr>
          <w:color w:val="000000"/>
        </w:rPr>
        <w:t xml:space="preserve"> </w:t>
      </w:r>
      <w:r w:rsidRPr="002203DB">
        <w:rPr>
          <w:color w:val="000000"/>
        </w:rPr>
        <w:t xml:space="preserve">Significantly less than the vast network data store </w:t>
      </w:r>
      <w:proofErr w:type="spellStart"/>
      <w:r w:rsidRPr="002203DB">
        <w:rPr>
          <w:color w:val="000000"/>
        </w:rPr>
        <w:t>OpenSky</w:t>
      </w:r>
      <w:proofErr w:type="spellEnd"/>
      <w:r w:rsidRPr="002203DB">
        <w:rPr>
          <w:color w:val="000000"/>
        </w:rPr>
        <w:t xml:space="preserve"> possesses. When queried, the user can request the API to return a set of matching aircraft based on different attributes example attributes follow:</w:t>
      </w:r>
    </w:p>
    <w:p w14:paraId="58027A87" w14:textId="77777777" w:rsidR="001664F1" w:rsidRDefault="001664F1" w:rsidP="001664F1">
      <w:pPr>
        <w:rPr>
          <w:color w:val="000000"/>
        </w:rPr>
      </w:pPr>
    </w:p>
    <w:p w14:paraId="722366BB" w14:textId="77777777" w:rsidR="001664F1" w:rsidRDefault="001664F1" w:rsidP="001664F1">
      <w:pPr>
        <w:rPr>
          <w:color w:val="000000"/>
        </w:rPr>
      </w:pPr>
    </w:p>
    <w:p w14:paraId="5328FE08" w14:textId="77777777" w:rsidR="001664F1" w:rsidRDefault="001664F1" w:rsidP="001664F1">
      <w:pPr>
        <w:rPr>
          <w:color w:val="000000"/>
        </w:rPr>
      </w:pPr>
    </w:p>
    <w:p w14:paraId="66A65A89" w14:textId="77777777" w:rsidR="001664F1" w:rsidRDefault="001664F1" w:rsidP="001664F1">
      <w:pPr>
        <w:rPr>
          <w:color w:val="000000"/>
        </w:rPr>
      </w:pPr>
    </w:p>
    <w:p w14:paraId="16EC2D9D" w14:textId="77777777" w:rsidR="001664F1" w:rsidRDefault="001664F1" w:rsidP="001664F1">
      <w:pPr>
        <w:rPr>
          <w:color w:val="000000"/>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21"/>
        <w:gridCol w:w="986"/>
        <w:gridCol w:w="6693"/>
      </w:tblGrid>
      <w:tr w:rsidR="001664F1" w:rsidRPr="004D1A4B" w14:paraId="3078021A" w14:textId="77777777" w:rsidTr="00C26F8A">
        <w:tc>
          <w:tcPr>
            <w:tcW w:w="1321" w:type="dxa"/>
            <w:shd w:val="clear" w:color="auto" w:fill="D9E2F3" w:themeFill="accent1" w:themeFillTint="33"/>
          </w:tcPr>
          <w:p w14:paraId="7D9E8C77" w14:textId="77777777" w:rsidR="001664F1" w:rsidRPr="004D1A4B" w:rsidRDefault="001664F1" w:rsidP="001664F1">
            <w:pPr>
              <w:rPr>
                <w:b/>
                <w:bCs/>
                <w:color w:val="404040"/>
              </w:rPr>
            </w:pPr>
            <w:r w:rsidRPr="004D1A4B">
              <w:rPr>
                <w:b/>
                <w:bCs/>
                <w:color w:val="404040"/>
              </w:rPr>
              <w:t>Property</w:t>
            </w:r>
          </w:p>
        </w:tc>
        <w:tc>
          <w:tcPr>
            <w:tcW w:w="986" w:type="dxa"/>
            <w:shd w:val="clear" w:color="auto" w:fill="D9E2F3" w:themeFill="accent1" w:themeFillTint="33"/>
          </w:tcPr>
          <w:p w14:paraId="467FA66B" w14:textId="77777777" w:rsidR="001664F1" w:rsidRPr="004D1A4B" w:rsidRDefault="001664F1" w:rsidP="001664F1">
            <w:pPr>
              <w:rPr>
                <w:b/>
                <w:bCs/>
                <w:color w:val="404040"/>
              </w:rPr>
            </w:pPr>
            <w:r w:rsidRPr="004D1A4B">
              <w:rPr>
                <w:b/>
                <w:bCs/>
                <w:color w:val="404040"/>
              </w:rPr>
              <w:t>Type</w:t>
            </w:r>
          </w:p>
        </w:tc>
        <w:tc>
          <w:tcPr>
            <w:tcW w:w="6703" w:type="dxa"/>
            <w:shd w:val="clear" w:color="auto" w:fill="D9E2F3" w:themeFill="accent1" w:themeFillTint="33"/>
          </w:tcPr>
          <w:p w14:paraId="2A203402" w14:textId="77777777" w:rsidR="001664F1" w:rsidRPr="004D1A4B" w:rsidRDefault="001664F1" w:rsidP="001664F1">
            <w:pPr>
              <w:rPr>
                <w:b/>
                <w:bCs/>
                <w:color w:val="404040"/>
              </w:rPr>
            </w:pPr>
            <w:r w:rsidRPr="004D1A4B">
              <w:rPr>
                <w:b/>
                <w:bCs/>
                <w:color w:val="404040"/>
              </w:rPr>
              <w:t>Description</w:t>
            </w:r>
          </w:p>
        </w:tc>
      </w:tr>
      <w:tr w:rsidR="001664F1" w14:paraId="44363561" w14:textId="77777777" w:rsidTr="00C26F8A">
        <w:tc>
          <w:tcPr>
            <w:tcW w:w="1321" w:type="dxa"/>
          </w:tcPr>
          <w:p w14:paraId="06F55CF7" w14:textId="77777777" w:rsidR="001664F1" w:rsidRDefault="001664F1" w:rsidP="001664F1">
            <w:pPr>
              <w:rPr>
                <w:color w:val="404040"/>
              </w:rPr>
            </w:pPr>
            <w:r>
              <w:rPr>
                <w:color w:val="404040"/>
              </w:rPr>
              <w:t>type</w:t>
            </w:r>
          </w:p>
        </w:tc>
        <w:tc>
          <w:tcPr>
            <w:tcW w:w="986" w:type="dxa"/>
          </w:tcPr>
          <w:p w14:paraId="0DFC2814" w14:textId="77777777" w:rsidR="001664F1" w:rsidRDefault="001664F1" w:rsidP="001664F1">
            <w:pPr>
              <w:rPr>
                <w:color w:val="404040"/>
              </w:rPr>
            </w:pPr>
            <w:r>
              <w:rPr>
                <w:color w:val="404040"/>
              </w:rPr>
              <w:t>string</w:t>
            </w:r>
          </w:p>
        </w:tc>
        <w:tc>
          <w:tcPr>
            <w:tcW w:w="6703" w:type="dxa"/>
          </w:tcPr>
          <w:p w14:paraId="1D9A5186" w14:textId="77777777" w:rsidR="001664F1" w:rsidRPr="00F8254D" w:rsidRDefault="001664F1" w:rsidP="001664F1">
            <w:pPr>
              <w:rPr>
                <w:color w:val="404040"/>
              </w:rPr>
            </w:pPr>
            <w:r w:rsidRPr="00F8254D">
              <w:rPr>
                <w:color w:val="404040"/>
              </w:rPr>
              <w:t>The aircraft type ID</w:t>
            </w:r>
          </w:p>
        </w:tc>
      </w:tr>
      <w:tr w:rsidR="001664F1" w14:paraId="2CDB5276" w14:textId="77777777" w:rsidTr="00C26F8A">
        <w:tc>
          <w:tcPr>
            <w:tcW w:w="1321" w:type="dxa"/>
          </w:tcPr>
          <w:p w14:paraId="6EAAB0D0" w14:textId="77777777" w:rsidR="001664F1" w:rsidRDefault="001664F1" w:rsidP="001664F1">
            <w:pPr>
              <w:rPr>
                <w:color w:val="404040"/>
              </w:rPr>
            </w:pPr>
            <w:r>
              <w:rPr>
                <w:color w:val="404040"/>
              </w:rPr>
              <w:t>origin</w:t>
            </w:r>
          </w:p>
        </w:tc>
        <w:tc>
          <w:tcPr>
            <w:tcW w:w="986" w:type="dxa"/>
          </w:tcPr>
          <w:p w14:paraId="254E0EF4" w14:textId="77777777" w:rsidR="001664F1" w:rsidRDefault="001664F1" w:rsidP="001664F1">
            <w:pPr>
              <w:rPr>
                <w:color w:val="404040"/>
              </w:rPr>
            </w:pPr>
            <w:r>
              <w:rPr>
                <w:color w:val="404040"/>
              </w:rPr>
              <w:t>string</w:t>
            </w:r>
          </w:p>
        </w:tc>
        <w:tc>
          <w:tcPr>
            <w:tcW w:w="6703" w:type="dxa"/>
          </w:tcPr>
          <w:p w14:paraId="3EA075FD" w14:textId="77777777" w:rsidR="001664F1" w:rsidRPr="00F8254D" w:rsidRDefault="001664F1" w:rsidP="001664F1">
            <w:pPr>
              <w:rPr>
                <w:rFonts w:cs="Arial"/>
                <w:color w:val="000000"/>
                <w:shd w:val="clear" w:color="auto" w:fill="FFFFFF"/>
              </w:rPr>
            </w:pPr>
            <w:r w:rsidRPr="00F8254D">
              <w:rPr>
                <w:rFonts w:cs="Arial"/>
                <w:color w:val="000000"/>
                <w:shd w:val="clear" w:color="auto" w:fill="FFFFFF"/>
              </w:rPr>
              <w:t>Airport code of origin</w:t>
            </w:r>
          </w:p>
        </w:tc>
      </w:tr>
      <w:tr w:rsidR="001664F1" w14:paraId="2CFAA3FA" w14:textId="77777777" w:rsidTr="00C26F8A">
        <w:tc>
          <w:tcPr>
            <w:tcW w:w="1321" w:type="dxa"/>
          </w:tcPr>
          <w:p w14:paraId="74F753C1" w14:textId="77777777" w:rsidR="001664F1" w:rsidRDefault="001664F1" w:rsidP="001664F1">
            <w:pPr>
              <w:rPr>
                <w:color w:val="404040"/>
              </w:rPr>
            </w:pPr>
            <w:r>
              <w:rPr>
                <w:color w:val="404040"/>
              </w:rPr>
              <w:t>destination</w:t>
            </w:r>
          </w:p>
        </w:tc>
        <w:tc>
          <w:tcPr>
            <w:tcW w:w="986" w:type="dxa"/>
          </w:tcPr>
          <w:p w14:paraId="4F54F99D" w14:textId="77777777" w:rsidR="001664F1" w:rsidRDefault="001664F1" w:rsidP="001664F1">
            <w:pPr>
              <w:rPr>
                <w:color w:val="404040"/>
              </w:rPr>
            </w:pPr>
            <w:r>
              <w:rPr>
                <w:color w:val="404040"/>
              </w:rPr>
              <w:t>string</w:t>
            </w:r>
          </w:p>
        </w:tc>
        <w:tc>
          <w:tcPr>
            <w:tcW w:w="6703" w:type="dxa"/>
          </w:tcPr>
          <w:p w14:paraId="09F8E876" w14:textId="77777777" w:rsidR="001664F1" w:rsidRPr="00F8254D" w:rsidRDefault="001664F1" w:rsidP="001664F1">
            <w:pPr>
              <w:rPr>
                <w:color w:val="404040"/>
              </w:rPr>
            </w:pPr>
            <w:r w:rsidRPr="00F8254D">
              <w:rPr>
                <w:color w:val="404040"/>
              </w:rPr>
              <w:t>Airport code of destination</w:t>
            </w:r>
          </w:p>
        </w:tc>
      </w:tr>
      <w:tr w:rsidR="001664F1" w14:paraId="371B462E" w14:textId="77777777" w:rsidTr="00C26F8A">
        <w:tc>
          <w:tcPr>
            <w:tcW w:w="1321" w:type="dxa"/>
          </w:tcPr>
          <w:p w14:paraId="26716EA3" w14:textId="77777777" w:rsidR="001664F1" w:rsidRDefault="001664F1" w:rsidP="001664F1">
            <w:pPr>
              <w:rPr>
                <w:color w:val="404040"/>
              </w:rPr>
            </w:pPr>
            <w:r>
              <w:rPr>
                <w:color w:val="404040"/>
              </w:rPr>
              <w:t>airline</w:t>
            </w:r>
          </w:p>
        </w:tc>
        <w:tc>
          <w:tcPr>
            <w:tcW w:w="986" w:type="dxa"/>
          </w:tcPr>
          <w:p w14:paraId="68AE1B42" w14:textId="77777777" w:rsidR="001664F1" w:rsidRDefault="001664F1" w:rsidP="001664F1">
            <w:pPr>
              <w:rPr>
                <w:color w:val="404040"/>
              </w:rPr>
            </w:pPr>
            <w:r>
              <w:rPr>
                <w:color w:val="404040"/>
              </w:rPr>
              <w:t>string</w:t>
            </w:r>
          </w:p>
        </w:tc>
        <w:tc>
          <w:tcPr>
            <w:tcW w:w="6703" w:type="dxa"/>
          </w:tcPr>
          <w:p w14:paraId="7A58AE15" w14:textId="77777777" w:rsidR="001664F1" w:rsidRDefault="001664F1" w:rsidP="001664F1">
            <w:pPr>
              <w:rPr>
                <w:color w:val="404040"/>
              </w:rPr>
            </w:pPr>
            <w:r>
              <w:rPr>
                <w:color w:val="404040"/>
              </w:rPr>
              <w:t>Airline code of the carrier</w:t>
            </w:r>
          </w:p>
        </w:tc>
      </w:tr>
      <w:tr w:rsidR="001664F1" w14:paraId="07C27970" w14:textId="77777777" w:rsidTr="00C26F8A">
        <w:tc>
          <w:tcPr>
            <w:tcW w:w="1321" w:type="dxa"/>
          </w:tcPr>
          <w:p w14:paraId="2C601194" w14:textId="77777777" w:rsidR="001664F1" w:rsidRDefault="001664F1" w:rsidP="001664F1">
            <w:pPr>
              <w:rPr>
                <w:color w:val="404040"/>
              </w:rPr>
            </w:pPr>
            <w:proofErr w:type="spellStart"/>
            <w:r>
              <w:rPr>
                <w:color w:val="404040"/>
              </w:rPr>
              <w:t>flightno</w:t>
            </w:r>
            <w:proofErr w:type="spellEnd"/>
          </w:p>
        </w:tc>
        <w:tc>
          <w:tcPr>
            <w:tcW w:w="986" w:type="dxa"/>
          </w:tcPr>
          <w:p w14:paraId="7C8F1D73" w14:textId="77777777" w:rsidR="001664F1" w:rsidRDefault="001664F1" w:rsidP="001664F1">
            <w:pPr>
              <w:rPr>
                <w:color w:val="404040"/>
              </w:rPr>
            </w:pPr>
            <w:r>
              <w:rPr>
                <w:color w:val="404040"/>
              </w:rPr>
              <w:t>string</w:t>
            </w:r>
          </w:p>
        </w:tc>
        <w:tc>
          <w:tcPr>
            <w:tcW w:w="6703" w:type="dxa"/>
          </w:tcPr>
          <w:p w14:paraId="1969B7F2" w14:textId="77777777" w:rsidR="001664F1" w:rsidRDefault="001664F1" w:rsidP="001664F1">
            <w:pPr>
              <w:rPr>
                <w:color w:val="404040"/>
              </w:rPr>
            </w:pPr>
            <w:r>
              <w:rPr>
                <w:color w:val="404040"/>
              </w:rPr>
              <w:t>Flight number of the aircraft</w:t>
            </w:r>
          </w:p>
        </w:tc>
      </w:tr>
    </w:tbl>
    <w:p w14:paraId="4AB96BD8" w14:textId="77777777" w:rsidR="001664F1" w:rsidRDefault="001664F1" w:rsidP="001664F1">
      <w:pPr>
        <w:rPr>
          <w:color w:val="000000"/>
        </w:rPr>
      </w:pPr>
    </w:p>
    <w:p w14:paraId="466B131D" w14:textId="77777777" w:rsidR="001664F1" w:rsidRDefault="001664F1" w:rsidP="001664F1">
      <w:pPr>
        <w:rPr>
          <w:color w:val="000000"/>
        </w:rPr>
      </w:pPr>
      <w:r w:rsidRPr="002203DB">
        <w:rPr>
          <w:color w:val="000000"/>
        </w:rPr>
        <w:t>The API once queried respon</w:t>
      </w:r>
      <w:r>
        <w:rPr>
          <w:color w:val="000000"/>
        </w:rPr>
        <w:t>ds</w:t>
      </w:r>
      <w:r w:rsidRPr="002203DB">
        <w:rPr>
          <w:color w:val="000000"/>
        </w:rPr>
        <w:t xml:space="preserve"> and returns aircraft matching the query giving data of flight number, aircraft type, origin, destination, longitude/latitude, and groundspeed. A feature </w:t>
      </w:r>
      <w:proofErr w:type="spellStart"/>
      <w:r w:rsidRPr="002203DB">
        <w:rPr>
          <w:color w:val="000000"/>
        </w:rPr>
        <w:t>FlightXML</w:t>
      </w:r>
      <w:proofErr w:type="spellEnd"/>
      <w:r w:rsidRPr="002203DB">
        <w:rPr>
          <w:color w:val="000000"/>
        </w:rPr>
        <w:t xml:space="preserve"> provides, unlike the </w:t>
      </w:r>
      <w:proofErr w:type="spellStart"/>
      <w:r w:rsidRPr="002203DB">
        <w:rPr>
          <w:color w:val="000000"/>
        </w:rPr>
        <w:t>OpenSky</w:t>
      </w:r>
      <w:proofErr w:type="spellEnd"/>
      <w:r w:rsidRPr="002203DB">
        <w:rPr>
          <w:color w:val="000000"/>
        </w:rPr>
        <w:t xml:space="preserve"> Network is airport queries, a beneficial feature for the user base of plane spotting hobbyists. Queries specific to airports can return a list of scheduled flights, departed flights, </w:t>
      </w:r>
      <w:proofErr w:type="spellStart"/>
      <w:r w:rsidRPr="002203DB">
        <w:rPr>
          <w:color w:val="000000"/>
        </w:rPr>
        <w:t>en</w:t>
      </w:r>
      <w:proofErr w:type="spellEnd"/>
      <w:r w:rsidRPr="002203DB">
        <w:rPr>
          <w:color w:val="000000"/>
        </w:rPr>
        <w:t xml:space="preserve"> route flights to the airport, and arrived flights.</w:t>
      </w:r>
      <w:r>
        <w:rPr>
          <w:color w:val="000000"/>
        </w:rPr>
        <w:t xml:space="preserve"> </w:t>
      </w:r>
      <w:r>
        <w:rPr>
          <w:color w:val="000000"/>
        </w:rPr>
        <w:fldChar w:fldCharType="begin" w:fldLock="1"/>
      </w:r>
      <w:r>
        <w:rPr>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id":"ITEM-2","itemData":{"URL":"http://flightxml.flightaware.com/soap/FlightXML2/doc","accessed":{"date-parts":[["2019","11","1"]]},"id":"ITEM-2","issued":{"date-parts":[["0"]]},"title":"FlightXML2 Web Services","type":"webpage"},"uris":["http://www.mendeley.com/documents/?uuid=71ceea35-277c-3e1c-a070-d1383adbc981"]}],"mendeley":{"formattedCitation":"(“Documentation - Flight Status API / Flight Tracking API / FlightAware API - Commercial Services - FlightAware,” n.d.; “FlightXML2 Web Services,” n.d.)","manualFormatting":"(“Documentation - Flight Status API / Flight Tracking API / FlightAware API - Commercial Services - FlightAware,” 2019; “FlightXML2 Web Services,” 2019)","plainTextFormattedCitation":"(“Documentation - Flight Status API / Flight Tracking API / FlightAware API - Commercial Services - FlightAware,” n.d.; “FlightXML2 Web Services,” n.d.)","previouslyFormattedCitation":"(“Documentation - Flight Status API / Flight Tracking API / FlightAware API - Commercial Services - FlightAware,” n.d.; “FlightXML2 Web Services,” n.d.)"},"properties":{"noteIndex":0},"schema":"https://github.com/citation-style-language/schema/raw/master/csl-citation.json"}</w:instrText>
      </w:r>
      <w:r>
        <w:rPr>
          <w:color w:val="000000"/>
        </w:rPr>
        <w:fldChar w:fldCharType="separate"/>
      </w:r>
      <w:r w:rsidRPr="004E7184">
        <w:rPr>
          <w:noProof/>
          <w:color w:val="000000"/>
        </w:rPr>
        <w:t xml:space="preserve">(“Documentation - Flight Status API / Flight Tracking API / FlightAware API - Commercial Services - FlightAware,” </w:t>
      </w:r>
      <w:r>
        <w:rPr>
          <w:noProof/>
          <w:color w:val="000000"/>
        </w:rPr>
        <w:t>2019</w:t>
      </w:r>
      <w:r w:rsidRPr="004E7184">
        <w:rPr>
          <w:noProof/>
          <w:color w:val="000000"/>
        </w:rPr>
        <w:t>; “FlightXML2 Web Services,”</w:t>
      </w:r>
      <w:r>
        <w:rPr>
          <w:noProof/>
          <w:color w:val="000000"/>
        </w:rPr>
        <w:t xml:space="preserve"> 2019</w:t>
      </w:r>
      <w:r w:rsidRPr="004E7184">
        <w:rPr>
          <w:noProof/>
          <w:color w:val="000000"/>
        </w:rPr>
        <w:t>)</w:t>
      </w:r>
      <w:r>
        <w:rPr>
          <w:color w:val="000000"/>
        </w:rPr>
        <w:fldChar w:fldCharType="end"/>
      </w:r>
    </w:p>
    <w:p w14:paraId="14C90A9E" w14:textId="77777777" w:rsidR="001664F1" w:rsidRPr="00BC0450" w:rsidRDefault="001664F1" w:rsidP="001664F1"/>
    <w:p w14:paraId="7FA90305" w14:textId="77777777" w:rsidR="001664F1" w:rsidRPr="002203DB" w:rsidRDefault="001664F1" w:rsidP="001664F1">
      <w:r w:rsidRPr="002203DB">
        <w:t xml:space="preserve">Developers can access the </w:t>
      </w:r>
      <w:proofErr w:type="spellStart"/>
      <w:r w:rsidRPr="002203DB">
        <w:t>FlightXML</w:t>
      </w:r>
      <w:proofErr w:type="spellEnd"/>
      <w:r w:rsidRPr="002203DB">
        <w:t xml:space="preserve"> data by having a FlightAware account. When queries are made to the API, requests must contain the user’s username and API key. The requests are transmitted by the HTTP Authentication standard for each request made to the server. </w:t>
      </w:r>
      <w:proofErr w:type="gramStart"/>
      <w:r w:rsidRPr="002203DB">
        <w:t>Similarly</w:t>
      </w:r>
      <w:proofErr w:type="gramEnd"/>
      <w:r w:rsidRPr="002203DB">
        <w:t xml:space="preserve"> to </w:t>
      </w:r>
      <w:proofErr w:type="spellStart"/>
      <w:r w:rsidRPr="002203DB">
        <w:t>OpenSky</w:t>
      </w:r>
      <w:proofErr w:type="spellEnd"/>
      <w:r w:rsidRPr="002203DB">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sidRPr="002203DB">
        <w:t>OpenSky</w:t>
      </w:r>
      <w:proofErr w:type="spellEnd"/>
      <w:r w:rsidRPr="002203DB">
        <w:t xml:space="preserve"> Network, multiple languages can be used to bind to the REST API, such as JavaScript, Microsoft Classic ASP, Objective C, and Ruby.</w:t>
      </w:r>
      <w:r>
        <w:t xml:space="preserve"> </w:t>
      </w:r>
      <w:r>
        <w:fldChar w:fldCharType="begin" w:fldLock="1"/>
      </w:r>
      <w: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Documentation - Flight Status API / Flight Tracking API / FlightAware API - Commercial Services - FlightAware,”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fldChar w:fldCharType="separate"/>
      </w:r>
      <w:r w:rsidRPr="004E7184">
        <w:rPr>
          <w:noProof/>
        </w:rPr>
        <w:t xml:space="preserve">(“Documentation - Flight Status API / Flight Tracking API / FlightAware API - Commercial Services - FlightAware,” </w:t>
      </w:r>
      <w:r>
        <w:rPr>
          <w:noProof/>
        </w:rPr>
        <w:t>2019</w:t>
      </w:r>
      <w:r w:rsidRPr="004E7184">
        <w:rPr>
          <w:noProof/>
        </w:rPr>
        <w:t>)</w:t>
      </w:r>
      <w:r>
        <w:fldChar w:fldCharType="end"/>
      </w:r>
    </w:p>
    <w:p w14:paraId="11E5DCCB" w14:textId="77777777" w:rsidR="001664F1" w:rsidRPr="002203DB" w:rsidRDefault="001664F1" w:rsidP="001664F1">
      <w:r w:rsidRPr="002203DB">
        <w:t xml:space="preserve"> </w:t>
      </w:r>
    </w:p>
    <w:p w14:paraId="3A540288" w14:textId="77777777" w:rsidR="001664F1" w:rsidRDefault="001664F1" w:rsidP="001664F1">
      <w:r w:rsidRPr="002203DB">
        <w:t xml:space="preserve">The </w:t>
      </w:r>
      <w:proofErr w:type="spellStart"/>
      <w:r w:rsidRPr="002203DB">
        <w:t>FlightXML</w:t>
      </w:r>
      <w:proofErr w:type="spellEnd"/>
      <w:r w:rsidRPr="002203DB">
        <w:t xml:space="preserve"> API gives accurate data through the many data sources it compiles its data from. The use of </w:t>
      </w:r>
      <w:proofErr w:type="spellStart"/>
      <w:r w:rsidRPr="002203DB">
        <w:t>HyperFeed</w:t>
      </w:r>
      <w:proofErr w:type="spellEnd"/>
      <w:r w:rsidRPr="002203DB">
        <w:t xml:space="preserve"> allows for the most accurate data through filtering multiple data sources using the AI models and algorithms. Although similar to the </w:t>
      </w:r>
      <w:proofErr w:type="spellStart"/>
      <w:r w:rsidRPr="002203DB">
        <w:t>OpenSky</w:t>
      </w:r>
      <w:proofErr w:type="spellEnd"/>
      <w:r w:rsidRPr="002203DB">
        <w:t xml:space="preserve"> Network, having users deploy receivers to advance the network due to the collaboration with companies and ATC systems allows for vastly more extensive coverage in comparison. This coverage would allow for a higher proportion of flight traffic to be accessible to the proposed application users.</w:t>
      </w:r>
    </w:p>
    <w:p w14:paraId="43F1EA61" w14:textId="77777777" w:rsidR="001664F1" w:rsidRDefault="001664F1" w:rsidP="001664F1"/>
    <w:p w14:paraId="32B97650" w14:textId="60878324" w:rsidR="001664F1" w:rsidRPr="006D69A5" w:rsidRDefault="001664F1" w:rsidP="006D69A5">
      <w:pPr>
        <w:pStyle w:val="ListParagraph"/>
        <w:numPr>
          <w:ilvl w:val="1"/>
          <w:numId w:val="28"/>
        </w:numPr>
        <w:rPr>
          <w:rFonts w:asciiTheme="minorHAnsi" w:hAnsiTheme="minorHAnsi" w:cstheme="minorHAnsi"/>
          <w:color w:val="2F5496" w:themeColor="accent1" w:themeShade="BF"/>
        </w:rPr>
      </w:pPr>
      <w:r w:rsidRPr="006D69A5">
        <w:rPr>
          <w:rFonts w:asciiTheme="minorHAnsi" w:hAnsiTheme="minorHAnsi" w:cstheme="minorHAnsi"/>
          <w:color w:val="2F5496" w:themeColor="accent1" w:themeShade="BF"/>
        </w:rPr>
        <w:t>Augmented Reality</w:t>
      </w:r>
    </w:p>
    <w:p w14:paraId="0FFCA432" w14:textId="77777777" w:rsidR="001664F1" w:rsidRDefault="001664F1" w:rsidP="001664F1"/>
    <w:p w14:paraId="6A33D06D" w14:textId="77777777" w:rsidR="001664F1" w:rsidRPr="002203DB" w:rsidRDefault="001664F1" w:rsidP="001664F1">
      <w:r w:rsidRPr="002203DB">
        <w:t xml:space="preserve">Augmented Reality (AR) is defined as a real-time or indirect view of a real-world physical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A cinematographer, Morton Heilig, thought by bringing the viewer into the onscreen activity by taking in all the senses would encourage the viewer perception. Heilig built a prototype in 1962 of the concept called </w:t>
      </w:r>
      <w:proofErr w:type="spellStart"/>
      <w:r w:rsidRPr="002203DB">
        <w:t>Sensorama</w:t>
      </w:r>
      <w:proofErr w:type="spellEnd"/>
      <w:r w:rsidRPr="002203DB">
        <w:t>, which predated any digital form of computing.</w:t>
      </w:r>
      <w:r>
        <w:t xml:space="preserve"> </w:t>
      </w:r>
      <w:r>
        <w:fldChar w:fldCharType="begin" w:fldLock="1"/>
      </w:r>
      <w:r>
        <w:instrText>ADDIN CSL_CITATION {"citationItems":[{"id":"ITEM-1","itemData":{"DOI":"10.1007/978-1-4614-0064-6","abstract":"Exploring and surveying the world has been an important goal of humankind for thousands of years. Entering the twenty-first century, the Earth has almost been fully digitally mapped. Widespread deployment of GIS (Geographic Information Systems) technology and a tremendous increase of both satellite and street-level mapping over the last decade enables the public to view large portions of the world using computer applications such as Bing Maps 1 or Google Earth 2 .","container-title":"Handbook of Augmented Reality","id":"ITEM-1","issued":{"date-parts":[["2011"]]},"title":"Handbook of Augmented Reality","type":"book"},"uris":["http://www.mendeley.com/documents/?uuid=d3aebe78-1f07-3cf6-8b69-69bfbfd66075"]}],"mendeley":{"formattedCitation":"(“Handb. Augment. Real.,” 2011)","plainTextFormattedCitation":"(“Handb. Augment. Real.,” 2011)","previouslyFormattedCitation":"(“Handb. Augment. Real.,” 2011)"},"properties":{"noteIndex":0},"schema":"https://github.com/citation-style-language/schema/raw/master/csl-citation.json"}</w:instrText>
      </w:r>
      <w:r>
        <w:fldChar w:fldCharType="separate"/>
      </w:r>
      <w:r w:rsidRPr="004E7184">
        <w:rPr>
          <w:noProof/>
        </w:rPr>
        <w:t>(“Handb. Augment. Real.,” 2011)</w:t>
      </w:r>
      <w:r>
        <w:fldChar w:fldCharType="end"/>
      </w:r>
    </w:p>
    <w:p w14:paraId="60CFE3A0" w14:textId="77777777" w:rsidR="001664F1" w:rsidRPr="002203DB" w:rsidRDefault="001664F1" w:rsidP="001664F1">
      <w:r w:rsidRPr="002203DB">
        <w:lastRenderedPageBreak/>
        <w:t xml:space="preserve"> </w:t>
      </w:r>
    </w:p>
    <w:p w14:paraId="225C5EE6" w14:textId="77777777" w:rsidR="001664F1" w:rsidRPr="002203DB" w:rsidRDefault="001664F1" w:rsidP="001664F1">
      <w:r w:rsidRPr="002203DB">
        <w:t>Augmented reality today is presented as a futuristic technology with users primarily being exposed to it by companies incorporating the technology within mobile applications.</w:t>
      </w:r>
      <w:r>
        <w:t xml:space="preserve"> </w:t>
      </w:r>
      <w:r>
        <w:fldChar w:fldCharType="begin" w:fldLock="1"/>
      </w:r>
      <w: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fldChar w:fldCharType="separate"/>
      </w:r>
      <w:r w:rsidRPr="004E7184">
        <w:rPr>
          <w:noProof/>
        </w:rPr>
        <w:t>(Emspak, 2018)</w:t>
      </w:r>
      <w:r>
        <w:fldChar w:fldCharType="end"/>
      </w:r>
      <w:r>
        <w:t xml:space="preserve"> </w:t>
      </w:r>
      <w:r w:rsidRPr="002203DB">
        <w:t xml:space="preserve">Mobile devices provide advanced technical abilities such as motion sensors, a GPS sensor, and a high-resolution camera. Mobile applications using technologies such as AR have to be developed for different operating systems to ensure the spread of user base may use the application. However, </w:t>
      </w:r>
      <w:r>
        <w:t xml:space="preserve">developers </w:t>
      </w:r>
      <w:r w:rsidRPr="002203DB">
        <w:t xml:space="preserve">must deal with the current capabilities the operating systems support while simultaneously utilizing the technical capabilities proposed to be implemented. </w:t>
      </w:r>
      <w:r>
        <w:fldChar w:fldCharType="begin" w:fldLock="1"/>
      </w:r>
      <w:r>
        <w:instrText>ADDIN CSL_CITATION {"citationItems":[{"id":"ITEM-1","itemData":{"DOI":"10.5220/0004975503830394","ISBN":"9789897580246","abstract":"The technical capabilities of modern smart mobile devices more and more enable us to run desktop-like applications with demanding resource requirements in mobile environments. Along this trend, numerous concepts, techniques, and prototypes have been introduced, focusing on basic implementation issues of mobile applications. However, only little work exists that deals with the design and implementation (i.e., the engineering) of advanced smart mobile applications and reports on the lessons learned in this context. In this paper, we give profound insights into the design and implementation of such an advanced mobile application, which enables location-based mobile augmented reality on two different mobile operating systems (i.e., iOS and Android). In particular, this kind of mobile application is characterized by high resource demands since various sensors must be queried at run time and numerous virtual objects may have to be drawn in realtime on the screen of the smart mobile device (i.e., a high frame count per second be caused). We focus on the efficient implementation of a robust mobile augmented reality engine, which provides location-based functionality, as well as the implementation of mobile business applications based on this engine. In the latter context, we also discuss the lessons learned when implementing mobile business applications with our mobile augmented reality engine.","author":[{"dropping-particle":"","family":"Geiger","given":"Philip","non-dropping-particle":"","parse-names":false,"suffix":""},{"dropping-particle":"","family":"Schickler","given":"Marc","non-dropping-particle":"","parse-names":false,"suffix":""},{"dropping-particle":"","family":"Pryss","given":"Rüdigger","non-dropping-particle":"","parse-names":false,"suffix":""},{"dropping-particle":"","family":"Schobel","given":"Johannes","non-dropping-particle":"","parse-names":false,"suffix":""},{"dropping-particle":"","family":"Reichert","given":"Manfred","non-dropping-particle":"","parse-names":false,"suffix":""}],"container-title":"WEBIST 2014 - Proceedings of the 10th International Conference on Web Information Systems and Technologies","id":"ITEM-1","issued":{"date-parts":[["2014"]]},"page":"383-394","title":"Location-based mobile augmented reality applications: Challenges, examples, lessons learned","type":"paper-conference","volume":"2"},"uris":["http://www.mendeley.com/documents/?uuid=fdd44708-aacb-3d3b-ab5a-b301aadbd6ec"]}],"mendeley":{"formattedCitation":"(Geiger, Schickler, Pryss, Schobel, &amp; Reichert, 2014)","plainTextFormattedCitation":"(Geiger, Schickler, Pryss, Schobel, &amp; Reichert, 2014)","previouslyFormattedCitation":"(Geiger, Schickler, Pryss, Schobel, &amp; Reichert, 2014)"},"properties":{"noteIndex":0},"schema":"https://github.com/citation-style-language/schema/raw/master/csl-citation.json"}</w:instrText>
      </w:r>
      <w:r>
        <w:fldChar w:fldCharType="separate"/>
      </w:r>
      <w:r w:rsidRPr="004E7184">
        <w:rPr>
          <w:noProof/>
        </w:rPr>
        <w:t>(Geiger, Schickler, Pryss, Schobel, &amp; Reichert, 2014)</w:t>
      </w:r>
      <w:r>
        <w:fldChar w:fldCharType="end"/>
      </w:r>
    </w:p>
    <w:p w14:paraId="4CB15500" w14:textId="77777777" w:rsidR="001664F1" w:rsidRPr="002203DB" w:rsidRDefault="001664F1" w:rsidP="001664F1">
      <w:r w:rsidRPr="002203DB">
        <w:t xml:space="preserve"> </w:t>
      </w:r>
    </w:p>
    <w:p w14:paraId="4A16CAB9" w14:textId="77777777" w:rsidR="001664F1" w:rsidRPr="002203DB" w:rsidRDefault="001664F1" w:rsidP="001664F1">
      <w:r w:rsidRPr="002203DB">
        <w:t xml:space="preserve">Current applications available using AR are Vito Technology’s Star Walk app, which allows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 </w:t>
      </w:r>
      <w:r>
        <w:fldChar w:fldCharType="begin" w:fldLock="1"/>
      </w:r>
      <w: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fldChar w:fldCharType="separate"/>
      </w:r>
      <w:r w:rsidRPr="004E7184">
        <w:rPr>
          <w:noProof/>
        </w:rPr>
        <w:t>(Emspak, 2018)</w:t>
      </w:r>
      <w:r>
        <w:fldChar w:fldCharType="end"/>
      </w:r>
      <w:r w:rsidRPr="002203DB">
        <w:t xml:space="preserve"> </w:t>
      </w:r>
    </w:p>
    <w:p w14:paraId="676C005C" w14:textId="77777777" w:rsidR="001664F1" w:rsidRPr="002203DB" w:rsidRDefault="001664F1" w:rsidP="001664F1">
      <w:r w:rsidRPr="002203DB">
        <w:t xml:space="preserve"> </w:t>
      </w:r>
    </w:p>
    <w:p w14:paraId="3556AB81" w14:textId="77777777" w:rsidR="001664F1" w:rsidRDefault="001664F1" w:rsidP="001664F1">
      <w:r w:rsidRPr="002203DB">
        <w:t xml:space="preserve">Two forms of simple augmented reality exist, Marker-based AR and Location-based AR. Both use the user’s camera; however, Marker-based uses visual cues where Location-based uses positional data from the user’s mobile phone, such as the GPS and compass. </w:t>
      </w:r>
      <w:r>
        <w:fldChar w:fldCharType="begin" w:fldLock="1"/>
      </w:r>
      <w: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Singh, &amp; Birje, 2013)","plainTextFormattedCitation":"(Patkar, Singh, &amp; Birje, 2013)","previouslyFormattedCitation":"(Patkar, Singh, &amp; Birje, 2013)"},"properties":{"noteIndex":0},"schema":"https://github.com/citation-style-language/schema/raw/master/csl-citation.json"}</w:instrText>
      </w:r>
      <w:r>
        <w:fldChar w:fldCharType="separate"/>
      </w:r>
      <w:r w:rsidRPr="004E7184">
        <w:rPr>
          <w:noProof/>
        </w:rPr>
        <w:t>(Patkar, Singh, &amp; Birje, 2013)</w:t>
      </w:r>
      <w:r>
        <w:fldChar w:fldCharType="end"/>
      </w:r>
      <w:r w:rsidRPr="002203DB">
        <w:t xml:space="preserve"> Marker-based AR uses images that can be detected by a user’s camera and used to project a virtual item into the scene, as shown in Figure </w:t>
      </w:r>
      <w:r>
        <w:t>7</w:t>
      </w:r>
      <w:r w:rsidRPr="002203DB">
        <w:t>.</w:t>
      </w:r>
    </w:p>
    <w:p w14:paraId="58FE44C9" w14:textId="77777777" w:rsidR="001664F1" w:rsidRDefault="001664F1" w:rsidP="001664F1"/>
    <w:p w14:paraId="2DA1B374" w14:textId="77777777" w:rsidR="001664F1" w:rsidRDefault="001664F1" w:rsidP="001664F1">
      <w:pPr>
        <w:rPr>
          <w:sz w:val="18"/>
          <w:szCs w:val="18"/>
        </w:rPr>
      </w:pPr>
    </w:p>
    <w:p w14:paraId="2F6E3A37" w14:textId="77777777" w:rsidR="001664F1" w:rsidRDefault="001664F1" w:rsidP="001664F1">
      <w:pPr>
        <w:rPr>
          <w:sz w:val="18"/>
          <w:szCs w:val="18"/>
        </w:rPr>
      </w:pPr>
      <w:r>
        <w:rPr>
          <w:noProof/>
        </w:rPr>
        <w:drawing>
          <wp:anchor distT="0" distB="0" distL="114300" distR="114300" simplePos="0" relativeHeight="251579392" behindDoc="0" locked="0" layoutInCell="1" allowOverlap="1" wp14:anchorId="58B89C75" wp14:editId="099C96EE">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4">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80416" behindDoc="0" locked="0" layoutInCell="1" allowOverlap="1" wp14:anchorId="5415465E" wp14:editId="5756E24E">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5"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BC17FD" w14:textId="77777777" w:rsidR="001664F1" w:rsidRDefault="001664F1" w:rsidP="001664F1">
      <w:pPr>
        <w:rPr>
          <w:sz w:val="18"/>
          <w:szCs w:val="18"/>
        </w:rPr>
      </w:pPr>
    </w:p>
    <w:p w14:paraId="74F10DBD" w14:textId="77777777" w:rsidR="001664F1" w:rsidRDefault="001664F1" w:rsidP="001664F1">
      <w:pPr>
        <w:rPr>
          <w:sz w:val="18"/>
          <w:szCs w:val="18"/>
        </w:rPr>
      </w:pPr>
    </w:p>
    <w:p w14:paraId="5EA8FAC7" w14:textId="77777777" w:rsidR="001664F1" w:rsidRDefault="001664F1" w:rsidP="001664F1">
      <w:pPr>
        <w:rPr>
          <w:sz w:val="18"/>
          <w:szCs w:val="18"/>
        </w:rPr>
      </w:pPr>
    </w:p>
    <w:p w14:paraId="13A98C85" w14:textId="77777777" w:rsidR="001664F1" w:rsidRDefault="001664F1" w:rsidP="001664F1">
      <w:pPr>
        <w:rPr>
          <w:sz w:val="18"/>
          <w:szCs w:val="18"/>
        </w:rPr>
      </w:pPr>
    </w:p>
    <w:p w14:paraId="6A809731" w14:textId="77777777" w:rsidR="001664F1" w:rsidRDefault="001664F1" w:rsidP="001664F1">
      <w:pPr>
        <w:rPr>
          <w:sz w:val="18"/>
          <w:szCs w:val="18"/>
        </w:rPr>
      </w:pPr>
    </w:p>
    <w:p w14:paraId="62351A93" w14:textId="77777777" w:rsidR="001664F1" w:rsidRDefault="001664F1" w:rsidP="001664F1">
      <w:pPr>
        <w:rPr>
          <w:sz w:val="18"/>
          <w:szCs w:val="18"/>
        </w:rPr>
      </w:pPr>
    </w:p>
    <w:p w14:paraId="2A496932" w14:textId="77777777" w:rsidR="001664F1" w:rsidRDefault="001664F1" w:rsidP="001664F1">
      <w:pPr>
        <w:rPr>
          <w:sz w:val="18"/>
          <w:szCs w:val="18"/>
        </w:rPr>
      </w:pPr>
    </w:p>
    <w:p w14:paraId="5D557D4D" w14:textId="77777777" w:rsidR="001664F1" w:rsidRDefault="001664F1" w:rsidP="001664F1">
      <w:pPr>
        <w:rPr>
          <w:sz w:val="18"/>
          <w:szCs w:val="18"/>
        </w:rPr>
      </w:pPr>
    </w:p>
    <w:p w14:paraId="33B4E085" w14:textId="77777777" w:rsidR="001664F1" w:rsidRDefault="001664F1" w:rsidP="001664F1">
      <w:pPr>
        <w:rPr>
          <w:sz w:val="18"/>
          <w:szCs w:val="18"/>
        </w:rPr>
      </w:pPr>
    </w:p>
    <w:p w14:paraId="3D161739" w14:textId="77777777" w:rsidR="001664F1" w:rsidRDefault="001664F1" w:rsidP="001664F1">
      <w:pPr>
        <w:rPr>
          <w:sz w:val="18"/>
          <w:szCs w:val="18"/>
        </w:rPr>
      </w:pPr>
    </w:p>
    <w:p w14:paraId="1385B56F" w14:textId="77777777" w:rsidR="001664F1" w:rsidRPr="00B67BE4" w:rsidRDefault="001664F1" w:rsidP="001664F1">
      <w:pPr>
        <w:ind w:left="3600" w:firstLine="720"/>
        <w:jc w:val="center"/>
        <w:rPr>
          <w:i/>
          <w:iCs/>
          <w:sz w:val="18"/>
          <w:szCs w:val="18"/>
        </w:rPr>
      </w:pPr>
      <w:r w:rsidRPr="00B67BE4">
        <w:rPr>
          <w:i/>
          <w:iCs/>
          <w:sz w:val="18"/>
          <w:szCs w:val="18"/>
        </w:rPr>
        <w:t xml:space="preserve">Figure </w:t>
      </w:r>
      <w:r>
        <w:rPr>
          <w:i/>
          <w:iCs/>
          <w:sz w:val="18"/>
          <w:szCs w:val="18"/>
        </w:rPr>
        <w:t>8</w:t>
      </w:r>
      <w:r w:rsidRPr="00B67BE4">
        <w:rPr>
          <w:i/>
          <w:iCs/>
          <w:sz w:val="18"/>
          <w:szCs w:val="18"/>
        </w:rPr>
        <w:t>: Location based AR</w:t>
      </w:r>
      <w:r w:rsidRPr="00B54EEC">
        <w:rPr>
          <w:i/>
          <w:iCs/>
          <w:sz w:val="18"/>
          <w:szCs w:val="18"/>
        </w:rPr>
        <w:t xml:space="preserve"> </w:t>
      </w:r>
      <w:r w:rsidRPr="00B54EEC">
        <w:rPr>
          <w:i/>
          <w:iCs/>
          <w:sz w:val="18"/>
          <w:szCs w:val="18"/>
        </w:rPr>
        <w:fldChar w:fldCharType="begin" w:fldLock="1"/>
      </w:r>
      <w:r>
        <w:rPr>
          <w:i/>
          <w:iCs/>
          <w:sz w:val="18"/>
          <w:szCs w:val="18"/>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Pr="00B54EEC">
        <w:rPr>
          <w:i/>
          <w:iCs/>
          <w:sz w:val="18"/>
          <w:szCs w:val="18"/>
        </w:rPr>
        <w:fldChar w:fldCharType="separate"/>
      </w:r>
      <w:r w:rsidRPr="00B54EEC">
        <w:rPr>
          <w:i/>
          <w:iCs/>
          <w:noProof/>
          <w:sz w:val="18"/>
          <w:szCs w:val="18"/>
        </w:rPr>
        <w:t>(Vakoms, 2019)</w:t>
      </w:r>
      <w:r w:rsidRPr="00B54EEC">
        <w:rPr>
          <w:i/>
          <w:iCs/>
          <w:sz w:val="18"/>
          <w:szCs w:val="18"/>
        </w:rPr>
        <w:fldChar w:fldCharType="end"/>
      </w:r>
    </w:p>
    <w:p w14:paraId="0B8E20FE" w14:textId="77777777" w:rsidR="001664F1" w:rsidRPr="00B67BE4" w:rsidRDefault="001664F1" w:rsidP="001664F1">
      <w:pPr>
        <w:ind w:left="720" w:firstLine="720"/>
        <w:rPr>
          <w:i/>
          <w:iCs/>
        </w:rPr>
      </w:pPr>
      <w:r w:rsidRPr="00B67BE4">
        <w:rPr>
          <w:i/>
          <w:iCs/>
          <w:sz w:val="18"/>
          <w:szCs w:val="18"/>
        </w:rPr>
        <w:t xml:space="preserve">Figure </w:t>
      </w:r>
      <w:r>
        <w:rPr>
          <w:i/>
          <w:iCs/>
          <w:sz w:val="18"/>
          <w:szCs w:val="18"/>
        </w:rPr>
        <w:t>7</w:t>
      </w:r>
      <w:r w:rsidRPr="00B67BE4">
        <w:rPr>
          <w:i/>
          <w:iCs/>
          <w:sz w:val="18"/>
          <w:szCs w:val="18"/>
        </w:rPr>
        <w:t xml:space="preserve">: Marker based AR </w:t>
      </w:r>
    </w:p>
    <w:p w14:paraId="6694768E" w14:textId="77777777" w:rsidR="001664F1" w:rsidRPr="00B67BE4" w:rsidRDefault="001664F1" w:rsidP="001664F1">
      <w:pPr>
        <w:rPr>
          <w:i/>
          <w:iCs/>
          <w:sz w:val="18"/>
          <w:szCs w:val="18"/>
        </w:rPr>
      </w:pPr>
      <w:r w:rsidRPr="00B67BE4">
        <w:rPr>
          <w:i/>
          <w:iCs/>
          <w:sz w:val="18"/>
          <w:szCs w:val="18"/>
        </w:rPr>
        <w:fldChar w:fldCharType="begin" w:fldLock="1"/>
      </w:r>
      <w:r>
        <w:rPr>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i/>
          <w:iCs/>
          <w:sz w:val="18"/>
          <w:szCs w:val="18"/>
        </w:rPr>
        <w:fldChar w:fldCharType="separate"/>
      </w:r>
      <w:r w:rsidRPr="00B67BE4">
        <w:rPr>
          <w:i/>
          <w:iCs/>
          <w:noProof/>
          <w:sz w:val="18"/>
          <w:szCs w:val="18"/>
        </w:rPr>
        <w:t xml:space="preserve">(“example of marker-based AR | Download Scientific Diagram,” </w:t>
      </w:r>
      <w:r>
        <w:rPr>
          <w:i/>
          <w:iCs/>
          <w:noProof/>
          <w:sz w:val="18"/>
          <w:szCs w:val="18"/>
        </w:rPr>
        <w:t>2019</w:t>
      </w:r>
      <w:r w:rsidRPr="00B67BE4">
        <w:rPr>
          <w:i/>
          <w:iCs/>
          <w:noProof/>
          <w:sz w:val="18"/>
          <w:szCs w:val="18"/>
        </w:rPr>
        <w:t>)</w:t>
      </w:r>
      <w:r w:rsidRPr="00B67BE4">
        <w:rPr>
          <w:i/>
          <w:iCs/>
          <w:sz w:val="18"/>
          <w:szCs w:val="18"/>
        </w:rPr>
        <w:fldChar w:fldCharType="end"/>
      </w:r>
    </w:p>
    <w:p w14:paraId="68950DF5" w14:textId="77777777" w:rsidR="001664F1" w:rsidRDefault="001664F1" w:rsidP="001664F1"/>
    <w:p w14:paraId="3945712E" w14:textId="77777777" w:rsidR="001664F1" w:rsidRDefault="001664F1" w:rsidP="001664F1"/>
    <w:p w14:paraId="3813D13F" w14:textId="77777777" w:rsidR="001664F1" w:rsidRDefault="001664F1" w:rsidP="001664F1">
      <w:r w:rsidRPr="002203DB">
        <w:t xml:space="preserve">Location-based AR, unlike Marker-based, is not bound to a select area to project its image. The application using Location-based AR does not require a marker to display content; it only requires the GPS location of the user’s phone, the direction in which it is pointed and the location of where the content is to be displayed as shown in Figure </w:t>
      </w:r>
      <w:r>
        <w:t>8</w:t>
      </w:r>
      <w:r w:rsidRPr="002203DB">
        <w:t xml:space="preserve">. Location-based AR is more interactive in comparison to Marker-based, and its functionality more aligned to how content would be displayed for the use of augmented flight tracking. </w:t>
      </w:r>
      <w:r>
        <w:fldChar w:fldCharType="begin" w:fldLock="1"/>
      </w:r>
      <w: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et al., 2013)","plainTextFormattedCitation":"(Patkar et al., 2013)","previouslyFormattedCitation":"(Patkar et al., 2013)"},"properties":{"noteIndex":0},"schema":"https://github.com/citation-style-language/schema/raw/master/csl-citation.json"}</w:instrText>
      </w:r>
      <w:r>
        <w:fldChar w:fldCharType="separate"/>
      </w:r>
      <w:r w:rsidRPr="004E7184">
        <w:rPr>
          <w:noProof/>
        </w:rPr>
        <w:t>(Patkar et al., 2013)</w:t>
      </w:r>
      <w:r>
        <w:fldChar w:fldCharType="end"/>
      </w:r>
      <w:r w:rsidRPr="002203DB">
        <w:t xml:space="preserve"> </w:t>
      </w:r>
      <w:r w:rsidRPr="007D2BF7">
        <w:t xml:space="preserve">Location-based AR is a robust technology suitable in large-scale environments; </w:t>
      </w:r>
      <w:r w:rsidRPr="00D521B1">
        <w:t xml:space="preserve">however, it tends to be inaccurate in its positioning. </w:t>
      </w:r>
      <w:r>
        <w:fldChar w:fldCharType="begin" w:fldLock="1"/>
      </w:r>
      <w:r>
        <w:instrText>ADDIN CSL_CITATION {"citationItems":[{"id":"ITEM-1","itemData":{"DOI":"10.1007/978-3-319-89935-0_39","ISBN":"9783319899343","ISSN":"18684238","abstract":"GeoAR, or location-based augmented reality, can be used as an innovative representation of location-specific information in diverse applications. However, there are hardly any software development kits (SDKs) that can be effectively used by developers, as important functionality and customisation options are generally missing. This article presents the concept, implementation and example applications of a framework, or GeoAR SDK, that integrates the core functionality of location-based AR and enables developers to implement customised and highly adaptable mobile application with GeoAR.","author":[{"dropping-particle":"","family":"Burkard","given":"Simon","non-dropping-particle":"","parse-names":false,"suffix":""},{"dropping-particle":"","family":"Fuchs-Kittowski","given":"Frank","non-dropping-particle":"","parse-names":false,"suffix":""},{"dropping-particle":"","family":"Himberger","given":"Sebastian","non-dropping-particle":"","parse-names":false,"suffix":""},{"dropping-particle":"","family":"Fischer","given":"Fabian","non-dropping-particle":"","parse-names":false,"suffix":""},{"dropping-particle":"","family":"Pfennigschmidt","given":"Stefan","non-dropping-particle":"","parse-names":false,"suffix":""}],"container-title":"IFIP Advances in Information and Communication Technology","id":"ITEM-1","issued":{"date-parts":[["2017"]]},"page":"470-483","title":"Mobile location-based augmented reality framework","type":"paper-conference","volume":"507"},"uris":["http://www.mendeley.com/documents/?uuid=c30c3800-7c27-3af4-8e16-bec86416f43f"]}],"mendeley":{"formattedCitation":"(Burkard, Fuchs-Kittowski, Himberger, Fischer, &amp; Pfennigschmidt, 2017)","plainTextFormattedCitation":"(Burkard, Fuchs-Kittowski, Himberger, Fischer, &amp; Pfennigschmidt, 2017)","previouslyFormattedCitation":"(Burkard, Fuchs-Kittowski, Himberger, Fischer, &amp; Pfennigschmidt, 2017)"},"properties":{"noteIndex":0},"schema":"https://github.com/citation-style-language/schema/raw/master/csl-citation.json"}</w:instrText>
      </w:r>
      <w:r>
        <w:fldChar w:fldCharType="separate"/>
      </w:r>
      <w:r w:rsidRPr="004E7184">
        <w:rPr>
          <w:noProof/>
        </w:rPr>
        <w:t>(Burkard, Fuchs-Kittowski, Himberger, Fischer, &amp; Pfennigschmidt, 2017)</w:t>
      </w:r>
      <w:r>
        <w:fldChar w:fldCharType="end"/>
      </w:r>
      <w:r>
        <w:t xml:space="preserve"> </w:t>
      </w:r>
      <w:r w:rsidRPr="00D521B1">
        <w:t xml:space="preserve">Using Augmented Reality in applications greatly increases the user experience for the applications users as it brings the content to the user dependent on the actions of the user. </w:t>
      </w:r>
    </w:p>
    <w:p w14:paraId="6B4F2810" w14:textId="77777777" w:rsidR="001664F1" w:rsidRDefault="001664F1" w:rsidP="001664F1"/>
    <w:p w14:paraId="56C0E745" w14:textId="77777777" w:rsidR="001664F1" w:rsidRDefault="001664F1" w:rsidP="001664F1">
      <w:r w:rsidRPr="00D521B1">
        <w:t xml:space="preserve">Developers can use a range of SDKs to incorporate Augmented Reality into native mobile applications; however, several limit SDKs are available for web-based AR. The biggest complication with </w:t>
      </w:r>
      <w:proofErr w:type="spellStart"/>
      <w:r w:rsidRPr="00D521B1">
        <w:t>WebAR</w:t>
      </w:r>
      <w:proofErr w:type="spellEnd"/>
      <w:r w:rsidRPr="00D521B1">
        <w:t xml:space="preserve"> is browser compatibility, still a current issue to date with </w:t>
      </w:r>
      <w:proofErr w:type="spellStart"/>
      <w:r w:rsidRPr="00D521B1">
        <w:t>WebAR</w:t>
      </w:r>
      <w:proofErr w:type="spellEnd"/>
      <w:r w:rsidRPr="00D521B1">
        <w:t xml:space="preserve"> experiences. Limited browsers have support for the different sensor’s API. Additionally, not all devices have the appropriate sensors equipped where the App Store can filter whether an application can be downloaded based on the requirements of the application; however, web applications have no control of these checks.</w:t>
      </w:r>
      <w:r>
        <w:t xml:space="preserve"> </w:t>
      </w:r>
      <w:r>
        <w:fldChar w:fldCharType="begin" w:fldLock="1"/>
      </w:r>
      <w:r>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Web vs App (AR edition) - Agora.io - Medium,”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fldChar w:fldCharType="separate"/>
      </w:r>
      <w:r w:rsidRPr="00D521B1">
        <w:rPr>
          <w:noProof/>
        </w:rPr>
        <w:t xml:space="preserve">(“Web vs App (AR edition) - Agora.io - Medium,” </w:t>
      </w:r>
      <w:r>
        <w:rPr>
          <w:noProof/>
        </w:rPr>
        <w:t>2019</w:t>
      </w:r>
      <w:r w:rsidRPr="00D521B1">
        <w:rPr>
          <w:noProof/>
        </w:rPr>
        <w:t>)</w:t>
      </w:r>
      <w:r>
        <w:fldChar w:fldCharType="end"/>
      </w:r>
      <w:r>
        <w:t xml:space="preserve"> </w:t>
      </w:r>
    </w:p>
    <w:p w14:paraId="41752CD7" w14:textId="77777777" w:rsidR="001664F1" w:rsidRPr="00B878FE" w:rsidRDefault="001664F1" w:rsidP="001664F1"/>
    <w:p w14:paraId="474607BA" w14:textId="1CDBA81B" w:rsidR="001664F1" w:rsidRPr="00B878FE" w:rsidRDefault="006D69A5" w:rsidP="001664F1">
      <w:pPr>
        <w:rPr>
          <w:color w:val="2F5496" w:themeColor="accent1" w:themeShade="BF"/>
        </w:rPr>
      </w:pPr>
      <w:r>
        <w:rPr>
          <w:color w:val="2F5496" w:themeColor="accent1" w:themeShade="BF"/>
        </w:rPr>
        <w:t>2</w:t>
      </w:r>
      <w:r w:rsidR="001664F1" w:rsidRPr="00B878FE">
        <w:rPr>
          <w:color w:val="2F5496" w:themeColor="accent1" w:themeShade="BF"/>
        </w:rPr>
        <w:t>.</w:t>
      </w:r>
      <w:r w:rsidR="001664F1">
        <w:rPr>
          <w:color w:val="2F5496" w:themeColor="accent1" w:themeShade="BF"/>
        </w:rPr>
        <w:t>4</w:t>
      </w:r>
      <w:r w:rsidR="001664F1" w:rsidRPr="00B878FE">
        <w:rPr>
          <w:color w:val="2F5496" w:themeColor="accent1" w:themeShade="BF"/>
        </w:rPr>
        <w:t>.1 AR.js</w:t>
      </w:r>
    </w:p>
    <w:p w14:paraId="64A33951" w14:textId="77777777" w:rsidR="001664F1" w:rsidRDefault="001664F1" w:rsidP="001664F1"/>
    <w:p w14:paraId="64DAD4F4" w14:textId="77777777" w:rsidR="001664F1" w:rsidRDefault="001664F1" w:rsidP="001664F1">
      <w:r w:rsidRPr="00D521B1">
        <w:t xml:space="preserve">AR.js is an online library accessible on the web for the use of Augmented Reality within web applications to create </w:t>
      </w:r>
      <w:proofErr w:type="spellStart"/>
      <w:r w:rsidRPr="00D521B1">
        <w:t>WebAR</w:t>
      </w:r>
      <w:proofErr w:type="spellEnd"/>
      <w:r w:rsidRPr="00D521B1">
        <w:t xml:space="preserve">, which works within default browsers with no additional special browser application. The library has features that enable Marker-based AR and Location-based AR.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r>
        <w:t xml:space="preserve"> </w:t>
      </w:r>
      <w:r w:rsidRPr="00D521B1">
        <w:t xml:space="preserve">As it runs purely on the web browser, it requires no installation. AR.js runs on all mobile platforms such as Android, iOS11, and Windows mobile. </w:t>
      </w:r>
      <w:r>
        <w:fldChar w:fldCharType="begin" w:fldLock="1"/>
      </w:r>
      <w: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fldChar w:fldCharType="separate"/>
      </w:r>
      <w:r w:rsidRPr="004E7184">
        <w:rPr>
          <w:noProof/>
        </w:rPr>
        <w:t>(Etinenne, 2017)</w:t>
      </w:r>
      <w:r>
        <w:fldChar w:fldCharType="end"/>
      </w:r>
      <w:r>
        <w:t xml:space="preserve"> </w:t>
      </w:r>
      <w:r w:rsidRPr="00D521B1">
        <w:t xml:space="preserve">The advantages of AR.js are the running efficiency on mobile phones. Newer mobiles have higher performance graphics cards, so the frames per second are greater than older mobiles; however, mobile phones four years old measure frames per second at 60fps, still relatively efficient. As it is web-based, no installation is required for the user, and the </w:t>
      </w:r>
      <w:r>
        <w:t>J</w:t>
      </w:r>
      <w:r w:rsidRPr="00D521B1">
        <w:t>ava</w:t>
      </w:r>
      <w:r>
        <w:t>S</w:t>
      </w:r>
      <w:r w:rsidRPr="00D521B1">
        <w:t xml:space="preserve">cript is based on three.js with its jsartoolkit5 tool kit. The AR.js library also works with any browser with WebGL.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p>
    <w:p w14:paraId="3A28907F" w14:textId="77777777" w:rsidR="001664F1" w:rsidRPr="002203DB" w:rsidRDefault="001664F1" w:rsidP="001664F1">
      <w:r w:rsidRPr="002203DB">
        <w:t xml:space="preserve"> </w:t>
      </w:r>
    </w:p>
    <w:p w14:paraId="413C3BA4" w14:textId="77777777" w:rsidR="001664F1" w:rsidRDefault="001664F1" w:rsidP="001664F1">
      <w:r w:rsidRPr="002203DB">
        <w:t xml:space="preserve">AR.js can be implemented using A-Frame. This combination allows for the smooth implementation of Augmented Reality by combining the two frameworks. </w:t>
      </w:r>
      <w:r>
        <w:fldChar w:fldCharType="begin" w:fldLock="1"/>
      </w:r>
      <w: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fldChar w:fldCharType="separate"/>
      </w:r>
      <w:r w:rsidRPr="004E7184">
        <w:rPr>
          <w:noProof/>
        </w:rPr>
        <w:t>(Etinenne, 2017)</w:t>
      </w:r>
      <w:r>
        <w:fldChar w:fldCharType="end"/>
      </w:r>
      <w:r>
        <w:t xml:space="preserve"> </w:t>
      </w:r>
      <w:r w:rsidRPr="002203DB">
        <w:t xml:space="preserve">Using the A-Frame implementation provides custom components that allow for the integration of data from GPS sensors. GPS entities can be created that have specific longitude/latitude values. The values can be added using a script which will be loaded by the FlightAware API. Once an </w:t>
      </w:r>
      <w:proofErr w:type="gramStart"/>
      <w:r w:rsidRPr="002203DB">
        <w:t>entity/entities</w:t>
      </w:r>
      <w:proofErr w:type="gramEnd"/>
      <w:r w:rsidRPr="002203DB">
        <w:t xml:space="preserve"> have been added and a camera entity created, the system calculates the user’s position and the distance between each GPS entity for every frame. From this, AR.js can use the user’s sensors to acquire the phone's orientation/position and display content for each GPS entity using the user’s camera. As the camera moves, the orientation and position are updated. </w:t>
      </w:r>
      <w:r>
        <w:fldChar w:fldCharType="begin" w:fldLock="1"/>
      </w:r>
      <w: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fldChar w:fldCharType="separate"/>
      </w:r>
      <w:r w:rsidRPr="004E7184">
        <w:rPr>
          <w:noProof/>
        </w:rPr>
        <w:t>(Etienne, 2018)</w:t>
      </w:r>
      <w:r>
        <w:fldChar w:fldCharType="end"/>
      </w:r>
    </w:p>
    <w:p w14:paraId="3EC8E4CF" w14:textId="77777777" w:rsidR="001664F1" w:rsidRDefault="001664F1" w:rsidP="001664F1"/>
    <w:p w14:paraId="3BFEB80F" w14:textId="18118CAD" w:rsidR="001664F1" w:rsidRDefault="006D69A5" w:rsidP="001664F1">
      <w:r>
        <w:rPr>
          <w:color w:val="2F5496" w:themeColor="accent1" w:themeShade="BF"/>
        </w:rPr>
        <w:t>2</w:t>
      </w:r>
      <w:r w:rsidR="001664F1" w:rsidRPr="00D521B1">
        <w:rPr>
          <w:color w:val="2F5496" w:themeColor="accent1" w:themeShade="BF"/>
        </w:rPr>
        <w:t xml:space="preserve">.4.2 </w:t>
      </w:r>
      <w:proofErr w:type="spellStart"/>
      <w:r w:rsidR="001664F1" w:rsidRPr="00D521B1">
        <w:rPr>
          <w:color w:val="2F5496" w:themeColor="accent1" w:themeShade="BF"/>
        </w:rPr>
        <w:t>ARKit</w:t>
      </w:r>
      <w:proofErr w:type="spellEnd"/>
    </w:p>
    <w:p w14:paraId="35E7EFA4" w14:textId="77777777" w:rsidR="001664F1" w:rsidRDefault="001664F1" w:rsidP="001664F1"/>
    <w:p w14:paraId="1DE13867" w14:textId="77777777" w:rsidR="001664F1" w:rsidRPr="006E4C8D" w:rsidRDefault="001664F1" w:rsidP="001664F1">
      <w:proofErr w:type="spellStart"/>
      <w:r w:rsidRPr="006E4C8D">
        <w:t>ARKit</w:t>
      </w:r>
      <w:proofErr w:type="spellEnd"/>
      <w:r w:rsidRPr="006E4C8D">
        <w:t xml:space="preserve"> is a specific Augment Reality SDK for iOS 11 to create AR components for native mobile applications. </w:t>
      </w:r>
      <w:r>
        <w:fldChar w:fldCharType="begin" w:fldLock="1"/>
      </w:r>
      <w:r>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Web vs App (AR edition) - Agora.io - Medium,”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fldChar w:fldCharType="separate"/>
      </w:r>
      <w:r w:rsidRPr="004E7184">
        <w:rPr>
          <w:noProof/>
        </w:rPr>
        <w:t xml:space="preserve">(“Web vs App (AR edition) - Agora.io - Medium,” </w:t>
      </w:r>
      <w:r>
        <w:rPr>
          <w:noProof/>
        </w:rPr>
        <w:t>2019</w:t>
      </w:r>
      <w:r w:rsidRPr="004E7184">
        <w:rPr>
          <w:noProof/>
        </w:rPr>
        <w:t>)</w:t>
      </w:r>
      <w:r>
        <w:fldChar w:fldCharType="end"/>
      </w:r>
      <w:r w:rsidRPr="006E4C8D">
        <w:t xml:space="preserve"> The SDK can be used to combine multiple libraries giving the opportunity to create different varying AR applications.</w:t>
      </w:r>
    </w:p>
    <w:p w14:paraId="643D8861" w14:textId="77777777" w:rsidR="001664F1" w:rsidRPr="006E4C8D" w:rsidRDefault="001664F1" w:rsidP="001664F1">
      <w:r w:rsidRPr="006E4C8D">
        <w:t xml:space="preserve"> </w:t>
      </w:r>
    </w:p>
    <w:p w14:paraId="27A5DD96" w14:textId="77777777" w:rsidR="001664F1" w:rsidRPr="006E4C8D" w:rsidRDefault="001664F1" w:rsidP="001664F1">
      <w:r w:rsidRPr="006E4C8D">
        <w:t xml:space="preserve">When an </w:t>
      </w:r>
      <w:proofErr w:type="spellStart"/>
      <w:r w:rsidRPr="006E4C8D">
        <w:t>ARSKView</w:t>
      </w:r>
      <w:proofErr w:type="spellEnd"/>
      <w:r w:rsidRPr="006E4C8D">
        <w:t xml:space="preserve"> session is created, it creates a virtual world centred on the user’s mobile phone’s current location. Virtual objects are created and positioned relative to that current location. The disadvantages to </w:t>
      </w:r>
      <w:proofErr w:type="spellStart"/>
      <w:r w:rsidRPr="006E4C8D">
        <w:t>ARKit</w:t>
      </w:r>
      <w:proofErr w:type="spellEnd"/>
      <w:r w:rsidRPr="006E4C8D">
        <w:t xml:space="preserve"> are that it will not render anchors that are over 100 meters away from the current position. The AR session will also not update the world origin as the user moves. </w:t>
      </w:r>
      <w:r>
        <w:fldChar w:fldCharType="begin" w:fldLock="1"/>
      </w:r>
      <w: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fldChar w:fldCharType="separate"/>
      </w:r>
      <w:r w:rsidRPr="004E7184">
        <w:rPr>
          <w:noProof/>
        </w:rPr>
        <w:t>(Smith, 2018)</w:t>
      </w:r>
      <w:r>
        <w:fldChar w:fldCharType="end"/>
      </w:r>
    </w:p>
    <w:p w14:paraId="21328FFF" w14:textId="77777777" w:rsidR="001664F1" w:rsidRPr="006E4C8D" w:rsidRDefault="001664F1" w:rsidP="001664F1">
      <w:r w:rsidRPr="006E4C8D">
        <w:lastRenderedPageBreak/>
        <w:t xml:space="preserve"> </w:t>
      </w:r>
    </w:p>
    <w:p w14:paraId="2BCAEE93" w14:textId="77777777" w:rsidR="001664F1" w:rsidRDefault="001664F1" w:rsidP="001664F1">
      <w:r w:rsidRPr="006E4C8D">
        <w:t xml:space="preserve">To rectify the two issues, </w:t>
      </w:r>
      <w:proofErr w:type="spellStart"/>
      <w:r w:rsidRPr="006E4C8D">
        <w:t>CoreLocation</w:t>
      </w:r>
      <w:proofErr w:type="spellEnd"/>
      <w:r w:rsidRPr="006E4C8D">
        <w:t xml:space="preserve"> is used. </w:t>
      </w:r>
      <w:proofErr w:type="spellStart"/>
      <w:r w:rsidRPr="006E4C8D">
        <w:t>CoreLocation</w:t>
      </w:r>
      <w:proofErr w:type="spellEnd"/>
      <w:r w:rsidRPr="006E4C8D">
        <w:t xml:space="preserve"> determines a mobile device’s geographic location, such as its altitude, orientation, and position relative to a neighbouring iBeacon device. </w:t>
      </w:r>
      <w:r>
        <w:fldChar w:fldCharType="begin" w:fldLock="1"/>
      </w:r>
      <w:r>
        <w:instrText>ADDIN CSL_CITATION {"citationItems":[{"id":"ITEM-1","itemData":{"URL":"https://developer.apple.com/documentation/corelocation","accessed":{"date-parts":[["2019","11","7"]]},"id":"ITEM-1","issued":{"date-parts":[["0"]]},"title":"Core Location | Apple Developer Documentation","type":"webpage"},"uris":["http://www.mendeley.com/documents/?uuid=1b4d329d-acbe-39bd-819c-3c9687e101e0"]}],"mendeley":{"formattedCitation":"(“Core Location | Apple Developer Documentation,” n.d.)","manualFormatting":"(“Core Location | Apple Developer Documentation,” 2019)","plainTextFormattedCitation":"(“Core Location | Apple Developer Documentation,” n.d.)","previouslyFormattedCitation":"(“Core Location | Apple Developer Documentation,” n.d.)"},"properties":{"noteIndex":0},"schema":"https://github.com/citation-style-language/schema/raw/master/csl-citation.json"}</w:instrText>
      </w:r>
      <w:r>
        <w:fldChar w:fldCharType="separate"/>
      </w:r>
      <w:r w:rsidRPr="004E7184">
        <w:rPr>
          <w:noProof/>
        </w:rPr>
        <w:t xml:space="preserve">(“Core Location | Apple Developer Documentation,” </w:t>
      </w:r>
      <w:r>
        <w:rPr>
          <w:noProof/>
        </w:rPr>
        <w:t>2019</w:t>
      </w:r>
      <w:r w:rsidRPr="004E7184">
        <w:rPr>
          <w:noProof/>
        </w:rPr>
        <w:t>)</w:t>
      </w:r>
      <w:r>
        <w:fldChar w:fldCharType="end"/>
      </w:r>
      <w:r>
        <w:t xml:space="preserve"> </w:t>
      </w:r>
      <w:r w:rsidRPr="006E4C8D">
        <w:t xml:space="preserve">The </w:t>
      </w:r>
      <w:proofErr w:type="spellStart"/>
      <w:r w:rsidRPr="006E4C8D">
        <w:t>CoreLocation</w:t>
      </w:r>
      <w:proofErr w:type="spellEnd"/>
      <w:r w:rsidRPr="006E4C8D">
        <w:t xml:space="preserve"> framework collects the relevant data using any available components present on the mobile device such as Wi-Fi, GPS, and Bluetooth. If the location is further than 100 meters away from the current user location, the pin needs to be moved closer to the user. Then as the user approaches the pin, the pin should move further away. This is accomplished by </w:t>
      </w:r>
      <w:proofErr w:type="spellStart"/>
      <w:r w:rsidRPr="006E4C8D">
        <w:t>recentering</w:t>
      </w:r>
      <w:proofErr w:type="spellEnd"/>
      <w:r w:rsidRPr="006E4C8D">
        <w:t xml:space="preserve"> the AR world’s origin. </w:t>
      </w:r>
      <w:proofErr w:type="spellStart"/>
      <w:r w:rsidRPr="006E4C8D">
        <w:t>Recentering</w:t>
      </w:r>
      <w:proofErr w:type="spellEnd"/>
      <w:r w:rsidRPr="006E4C8D">
        <w:t xml:space="preserve"> is achieved by checking if the user is a specific distance away from the original position of the AR origin. If the user is further than the specified distance, the current pins are removed, the AR session is restarted, so the world is </w:t>
      </w:r>
      <w:proofErr w:type="spellStart"/>
      <w:r w:rsidRPr="006E4C8D">
        <w:t>recentered</w:t>
      </w:r>
      <w:proofErr w:type="spellEnd"/>
      <w:r w:rsidRPr="006E4C8D">
        <w:t xml:space="preserve"> to the new user position, and the pins are placed. </w:t>
      </w:r>
      <w:r>
        <w:fldChar w:fldCharType="begin" w:fldLock="1"/>
      </w:r>
      <w: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fldChar w:fldCharType="separate"/>
      </w:r>
      <w:r w:rsidRPr="004E7184">
        <w:rPr>
          <w:noProof/>
        </w:rPr>
        <w:t>(Smith, 2018)</w:t>
      </w:r>
      <w:r>
        <w:fldChar w:fldCharType="end"/>
      </w:r>
    </w:p>
    <w:p w14:paraId="232F3513" w14:textId="77777777" w:rsidR="001664F1" w:rsidRPr="008D4E5D" w:rsidRDefault="001664F1" w:rsidP="001664F1"/>
    <w:p w14:paraId="6513F22A" w14:textId="77777777" w:rsidR="001664F1" w:rsidRDefault="001664F1" w:rsidP="006D69A5">
      <w:pPr>
        <w:pStyle w:val="ListParagraph"/>
        <w:numPr>
          <w:ilvl w:val="1"/>
          <w:numId w:val="28"/>
        </w:numPr>
        <w:rPr>
          <w:rFonts w:asciiTheme="minorHAnsi" w:hAnsiTheme="minorHAnsi"/>
          <w:color w:val="2F5496" w:themeColor="accent1" w:themeShade="BF"/>
        </w:rPr>
      </w:pPr>
      <w:r>
        <w:rPr>
          <w:rFonts w:asciiTheme="minorHAnsi" w:hAnsiTheme="minorHAnsi"/>
          <w:color w:val="2F5496" w:themeColor="accent1" w:themeShade="BF"/>
        </w:rPr>
        <w:t>Usability</w:t>
      </w:r>
    </w:p>
    <w:p w14:paraId="493E3469" w14:textId="77777777" w:rsidR="001664F1" w:rsidRDefault="001664F1" w:rsidP="001664F1"/>
    <w:p w14:paraId="726D8359" w14:textId="77777777" w:rsidR="001664F1" w:rsidRDefault="001664F1" w:rsidP="001664F1">
      <w:r w:rsidRPr="002203DB">
        <w:t xml:space="preserve">Usability is considered one of the main elements regarding software quality. It validates the ability of the software to be understood if the software is functional and appealing to users. </w:t>
      </w:r>
      <w:r>
        <w:fldChar w:fldCharType="begin" w:fldLock="1"/>
      </w:r>
      <w: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Kawakami, &amp; Conte, 2014)","plainTextFormattedCitation":"(Rivero, Kawakami, &amp; Conte, 2014)","previouslyFormattedCitation":"(Rivero, Kawakami, &amp; Conte, 2014)"},"properties":{"noteIndex":0},"schema":"https://github.com/citation-style-language/schema/raw/master/csl-citation.json"}</w:instrText>
      </w:r>
      <w:r>
        <w:fldChar w:fldCharType="separate"/>
      </w:r>
      <w:r w:rsidRPr="002203DB">
        <w:rPr>
          <w:noProof/>
        </w:rPr>
        <w:t>(Rivero, Kawakami, &amp; Conte, 2014)</w:t>
      </w:r>
      <w:r>
        <w:fldChar w:fldCharType="end"/>
      </w:r>
      <w:r>
        <w:t xml:space="preserve"> </w:t>
      </w:r>
      <w:r w:rsidRPr="002203DB">
        <w:t>Usability on web applications can have the effect of the users accepting the application or not accepting the application.</w:t>
      </w:r>
      <w:r>
        <w:t xml:space="preserve"> It is necessary to use technologies to assist in the evaluation and improvement of usability features in the application development process as the cost and time of correcting software problems later into development can cause more disruption than if they had been corrected earlier in development. Despite the importance of usability, developers tend to neglect the concept as just one of several aspects to determine software quality. The most common method of evaluating web applications is through user testing. A user would interact with the software where a spectator would identify usability problems affecting the user. The method can become time-consuming and costly due to multiple user tests being conducted to measure a range of user feedback. </w:t>
      </w:r>
      <w:r>
        <w:fldChar w:fldCharType="begin" w:fldLock="1"/>
      </w:r>
      <w: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et al., 2014)"},"properties":{"noteIndex":0},"schema":"https://github.com/citation-style-language/schema/raw/master/csl-citation.json"}</w:instrText>
      </w:r>
      <w:r>
        <w:fldChar w:fldCharType="separate"/>
      </w:r>
      <w:r w:rsidRPr="003D432F">
        <w:rPr>
          <w:noProof/>
        </w:rPr>
        <w:t>(Rivero et al., 2014)</w:t>
      </w:r>
      <w:r>
        <w:fldChar w:fldCharType="end"/>
      </w:r>
      <w:r>
        <w:t xml:space="preserve"> Different usability inspection methods have been created to filter usability issues in different mediums.</w:t>
      </w:r>
    </w:p>
    <w:p w14:paraId="6E54DA0D" w14:textId="77777777" w:rsidR="001664F1" w:rsidRDefault="001664F1" w:rsidP="001664F1"/>
    <w:p w14:paraId="483E1424" w14:textId="053A68D7" w:rsidR="001664F1" w:rsidRPr="008C4695" w:rsidRDefault="006D69A5" w:rsidP="001664F1">
      <w:pPr>
        <w:rPr>
          <w:color w:val="2F5496" w:themeColor="accent1" w:themeShade="BF"/>
        </w:rPr>
      </w:pPr>
      <w:r>
        <w:rPr>
          <w:color w:val="2F5496" w:themeColor="accent1" w:themeShade="BF"/>
        </w:rPr>
        <w:t>2</w:t>
      </w:r>
      <w:r w:rsidR="001664F1" w:rsidRPr="008C4695">
        <w:rPr>
          <w:color w:val="2F5496" w:themeColor="accent1" w:themeShade="BF"/>
        </w:rPr>
        <w:t>.5.1 Usability Inspection Methods</w:t>
      </w:r>
    </w:p>
    <w:p w14:paraId="109786D1" w14:textId="77777777" w:rsidR="001664F1" w:rsidRDefault="001664F1" w:rsidP="001664F1"/>
    <w:p w14:paraId="201BBC52" w14:textId="77777777" w:rsidR="001664F1" w:rsidRDefault="001664F1" w:rsidP="001664F1">
      <w:r w:rsidRPr="002203DB">
        <w:t xml:space="preserve">Usability inspection methods use experts experience in the field of usability and previous user research to ascertain obvious usability issues throughout application development. Using the methods avoids the need to have user testing where users are exposed to a version of a developed application whereby the users critique the application against a set of criteria. These methods allow for quicker and less costly alternatives to the traditional user testing method to establish usability faults. However, this methodology represents a minimum standard where experts may not establish all issues present compared to user testing, where issues revealed were not considered by the methodology.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Courage, &amp; Caine, 2015)","plainTextFormattedCitation":"(Baxter, Courage, &amp; Caine, 2015)","previouslyFormattedCitation":"(Baxter, Courage, &amp; Caine, 2015)"},"properties":{"noteIndex":0},"schema":"https://github.com/citation-style-language/schema/raw/master/csl-citation.json"}</w:instrText>
      </w:r>
      <w:r>
        <w:fldChar w:fldCharType="separate"/>
      </w:r>
      <w:r w:rsidRPr="004E7184">
        <w:rPr>
          <w:noProof/>
        </w:rPr>
        <w:t>(Baxter, Courage, &amp; Caine, 2015)</w:t>
      </w:r>
      <w:r>
        <w:fldChar w:fldCharType="end"/>
      </w:r>
      <w:r w:rsidRPr="002203DB">
        <w:t xml:space="preserve"> While in initial mock-up stages of design, usability inspection methods should be used to avoid redesigns of implemented prototypes to prevent time wastage and to adhere to standards to ensure heightened usability for the user base of the flight tracking application.</w:t>
      </w:r>
    </w:p>
    <w:p w14:paraId="631458B3" w14:textId="77777777" w:rsidR="001664F1" w:rsidRDefault="001664F1" w:rsidP="001664F1"/>
    <w:p w14:paraId="1E9BACBC" w14:textId="77777777" w:rsidR="001664F1" w:rsidRDefault="001664F1" w:rsidP="001664F1"/>
    <w:p w14:paraId="553E7CBD" w14:textId="77777777" w:rsidR="001664F1" w:rsidRDefault="001664F1" w:rsidP="001664F1"/>
    <w:p w14:paraId="594453B2" w14:textId="78811B36" w:rsidR="001664F1" w:rsidRPr="00F561A6" w:rsidRDefault="006D69A5" w:rsidP="001664F1">
      <w:pPr>
        <w:rPr>
          <w:color w:val="2F5496" w:themeColor="accent1" w:themeShade="BF"/>
        </w:rPr>
      </w:pPr>
      <w:r>
        <w:rPr>
          <w:color w:val="2F5496" w:themeColor="accent1" w:themeShade="BF"/>
        </w:rPr>
        <w:t>2</w:t>
      </w:r>
      <w:r w:rsidR="001664F1" w:rsidRPr="008C4695">
        <w:rPr>
          <w:color w:val="2F5496" w:themeColor="accent1" w:themeShade="BF"/>
        </w:rPr>
        <w:t>.5.1</w:t>
      </w:r>
      <w:r w:rsidR="001664F1">
        <w:rPr>
          <w:color w:val="2F5496" w:themeColor="accent1" w:themeShade="BF"/>
        </w:rPr>
        <w:t>.1</w:t>
      </w:r>
      <w:r w:rsidR="001664F1" w:rsidRPr="008C4695">
        <w:rPr>
          <w:color w:val="2F5496" w:themeColor="accent1" w:themeShade="BF"/>
        </w:rPr>
        <w:t xml:space="preserve"> </w:t>
      </w:r>
      <w:r w:rsidR="001664F1">
        <w:rPr>
          <w:color w:val="2F5496" w:themeColor="accent1" w:themeShade="BF"/>
        </w:rPr>
        <w:t>Heuristic Evaluation</w:t>
      </w:r>
    </w:p>
    <w:p w14:paraId="2D4BC93A" w14:textId="77777777" w:rsidR="001664F1" w:rsidRDefault="001664F1" w:rsidP="001664F1"/>
    <w:p w14:paraId="4F738FAF" w14:textId="77777777" w:rsidR="001664F1" w:rsidRDefault="001664F1" w:rsidP="001664F1">
      <w:r w:rsidRPr="002203DB">
        <w:t xml:space="preserve">One usability inspection method is the heuristic evaluation. Jacob Nielson and Rolf </w:t>
      </w:r>
      <w:proofErr w:type="spellStart"/>
      <w:r w:rsidRPr="002203DB">
        <w:t>Molich</w:t>
      </w:r>
      <w:proofErr w:type="spellEnd"/>
      <w:r w:rsidRPr="002203DB">
        <w:t xml:space="preserve"> introduced the method as a means for practitioners to save time and money as an alternative to lab-based usability studies. </w:t>
      </w:r>
      <w:r>
        <w:fldChar w:fldCharType="begin" w:fldLock="1"/>
      </w:r>
      <w:r>
        <w:instrText>ADDIN CSL_CITATION {"citationItems":[{"id":"ITEM-1","itemData":{"abstract":"Summary: Simple user testing with 5 participants, paper prototyping, and heuristic evaluation offer a cheap, fast, and early focus on usability, as well as many rounds of iterative design.","author":[{"dropping-particle":"","family":"Nielsen","given":"Jakob","non-dropping-particle":"","parse-names":false,"suffix":""}],"container-title":"Proceedings of the third international conference on human-computer interaction on Designing and using human-computer interfaces and knowledge based systems (2nd Ed.)","id":"ITEM-1","issued":{"date-parts":[["1989"]]},"page":"394-401","title":"Usability engineering at a discount","type":"paper-conference"},"uris":["http://www.mendeley.com/documents/?uuid=b7162a60-46ff-3ffb-863f-dd24aad36bc4"]},{"id":"ITEM-2","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2","issued":{"date-parts":[["1990","3","1"]]},"page":"249-256","publisher":"Association for Computing Machinery","title":"Heuristic evaluation of user interfaces","type":"paper-conference"},"uris":["http://www.mendeley.com/documents/?uuid=2dda7637-495d-3832-8754-4fd39e8d028a"]}],"mendeley":{"formattedCitation":"(Nielsen, 1989; Nielsen &amp; Molich, 1990)","plainTextFormattedCitation":"(Nielsen, 1989; Nielsen &amp; Molich, 1990)","previouslyFormattedCitation":"(Nielsen, 1989; Nielsen &amp; Molich, 1990)"},"properties":{"noteIndex":0},"schema":"https://github.com/citation-style-language/schema/raw/master/csl-citation.json"}</w:instrText>
      </w:r>
      <w:r>
        <w:fldChar w:fldCharType="separate"/>
      </w:r>
      <w:r w:rsidRPr="004E7184">
        <w:rPr>
          <w:noProof/>
        </w:rPr>
        <w:t>(Nielsen, 1989; Nielsen &amp; Molich, 1990)</w:t>
      </w:r>
      <w:r>
        <w:fldChar w:fldCharType="end"/>
      </w:r>
      <w:r>
        <w:t xml:space="preserve"> </w:t>
      </w:r>
      <w:r w:rsidRPr="002203DB">
        <w:t xml:space="preserve">The heuristic evaluation is the most commonly used method in user-centred design to identify usability constraints. </w:t>
      </w:r>
      <w:r>
        <w:fldChar w:fldCharType="begin" w:fldLock="1"/>
      </w:r>
      <w: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fldChar w:fldCharType="separate"/>
      </w:r>
      <w:r w:rsidRPr="004E7184">
        <w:rPr>
          <w:noProof/>
        </w:rPr>
        <w:t>(Wilson, 2014)</w:t>
      </w:r>
      <w:r>
        <w:fldChar w:fldCharType="end"/>
      </w:r>
      <w:r w:rsidRPr="002203DB">
        <w:t xml:space="preserve"> The method adheres to ten heuristics that applications should follow for good user experience. However, not all ten can always be adhered to as they may conflict with the application. Nor where all ten heuristics are adhered to will the application be guaranteed to meet users’ needs, yet it is less likely difficulties of poor design will emerge.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fldChar w:fldCharType="separate"/>
      </w:r>
      <w:r w:rsidRPr="004E7184">
        <w:rPr>
          <w:noProof/>
        </w:rPr>
        <w:t>(Baxter et al., 2015)</w:t>
      </w:r>
      <w:r>
        <w:fldChar w:fldCharType="end"/>
      </w:r>
      <w:r>
        <w:t xml:space="preserve"> </w:t>
      </w:r>
      <w:r w:rsidRPr="002203DB">
        <w:t>The ten heuristics are as follows:</w:t>
      </w:r>
    </w:p>
    <w:p w14:paraId="1F5C0FB5" w14:textId="77777777" w:rsidR="001664F1" w:rsidRDefault="001664F1" w:rsidP="001664F1"/>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253"/>
        <w:gridCol w:w="5747"/>
      </w:tblGrid>
      <w:tr w:rsidR="001664F1" w14:paraId="325104D1" w14:textId="77777777" w:rsidTr="00C26F8A">
        <w:tc>
          <w:tcPr>
            <w:tcW w:w="3256" w:type="dxa"/>
            <w:shd w:val="clear" w:color="auto" w:fill="D9E2F3" w:themeFill="accent1" w:themeFillTint="33"/>
          </w:tcPr>
          <w:p w14:paraId="29D35225" w14:textId="77777777" w:rsidR="001664F1" w:rsidRPr="008C4695" w:rsidRDefault="001664F1" w:rsidP="001664F1">
            <w:pPr>
              <w:rPr>
                <w:b/>
                <w:bCs/>
              </w:rPr>
            </w:pPr>
            <w:r w:rsidRPr="008C4695">
              <w:rPr>
                <w:b/>
                <w:bCs/>
              </w:rPr>
              <w:t>Heuristic</w:t>
            </w:r>
          </w:p>
        </w:tc>
        <w:tc>
          <w:tcPr>
            <w:tcW w:w="5754" w:type="dxa"/>
            <w:shd w:val="clear" w:color="auto" w:fill="D9E2F3" w:themeFill="accent1" w:themeFillTint="33"/>
          </w:tcPr>
          <w:p w14:paraId="2B03228B" w14:textId="77777777" w:rsidR="001664F1" w:rsidRPr="008C4695" w:rsidRDefault="001664F1" w:rsidP="001664F1">
            <w:pPr>
              <w:rPr>
                <w:b/>
                <w:bCs/>
              </w:rPr>
            </w:pPr>
            <w:r w:rsidRPr="008C4695">
              <w:rPr>
                <w:b/>
                <w:bCs/>
              </w:rPr>
              <w:t>Definition</w:t>
            </w:r>
          </w:p>
        </w:tc>
      </w:tr>
      <w:tr w:rsidR="001664F1" w14:paraId="6C24DBBF" w14:textId="77777777" w:rsidTr="00C26F8A">
        <w:tc>
          <w:tcPr>
            <w:tcW w:w="3256" w:type="dxa"/>
          </w:tcPr>
          <w:p w14:paraId="693282FD" w14:textId="77777777" w:rsidR="001664F1" w:rsidRDefault="001664F1" w:rsidP="001664F1">
            <w:r>
              <w:t>Visibility of system status</w:t>
            </w:r>
          </w:p>
        </w:tc>
        <w:tc>
          <w:tcPr>
            <w:tcW w:w="5754" w:type="dxa"/>
          </w:tcPr>
          <w:p w14:paraId="51D82589" w14:textId="77777777" w:rsidR="001664F1" w:rsidRDefault="001664F1" w:rsidP="001664F1">
            <w:r>
              <w:t>Keeping the user informed of the progress of the application and feedback given in a sensible time.</w:t>
            </w:r>
          </w:p>
        </w:tc>
      </w:tr>
      <w:tr w:rsidR="001664F1" w14:paraId="30617163" w14:textId="77777777" w:rsidTr="00C26F8A">
        <w:tc>
          <w:tcPr>
            <w:tcW w:w="3256" w:type="dxa"/>
          </w:tcPr>
          <w:p w14:paraId="5D0F2C91" w14:textId="77777777" w:rsidR="001664F1" w:rsidRDefault="001664F1" w:rsidP="001664F1">
            <w:r>
              <w:t>Match between system and the real world</w:t>
            </w:r>
          </w:p>
        </w:tc>
        <w:tc>
          <w:tcPr>
            <w:tcW w:w="5754" w:type="dxa"/>
          </w:tcPr>
          <w:p w14:paraId="2A2D8C05" w14:textId="77777777" w:rsidR="001664F1" w:rsidRDefault="001664F1" w:rsidP="001664F1">
            <w:r>
              <w:t>Avoid use of technical jargon. Information presented in a logical format.</w:t>
            </w:r>
          </w:p>
        </w:tc>
      </w:tr>
      <w:tr w:rsidR="001664F1" w14:paraId="0979EC54" w14:textId="77777777" w:rsidTr="00C26F8A">
        <w:tc>
          <w:tcPr>
            <w:tcW w:w="3256" w:type="dxa"/>
          </w:tcPr>
          <w:p w14:paraId="2547A714" w14:textId="77777777" w:rsidR="001664F1" w:rsidRDefault="001664F1" w:rsidP="001664F1">
            <w:r>
              <w:t>User control and freedom</w:t>
            </w:r>
          </w:p>
        </w:tc>
        <w:tc>
          <w:tcPr>
            <w:tcW w:w="5754" w:type="dxa"/>
          </w:tcPr>
          <w:p w14:paraId="48E16203" w14:textId="77777777" w:rsidR="001664F1" w:rsidRDefault="001664F1" w:rsidP="001664F1">
            <w:r>
              <w:t>Allow users to control the movement through the system. Able to return to previous states.</w:t>
            </w:r>
          </w:p>
        </w:tc>
      </w:tr>
      <w:tr w:rsidR="001664F1" w14:paraId="2D993CD9" w14:textId="77777777" w:rsidTr="00C26F8A">
        <w:tc>
          <w:tcPr>
            <w:tcW w:w="3256" w:type="dxa"/>
          </w:tcPr>
          <w:p w14:paraId="256C00D3" w14:textId="77777777" w:rsidR="001664F1" w:rsidRDefault="001664F1" w:rsidP="001664F1">
            <w:r>
              <w:t>Consistency and standards</w:t>
            </w:r>
          </w:p>
        </w:tc>
        <w:tc>
          <w:tcPr>
            <w:tcW w:w="5754" w:type="dxa"/>
          </w:tcPr>
          <w:p w14:paraId="3B685BDF" w14:textId="77777777" w:rsidR="001664F1" w:rsidRDefault="001664F1" w:rsidP="001664F1">
            <w:r>
              <w:t>Be consistent throughout application such as jargon, layout and actions. Follow known conventions and principles.</w:t>
            </w:r>
          </w:p>
        </w:tc>
      </w:tr>
      <w:tr w:rsidR="001664F1" w14:paraId="63D8009B" w14:textId="77777777" w:rsidTr="00C26F8A">
        <w:tc>
          <w:tcPr>
            <w:tcW w:w="3256" w:type="dxa"/>
          </w:tcPr>
          <w:p w14:paraId="6AC02B91" w14:textId="77777777" w:rsidR="001664F1" w:rsidRDefault="001664F1" w:rsidP="001664F1">
            <w:r>
              <w:t>Error prevention</w:t>
            </w:r>
          </w:p>
        </w:tc>
        <w:tc>
          <w:tcPr>
            <w:tcW w:w="5754" w:type="dxa"/>
          </w:tcPr>
          <w:p w14:paraId="6954589A" w14:textId="77777777" w:rsidR="001664F1" w:rsidRDefault="001664F1" w:rsidP="001664F1">
            <w:r>
              <w:t>Avoid the possibility for users to make errors. If an error has been made notify the user to correct before advancing to the next state.</w:t>
            </w:r>
          </w:p>
        </w:tc>
      </w:tr>
      <w:tr w:rsidR="001664F1" w14:paraId="624CE931" w14:textId="77777777" w:rsidTr="00C26F8A">
        <w:tc>
          <w:tcPr>
            <w:tcW w:w="3256" w:type="dxa"/>
          </w:tcPr>
          <w:p w14:paraId="709C3364" w14:textId="77777777" w:rsidR="001664F1" w:rsidRDefault="001664F1" w:rsidP="001664F1">
            <w:r>
              <w:t>Recognition rather than recall</w:t>
            </w:r>
          </w:p>
        </w:tc>
        <w:tc>
          <w:tcPr>
            <w:tcW w:w="5754" w:type="dxa"/>
          </w:tcPr>
          <w:p w14:paraId="336C718C" w14:textId="77777777" w:rsidR="001664F1" w:rsidRDefault="001664F1" w:rsidP="001664F1">
            <w:r>
              <w:t>Make options or information accessible across application when required. Users not relied to remember how to use application.</w:t>
            </w:r>
          </w:p>
        </w:tc>
      </w:tr>
      <w:tr w:rsidR="001664F1" w14:paraId="0659D060" w14:textId="77777777" w:rsidTr="00C26F8A">
        <w:tc>
          <w:tcPr>
            <w:tcW w:w="3256" w:type="dxa"/>
          </w:tcPr>
          <w:p w14:paraId="3B9AD4C4" w14:textId="77777777" w:rsidR="001664F1" w:rsidRDefault="001664F1" w:rsidP="001664F1">
            <w:r>
              <w:t>Flexibility and efficiency of use</w:t>
            </w:r>
          </w:p>
        </w:tc>
        <w:tc>
          <w:tcPr>
            <w:tcW w:w="5754" w:type="dxa"/>
          </w:tcPr>
          <w:p w14:paraId="3DE1467C" w14:textId="77777777" w:rsidR="001664F1" w:rsidRDefault="001664F1" w:rsidP="001664F1">
            <w:r>
              <w:t>Make shortcuts available for expert users but hidden for novice users. Application to be customizable for users based on regularity of use.</w:t>
            </w:r>
          </w:p>
        </w:tc>
      </w:tr>
      <w:tr w:rsidR="001664F1" w14:paraId="36D0922C" w14:textId="77777777" w:rsidTr="00C26F8A">
        <w:tc>
          <w:tcPr>
            <w:tcW w:w="3256" w:type="dxa"/>
          </w:tcPr>
          <w:p w14:paraId="3E9BB7BC" w14:textId="77777777" w:rsidR="001664F1" w:rsidRDefault="001664F1" w:rsidP="001664F1">
            <w:r>
              <w:t>Aesthetic and minimalist design</w:t>
            </w:r>
          </w:p>
        </w:tc>
        <w:tc>
          <w:tcPr>
            <w:tcW w:w="5754" w:type="dxa"/>
          </w:tcPr>
          <w:p w14:paraId="76E47E5C" w14:textId="77777777" w:rsidR="001664F1" w:rsidRDefault="001664F1" w:rsidP="001664F1">
            <w:r>
              <w:t>Avoid irrelevant information. Minimal design to avoid overloading user.</w:t>
            </w:r>
          </w:p>
        </w:tc>
      </w:tr>
      <w:tr w:rsidR="001664F1" w14:paraId="17BE1A83" w14:textId="77777777" w:rsidTr="00C26F8A">
        <w:tc>
          <w:tcPr>
            <w:tcW w:w="3256" w:type="dxa"/>
          </w:tcPr>
          <w:p w14:paraId="7A847A79" w14:textId="77777777" w:rsidR="001664F1" w:rsidRDefault="001664F1" w:rsidP="001664F1">
            <w:r>
              <w:t>Help users recognise, diagnose, and recover from errors</w:t>
            </w:r>
          </w:p>
        </w:tc>
        <w:tc>
          <w:tcPr>
            <w:tcW w:w="5754" w:type="dxa"/>
          </w:tcPr>
          <w:p w14:paraId="475B61A7" w14:textId="77777777" w:rsidR="001664F1" w:rsidRDefault="001664F1" w:rsidP="001664F1">
            <w:r>
              <w:t>In event of errors inform users with error messages and instructions on how to recover.</w:t>
            </w:r>
          </w:p>
        </w:tc>
      </w:tr>
      <w:tr w:rsidR="001664F1" w14:paraId="3A2AD71B" w14:textId="77777777" w:rsidTr="00C26F8A">
        <w:tc>
          <w:tcPr>
            <w:tcW w:w="3256" w:type="dxa"/>
          </w:tcPr>
          <w:p w14:paraId="730BDB12" w14:textId="77777777" w:rsidR="001664F1" w:rsidRDefault="001664F1" w:rsidP="001664F1">
            <w:r>
              <w:t>Help and documentation</w:t>
            </w:r>
          </w:p>
        </w:tc>
        <w:tc>
          <w:tcPr>
            <w:tcW w:w="5754" w:type="dxa"/>
          </w:tcPr>
          <w:p w14:paraId="28E02652" w14:textId="77777777" w:rsidR="001664F1" w:rsidRDefault="001664F1" w:rsidP="001664F1">
            <w:r>
              <w:t>Instructions on how to use application if needed by users. Instructions should be brief, easy to locate and focused on specific task.</w:t>
            </w:r>
          </w:p>
        </w:tc>
      </w:tr>
    </w:tbl>
    <w:p w14:paraId="188AECF2" w14:textId="77777777" w:rsidR="001664F1" w:rsidRDefault="001664F1" w:rsidP="001664F1"/>
    <w:p w14:paraId="24B0B3FE" w14:textId="77777777" w:rsidR="001664F1" w:rsidRDefault="001664F1" w:rsidP="001664F1">
      <w:r w:rsidRPr="002203DB">
        <w:t xml:space="preserve">There are three general approaches to conduct a heuristic evaluation. An object-based heuristic evaluation, </w:t>
      </w:r>
      <w:r>
        <w:t xml:space="preserve">where </w:t>
      </w:r>
      <w:r w:rsidRPr="002203DB">
        <w:t xml:space="preserve">evaluators examine particular user interface objects for problems related to the heuristics; such objects can be phone screens, web pages, windows, dialog boxes, menus, and controls. A second approach is a task-based heuristic evaluation, where evaluators are given tasks to complete and are asked to report problems related to </w:t>
      </w:r>
      <w:r w:rsidRPr="002203DB">
        <w:lastRenderedPageBreak/>
        <w:t xml:space="preserve">the ten heuristics. The third approach is a hybrid of the object-based and task-based approaches. Evaluators are first given tasks to complete reporting issues related to the heuristics then evaluate the user interface objects against the heuristics. </w:t>
      </w:r>
      <w:r>
        <w:fldChar w:fldCharType="begin" w:fldLock="1"/>
      </w:r>
      <w: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fldChar w:fldCharType="separate"/>
      </w:r>
      <w:r w:rsidRPr="004E7184">
        <w:rPr>
          <w:noProof/>
        </w:rPr>
        <w:t>(Wilson, 2014)</w:t>
      </w:r>
      <w:r>
        <w:fldChar w:fldCharType="end"/>
      </w:r>
    </w:p>
    <w:p w14:paraId="29F5D3F8" w14:textId="77777777" w:rsidR="001664F1" w:rsidRDefault="001664F1" w:rsidP="001664F1"/>
    <w:p w14:paraId="56D18984" w14:textId="77777777" w:rsidR="001664F1" w:rsidRDefault="001664F1" w:rsidP="001664F1">
      <w:r w:rsidRPr="002203DB">
        <w:t>The ten heuristics can be used as a requirement specification while designing mock-ups of the flight tracking application to ensure the application follows standard usability conventions of design.</w:t>
      </w:r>
    </w:p>
    <w:p w14:paraId="3F955E2D" w14:textId="77777777" w:rsidR="001664F1" w:rsidRDefault="001664F1" w:rsidP="001664F1"/>
    <w:p w14:paraId="604ABA4A" w14:textId="22FAC12A" w:rsidR="001664F1" w:rsidRDefault="006D69A5" w:rsidP="001664F1">
      <w:pPr>
        <w:rPr>
          <w:color w:val="2F5496" w:themeColor="accent1" w:themeShade="BF"/>
        </w:rPr>
      </w:pPr>
      <w:r>
        <w:rPr>
          <w:color w:val="2F5496" w:themeColor="accent1" w:themeShade="BF"/>
        </w:rPr>
        <w:t>2</w:t>
      </w:r>
      <w:r w:rsidR="001664F1" w:rsidRPr="00862A6D">
        <w:rPr>
          <w:color w:val="2F5496" w:themeColor="accent1" w:themeShade="BF"/>
        </w:rPr>
        <w:t>.5.1.2 Cognitive Walkthrough</w:t>
      </w:r>
    </w:p>
    <w:p w14:paraId="2DD98FD6" w14:textId="77777777" w:rsidR="001664F1" w:rsidRDefault="001664F1" w:rsidP="001664F1">
      <w:pPr>
        <w:rPr>
          <w:color w:val="2F5496" w:themeColor="accent1" w:themeShade="BF"/>
        </w:rPr>
      </w:pPr>
    </w:p>
    <w:p w14:paraId="0E6FCE40" w14:textId="77777777" w:rsidR="001664F1" w:rsidRPr="00BE6D73" w:rsidRDefault="001664F1" w:rsidP="001664F1">
      <w:r w:rsidRPr="00BE6D73">
        <w:t>A second usability inspection method is the cognitive walkthrough, where an evaluator(s) work through a sequence of tasks and asks a set of questions from the viewpoint of the user. The cognitive walkthrough aims to gauge the system’s learnability for new users. The initial purpose of the cognitive walkthrough was aimed to evaluate small walk-up systems such as kiosks and ATMs, where users would be exposed to the systems without any form of training.</w:t>
      </w:r>
      <w:r>
        <w:t xml:space="preserve"> </w:t>
      </w:r>
      <w:r w:rsidRPr="00BE6D73">
        <w:t>The tool has now been deployed to gauge the learnability of more sophisticated software systems on new users. The advantages of using a cognitive walkthrough are the ability to deploy the tool during any phase of development, provides suggestions on improvements to increase learnability, the efficiency of applying the tool, and may be completed by user(s) without any form of previous access to the system. However, the tool is limited by the value of data given due to the skills of the evaluators. Additionally, it does not provide a record of the frequency or severity of issues encountered by users.</w:t>
      </w:r>
      <w:r>
        <w:t xml:space="preserve"> </w:t>
      </w:r>
      <w:r>
        <w:fldChar w:fldCharType="begin" w:fldLock="1"/>
      </w:r>
      <w: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fldChar w:fldCharType="separate"/>
      </w:r>
      <w:r w:rsidRPr="008620DF">
        <w:rPr>
          <w:noProof/>
        </w:rPr>
        <w:t>(Baxter et al., 2015)</w:t>
      </w:r>
      <w:r>
        <w:fldChar w:fldCharType="end"/>
      </w:r>
      <w:r>
        <w:t xml:space="preserve"> </w:t>
      </w:r>
      <w:r>
        <w:fldChar w:fldCharType="begin" w:fldLock="1"/>
      </w:r>
      <w:r>
        <w:instrText>ADDIN CSL_CITATION {"citationItems":[{"id":"ITEM-1","itemData":{"URL":"https://www.usabilitybok.org/cognitive-walkthrough","accessed":{"date-parts":[["2019","11","8"]]},"id":"ITEM-1","issued":{"date-parts":[["0"]]},"title":"Cognitive Walkthrough | Usability Body of Knowledge","type":"webpage"},"uris":["http://www.mendeley.com/documents/?uuid=0feaf1a0-db25-37f9-9805-e7ae124f60f7"]}],"mendeley":{"formattedCitation":"(“Cognitive Walkthrough | Usability Body of Knowledge,” n.d.)","manualFormatting":"(“Cognitive Walkthrough | Usability Body of Knowledge,” 2019)","plainTextFormattedCitation":"(“Cognitive Walkthrough | Usability Body of Knowledge,” n.d.)","previouslyFormattedCitation":"(“Cognitive Walkthrough | Usability Body of Knowledge,” n.d.)"},"properties":{"noteIndex":0},"schema":"https://github.com/citation-style-language/schema/raw/master/csl-citation.json"}</w:instrText>
      </w:r>
      <w:r>
        <w:fldChar w:fldCharType="separate"/>
      </w:r>
      <w:r w:rsidRPr="008620DF">
        <w:rPr>
          <w:noProof/>
        </w:rPr>
        <w:t xml:space="preserve">(“Cognitive Walkthrough | Usability Body of Knowledge,” </w:t>
      </w:r>
      <w:r>
        <w:rPr>
          <w:noProof/>
        </w:rPr>
        <w:t>2019</w:t>
      </w:r>
      <w:r w:rsidRPr="008620DF">
        <w:rPr>
          <w:noProof/>
        </w:rPr>
        <w:t>)</w:t>
      </w:r>
      <w:r>
        <w:fldChar w:fldCharType="end"/>
      </w:r>
    </w:p>
    <w:p w14:paraId="724827FE" w14:textId="77777777" w:rsidR="001664F1" w:rsidRDefault="001664F1" w:rsidP="001664F1"/>
    <w:p w14:paraId="553324B2" w14:textId="5B07971C" w:rsidR="001664F1" w:rsidRPr="00862A6D" w:rsidRDefault="006D69A5" w:rsidP="001664F1">
      <w:pPr>
        <w:rPr>
          <w:color w:val="2F5496" w:themeColor="accent1" w:themeShade="BF"/>
        </w:rPr>
      </w:pPr>
      <w:r>
        <w:rPr>
          <w:color w:val="2F5496" w:themeColor="accent1" w:themeShade="BF"/>
        </w:rPr>
        <w:t>2</w:t>
      </w:r>
      <w:r w:rsidR="001664F1" w:rsidRPr="00862A6D">
        <w:rPr>
          <w:color w:val="2F5496" w:themeColor="accent1" w:themeShade="BF"/>
        </w:rPr>
        <w:t>.5.</w:t>
      </w:r>
      <w:r w:rsidR="001664F1">
        <w:rPr>
          <w:color w:val="2F5496" w:themeColor="accent1" w:themeShade="BF"/>
        </w:rPr>
        <w:t>2</w:t>
      </w:r>
      <w:r w:rsidR="001664F1" w:rsidRPr="00862A6D">
        <w:rPr>
          <w:color w:val="2F5496" w:themeColor="accent1" w:themeShade="BF"/>
        </w:rPr>
        <w:t xml:space="preserve"> System Usability Scale</w:t>
      </w:r>
      <w:r w:rsidR="001664F1">
        <w:rPr>
          <w:color w:val="2F5496" w:themeColor="accent1" w:themeShade="BF"/>
        </w:rPr>
        <w:t xml:space="preserve"> (SUS)</w:t>
      </w:r>
    </w:p>
    <w:p w14:paraId="2613B062" w14:textId="77777777" w:rsidR="001664F1" w:rsidRDefault="001664F1" w:rsidP="001664F1"/>
    <w:p w14:paraId="5C6272C5" w14:textId="77777777" w:rsidR="001664F1" w:rsidRPr="00862A6D" w:rsidRDefault="001664F1" w:rsidP="001664F1">
      <w:r w:rsidRPr="00862A6D">
        <w:t>Usability can be measured using a scale called the System Usability Scale. The scale provides a quick and rudimentary measurement of the usability of a variety of products or services such as hardware, software, websites, and applications. John Brooke created the SUS in 1986 and consisted of ten questions with five possible answers ranging from strongly agree to strongly disagree, using a 1-5 metric. An industry-standard measurement tool with references in over 1300 articles/publications. The benefits of the tool include its scalability to participants, reliable results from a small sample size of participants, and its ability to accurately determine usable systems compared to unusable systems.</w:t>
      </w:r>
      <w:r>
        <w:t xml:space="preserve"> </w:t>
      </w:r>
      <w:r>
        <w:fldChar w:fldCharType="begin" w:fldLock="1"/>
      </w:r>
      <w:r>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System Usability Scale (SUS),” 2017)","plainTextFormattedCitation":"(“System Usability Scale (SUS),” 2017)","previouslyFormattedCitation":"(“System Usability Scale (SUS),” 2017)"},"properties":{"noteIndex":0},"schema":"https://github.com/citation-style-language/schema/raw/master/csl-citation.json"}</w:instrText>
      </w:r>
      <w:r>
        <w:fldChar w:fldCharType="separate"/>
      </w:r>
      <w:r w:rsidRPr="004E7184">
        <w:rPr>
          <w:noProof/>
        </w:rPr>
        <w:t>(“System Usability Scale (SUS),” 2017)</w:t>
      </w:r>
      <w:r>
        <w:fldChar w:fldCharType="end"/>
      </w:r>
    </w:p>
    <w:p w14:paraId="47D9E13C" w14:textId="77777777" w:rsidR="001664F1" w:rsidRPr="00862A6D" w:rsidRDefault="001664F1" w:rsidP="001664F1">
      <w:r w:rsidRPr="00862A6D">
        <w:t xml:space="preserve"> </w:t>
      </w:r>
    </w:p>
    <w:p w14:paraId="0CA28355" w14:textId="77777777" w:rsidR="001664F1" w:rsidRDefault="001664F1" w:rsidP="001664F1">
      <w:r w:rsidRPr="00862A6D">
        <w:t>Scores are interpreted by converting the participant's score for each question into a new number. Scores that are odd are subtracted by 1; for example, a score of strong</w:t>
      </w:r>
      <w:r>
        <w:t>ly</w:t>
      </w:r>
      <w:r w:rsidRPr="00862A6D">
        <w:t xml:space="preserve"> agree giving a value of 5 would be subtracted by 1, giving an overall score of 4. Scores which are even numbered are subtracted from 5. </w:t>
      </w:r>
      <w:r>
        <w:fldChar w:fldCharType="begin" w:fldLock="1"/>
      </w:r>
      <w:r>
        <w:instrText>ADDIN CSL_CITATION {"citationItems":[{"id":"ITEM-1","itemData":{"ISBN":"3281139507","abstract":"The System Usability Scale (SUS) was released into this world by John Brooke in 1986.\\r\\n\\r\\nIt was originally created as a “quick and dirty” scale for administering after usability tests on systems like VT100 Terminal (“Green-Screen”) applications.\\r\\n\\r\\nSUS is technology independent and has since been tested on hardware, consumer software, websites, cell-phones, IVRs and even the yellow-pages.","author":[{"dropping-particle":"","family":"Sauro Jeff","given":"","non-dropping-particle":"","parse-names":false,"suffix":""}],"id":"ITEM-1","issued":{"date-parts":[["2013"]]},"page":"1-11","title":"MeasuringU: Measuring Usability with the System Usability Scale (SUS)","type":"article-journal"},"uris":["http://www.mendeley.com/documents/?uuid=c7db6b30-cbd1-36c3-9d12-b1800cc96995"]}],"mendeley":{"formattedCitation":"(Sauro Jeff, 2013)","plainTextFormattedCitation":"(Sauro Jeff, 2013)","previouslyFormattedCitation":"(Sauro Jeff, 2013)"},"properties":{"noteIndex":0},"schema":"https://github.com/citation-style-language/schema/raw/master/csl-citation.json"}</w:instrText>
      </w:r>
      <w:r>
        <w:fldChar w:fldCharType="separate"/>
      </w:r>
      <w:r w:rsidRPr="004E7184">
        <w:rPr>
          <w:noProof/>
        </w:rPr>
        <w:t>(Sauro Jeff, 2013)</w:t>
      </w:r>
      <w:r>
        <w:fldChar w:fldCharType="end"/>
      </w:r>
      <w:r>
        <w:t xml:space="preserve"> </w:t>
      </w:r>
      <w:r w:rsidRPr="00862A6D">
        <w:t xml:space="preserve">The conversion changes the scale of values between 0-4 with 4 being the most positive answer. All scores for the participant are added and multiplied by 2.5, changing the range from 0-40 to 0-100. Based on research, a System Usability Scale score of over 68 would be considered above the average. </w:t>
      </w:r>
      <w:r>
        <w:fldChar w:fldCharType="begin" w:fldLock="1"/>
      </w:r>
      <w:r>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System Usability Scale (SUS),” 2017)","plainTextFormattedCitation":"(“System Usability Scale (SUS),” 2017)","previouslyFormattedCitation":"(“System Usability Scale (SUS),” 2017)"},"properties":{"noteIndex":0},"schema":"https://github.com/citation-style-language/schema/raw/master/csl-citation.json"}</w:instrText>
      </w:r>
      <w:r>
        <w:fldChar w:fldCharType="separate"/>
      </w:r>
      <w:r w:rsidRPr="004E7184">
        <w:rPr>
          <w:noProof/>
        </w:rPr>
        <w:t>(“System Usability Scale (SUS),” 2017)</w:t>
      </w:r>
      <w:r>
        <w:fldChar w:fldCharType="end"/>
      </w:r>
    </w:p>
    <w:p w14:paraId="519500C3" w14:textId="77777777" w:rsidR="001664F1" w:rsidRDefault="001664F1" w:rsidP="001664F1"/>
    <w:p w14:paraId="5C4B0B1C" w14:textId="77777777" w:rsidR="001664F1" w:rsidRDefault="001664F1" w:rsidP="001664F1"/>
    <w:p w14:paraId="45F61BF2" w14:textId="77777777" w:rsidR="001664F1" w:rsidRDefault="001664F1" w:rsidP="001664F1"/>
    <w:p w14:paraId="0D9AE68A" w14:textId="77777777" w:rsidR="001664F1" w:rsidRPr="003D432F" w:rsidRDefault="001664F1" w:rsidP="001664F1"/>
    <w:p w14:paraId="0A8AE486" w14:textId="3942988A" w:rsidR="001664F1" w:rsidRPr="00E416DA" w:rsidRDefault="006D69A5" w:rsidP="001664F1">
      <w:pPr>
        <w:rPr>
          <w:color w:val="2F5496" w:themeColor="accent1" w:themeShade="BF"/>
        </w:rPr>
      </w:pPr>
      <w:r>
        <w:rPr>
          <w:color w:val="2F5496" w:themeColor="accent1" w:themeShade="BF"/>
        </w:rPr>
        <w:t>2</w:t>
      </w:r>
      <w:r w:rsidR="001664F1" w:rsidRPr="00E416DA">
        <w:rPr>
          <w:color w:val="2F5496" w:themeColor="accent1" w:themeShade="BF"/>
        </w:rPr>
        <w:t>.5.</w:t>
      </w:r>
      <w:r w:rsidR="001664F1">
        <w:rPr>
          <w:color w:val="2F5496" w:themeColor="accent1" w:themeShade="BF"/>
        </w:rPr>
        <w:t>3</w:t>
      </w:r>
      <w:r w:rsidR="001664F1" w:rsidRPr="00E416DA">
        <w:rPr>
          <w:color w:val="2F5496" w:themeColor="accent1" w:themeShade="BF"/>
        </w:rPr>
        <w:t xml:space="preserve"> Comparison of Features and Design</w:t>
      </w:r>
    </w:p>
    <w:p w14:paraId="0D6D987D" w14:textId="77777777" w:rsidR="001664F1" w:rsidRDefault="001664F1" w:rsidP="001664F1"/>
    <w:p w14:paraId="407FA28A" w14:textId="77777777" w:rsidR="001664F1" w:rsidRPr="00747A05" w:rsidRDefault="001664F1" w:rsidP="001664F1">
      <w:r w:rsidRPr="00747A05">
        <w:t xml:space="preserve">A study was conducted comparing two ride-sourcing applications available in Stockholm, Uber and </w:t>
      </w:r>
      <w:proofErr w:type="spellStart"/>
      <w:r w:rsidRPr="00747A05">
        <w:t>Heetch</w:t>
      </w:r>
      <w:proofErr w:type="spellEnd"/>
      <w:r w:rsidRPr="00747A05">
        <w:t>. The study was conducted to measure the desirability and usability of the two’s mobile applications analysing which factors influence a user’s choice on the application. The results from the study showed the application Uber to have superior desirability and usability out of 14 of 16 participants. The study aimed to determine the behaviour of users, such as if design and usability influenced the user’s preferred choice of application, what factors are most important for the user, and to what degree does the design and features impact the choice of application.</w:t>
      </w:r>
      <w:r>
        <w:t xml:space="preserve">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Villarin, &amp; Vilarin, 2018)","plainTextFormattedCitation":"(Heikinaho, Villarin, &amp; Vilarin, 2018)","previouslyFormattedCitation":"(Heikinaho, Villarin, &amp; Vilarin, 2018)"},"properties":{"noteIndex":0},"schema":"https://github.com/citation-style-language/schema/raw/master/csl-citation.json"}</w:instrText>
      </w:r>
      <w:r>
        <w:fldChar w:fldCharType="separate"/>
      </w:r>
      <w:r w:rsidRPr="00F2710D">
        <w:rPr>
          <w:noProof/>
        </w:rPr>
        <w:t>(Heikinaho, Villarin, &amp; Vilarin, 2018)</w:t>
      </w:r>
      <w:r>
        <w:fldChar w:fldCharType="end"/>
      </w:r>
    </w:p>
    <w:p w14:paraId="7B8B6BA2" w14:textId="77777777" w:rsidR="001664F1" w:rsidRPr="00747A05" w:rsidRDefault="001664F1" w:rsidP="001664F1">
      <w:r w:rsidRPr="00747A05">
        <w:t xml:space="preserve"> </w:t>
      </w:r>
    </w:p>
    <w:p w14:paraId="2EAD2E72" w14:textId="77777777" w:rsidR="001664F1" w:rsidRPr="00747A05" w:rsidRDefault="001664F1" w:rsidP="001664F1">
      <w:r w:rsidRPr="00747A05">
        <w:t xml:space="preserve">Both applications fundamentally follow the same purpose; however, they differ in design and features provided. Uber is the more recognised application operating in 600 cities and seen as the pioneer of the business model. </w:t>
      </w:r>
      <w:proofErr w:type="spellStart"/>
      <w:r w:rsidRPr="00747A05">
        <w:t>Heetch</w:t>
      </w:r>
      <w:proofErr w:type="spellEnd"/>
      <w:r w:rsidRPr="00747A05">
        <w:t xml:space="preserve"> operates on a significantly smaller scale operating in only 9 cities and has not been running in Stockholm long in comparison to Uber. This advantage to Uber having built a larger brand may have assisted in preference of design due to recognisability. </w:t>
      </w:r>
    </w:p>
    <w:p w14:paraId="44DBAA59" w14:textId="77777777" w:rsidR="001664F1" w:rsidRPr="00747A05" w:rsidRDefault="001664F1" w:rsidP="001664F1">
      <w:r w:rsidRPr="00747A05">
        <w:t xml:space="preserve"> </w:t>
      </w:r>
    </w:p>
    <w:p w14:paraId="3A22F77E" w14:textId="77777777" w:rsidR="001664F1" w:rsidRPr="00747A05" w:rsidRDefault="001664F1" w:rsidP="001664F1">
      <w:r w:rsidRPr="00747A05">
        <w:t xml:space="preserve">Part one of the experiment was the investigation of desirability using a method developed by Microsoft for measuring factors of “fun” and “desire” while using a software product. The method uses reaction cards where user subjects select a word from a given list to give feedback on either a specific part of the software or the overall software. Two categories of positive and negative cards were created using words such as “Fun”, “Creative”, “Confusing” and “Inconsistent”. The method is flexible and designed so users can give their impressions of software. Part two of the experiment on measuring usability used the System Usability Scale as reviewed previously.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fldChar w:fldCharType="separate"/>
      </w:r>
      <w:r w:rsidRPr="00F2710D">
        <w:rPr>
          <w:noProof/>
        </w:rPr>
        <w:t>(Heikinaho et al., 2018)</w:t>
      </w:r>
      <w:r>
        <w:fldChar w:fldCharType="end"/>
      </w:r>
    </w:p>
    <w:p w14:paraId="6A7D6A79" w14:textId="77777777" w:rsidR="001664F1" w:rsidRPr="00747A05" w:rsidRDefault="001664F1" w:rsidP="001664F1">
      <w:r w:rsidRPr="00747A05">
        <w:t xml:space="preserve"> </w:t>
      </w:r>
    </w:p>
    <w:p w14:paraId="686A8BA8" w14:textId="77777777" w:rsidR="001664F1" w:rsidRDefault="001664F1" w:rsidP="001664F1">
      <w:r w:rsidRPr="00747A05">
        <w:t xml:space="preserve">The results of the experiment showed that users felt the application colour choice of Uber using muted and subtle tones of black, white, and grey gave the application a feeling of professionalism and higher quality. In comparison to </w:t>
      </w:r>
      <w:proofErr w:type="spellStart"/>
      <w:r w:rsidRPr="00747A05">
        <w:t>Heetch’s</w:t>
      </w:r>
      <w:proofErr w:type="spellEnd"/>
      <w:r w:rsidRPr="00747A05">
        <w:t xml:space="preserve"> bright hot colouration being described as simplistic and fun.</w:t>
      </w:r>
      <w:r>
        <w:t xml:space="preserve"> </w:t>
      </w:r>
      <w:r>
        <w:fldChar w:fldCharType="begin" w:fldLock="1"/>
      </w:r>
      <w: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fldChar w:fldCharType="separate"/>
      </w:r>
      <w:r w:rsidRPr="00F2710D">
        <w:rPr>
          <w:noProof/>
        </w:rPr>
        <w:t>(Heikinaho et al., 2018)</w:t>
      </w:r>
      <w:r>
        <w:fldChar w:fldCharType="end"/>
      </w:r>
      <w:r>
        <w:t xml:space="preserve"> Uber’s colour palette is shown in Figure 9 and </w:t>
      </w:r>
      <w:proofErr w:type="spellStart"/>
      <w:r>
        <w:t>Heetch’s</w:t>
      </w:r>
      <w:proofErr w:type="spellEnd"/>
      <w:r>
        <w:t xml:space="preserve"> logo containing the colour theme of the application shown in Figure 10.</w:t>
      </w:r>
      <w:r w:rsidRPr="00747A05">
        <w:t xml:space="preserve"> Users also felt the user interface of </w:t>
      </w:r>
      <w:proofErr w:type="spellStart"/>
      <w:r w:rsidRPr="00747A05">
        <w:t>Heetch</w:t>
      </w:r>
      <w:proofErr w:type="spellEnd"/>
      <w:r w:rsidRPr="00747A05">
        <w:t xml:space="preserve"> to be more cumbersome where Uber’s user interface was clean and professional.</w:t>
      </w:r>
    </w:p>
    <w:p w14:paraId="5A7C94DB" w14:textId="77777777" w:rsidR="001664F1" w:rsidRDefault="001664F1" w:rsidP="001664F1"/>
    <w:p w14:paraId="786773D1" w14:textId="77777777" w:rsidR="001664F1" w:rsidRDefault="001664F1" w:rsidP="001664F1">
      <w:r>
        <w:rPr>
          <w:noProof/>
        </w:rPr>
        <w:drawing>
          <wp:anchor distT="0" distB="0" distL="114300" distR="114300" simplePos="0" relativeHeight="251582464" behindDoc="0" locked="0" layoutInCell="1" allowOverlap="1" wp14:anchorId="6730A092" wp14:editId="3B34ACDE">
            <wp:simplePos x="0" y="0"/>
            <wp:positionH relativeFrom="margin">
              <wp:posOffset>736177</wp:posOffset>
            </wp:positionH>
            <wp:positionV relativeFrom="paragraph">
              <wp:posOffset>-424</wp:posOffset>
            </wp:positionV>
            <wp:extent cx="4258310" cy="1438910"/>
            <wp:effectExtent l="0" t="0" r="0" b="0"/>
            <wp:wrapSquare wrapText="bothSides"/>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berColour.jpg"/>
                    <pic:cNvPicPr/>
                  </pic:nvPicPr>
                  <pic:blipFill>
                    <a:blip r:embed="rId16">
                      <a:extLst>
                        <a:ext uri="{28A0092B-C50C-407E-A947-70E740481C1C}">
                          <a14:useLocalDpi xmlns:a14="http://schemas.microsoft.com/office/drawing/2010/main" val="0"/>
                        </a:ext>
                      </a:extLst>
                    </a:blip>
                    <a:stretch>
                      <a:fillRect/>
                    </a:stretch>
                  </pic:blipFill>
                  <pic:spPr>
                    <a:xfrm>
                      <a:off x="0" y="0"/>
                      <a:ext cx="4258310" cy="1438910"/>
                    </a:xfrm>
                    <a:prstGeom prst="rect">
                      <a:avLst/>
                    </a:prstGeom>
                  </pic:spPr>
                </pic:pic>
              </a:graphicData>
            </a:graphic>
            <wp14:sizeRelH relativeFrom="page">
              <wp14:pctWidth>0</wp14:pctWidth>
            </wp14:sizeRelH>
            <wp14:sizeRelV relativeFrom="page">
              <wp14:pctHeight>0</wp14:pctHeight>
            </wp14:sizeRelV>
          </wp:anchor>
        </w:drawing>
      </w:r>
    </w:p>
    <w:p w14:paraId="33D30619" w14:textId="77777777" w:rsidR="001664F1" w:rsidRDefault="001664F1" w:rsidP="001664F1"/>
    <w:p w14:paraId="419DB996" w14:textId="77777777" w:rsidR="001664F1" w:rsidRDefault="001664F1" w:rsidP="001664F1"/>
    <w:p w14:paraId="5AE5746D" w14:textId="77777777" w:rsidR="001664F1" w:rsidRDefault="001664F1" w:rsidP="001664F1"/>
    <w:p w14:paraId="2FB057A2" w14:textId="77777777" w:rsidR="001664F1" w:rsidRDefault="001664F1" w:rsidP="001664F1"/>
    <w:p w14:paraId="1B1EBA1F" w14:textId="77777777" w:rsidR="001664F1" w:rsidRDefault="001664F1" w:rsidP="001664F1"/>
    <w:p w14:paraId="04D6E9B1" w14:textId="77777777" w:rsidR="001664F1" w:rsidRDefault="001664F1" w:rsidP="001664F1"/>
    <w:p w14:paraId="43CFE825" w14:textId="77777777" w:rsidR="001664F1" w:rsidRDefault="001664F1" w:rsidP="001664F1"/>
    <w:p w14:paraId="1A0999CD" w14:textId="77777777" w:rsidR="001664F1" w:rsidRPr="00E53ABE" w:rsidRDefault="001664F1" w:rsidP="001664F1">
      <w:pPr>
        <w:jc w:val="center"/>
        <w:rPr>
          <w:i/>
          <w:iCs/>
          <w:sz w:val="18"/>
          <w:szCs w:val="18"/>
        </w:rPr>
      </w:pPr>
      <w:r w:rsidRPr="00E53ABE">
        <w:rPr>
          <w:i/>
          <w:iCs/>
          <w:sz w:val="18"/>
          <w:szCs w:val="18"/>
        </w:rPr>
        <w:t>Figure 9: Uber colour palette</w:t>
      </w:r>
      <w:r>
        <w:rPr>
          <w:i/>
          <w:iCs/>
          <w:sz w:val="18"/>
          <w:szCs w:val="18"/>
        </w:rPr>
        <w:t xml:space="preserve"> </w:t>
      </w:r>
      <w:r>
        <w:rPr>
          <w:i/>
          <w:iCs/>
          <w:sz w:val="18"/>
          <w:szCs w:val="18"/>
        </w:rPr>
        <w:fldChar w:fldCharType="begin" w:fldLock="1"/>
      </w:r>
      <w:r>
        <w:rPr>
          <w:i/>
          <w:iCs/>
          <w:sz w:val="18"/>
          <w:szCs w:val="18"/>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Pr>
          <w:i/>
          <w:iCs/>
          <w:sz w:val="18"/>
          <w:szCs w:val="18"/>
        </w:rPr>
        <w:fldChar w:fldCharType="separate"/>
      </w:r>
      <w:r w:rsidRPr="00E53ABE">
        <w:rPr>
          <w:iCs/>
          <w:noProof/>
          <w:sz w:val="18"/>
          <w:szCs w:val="18"/>
        </w:rPr>
        <w:t xml:space="preserve">(“31 Inspirational Brand Colors And How To Use Them | Piktochart Blog | Piktochart,” </w:t>
      </w:r>
      <w:r>
        <w:rPr>
          <w:iCs/>
          <w:noProof/>
          <w:sz w:val="18"/>
          <w:szCs w:val="18"/>
        </w:rPr>
        <w:t>2019</w:t>
      </w:r>
      <w:r w:rsidRPr="00E53ABE">
        <w:rPr>
          <w:iCs/>
          <w:noProof/>
          <w:sz w:val="18"/>
          <w:szCs w:val="18"/>
        </w:rPr>
        <w:t>)</w:t>
      </w:r>
      <w:r>
        <w:rPr>
          <w:i/>
          <w:iCs/>
          <w:sz w:val="18"/>
          <w:szCs w:val="18"/>
        </w:rPr>
        <w:fldChar w:fldCharType="end"/>
      </w:r>
    </w:p>
    <w:p w14:paraId="7D5E1673" w14:textId="77777777" w:rsidR="001664F1" w:rsidRDefault="001664F1" w:rsidP="001664F1">
      <w:r>
        <w:rPr>
          <w:noProof/>
        </w:rPr>
        <w:lastRenderedPageBreak/>
        <w:drawing>
          <wp:anchor distT="0" distB="0" distL="114300" distR="114300" simplePos="0" relativeHeight="251583488" behindDoc="0" locked="0" layoutInCell="1" allowOverlap="1" wp14:anchorId="6D7E6FD3" wp14:editId="6ED89504">
            <wp:simplePos x="0" y="0"/>
            <wp:positionH relativeFrom="column">
              <wp:posOffset>736600</wp:posOffset>
            </wp:positionH>
            <wp:positionV relativeFrom="paragraph">
              <wp:posOffset>0</wp:posOffset>
            </wp:positionV>
            <wp:extent cx="4258310" cy="1430655"/>
            <wp:effectExtent l="0" t="0" r="0" b="444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etchLogo.jpg"/>
                    <pic:cNvPicPr/>
                  </pic:nvPicPr>
                  <pic:blipFill rotWithShape="1">
                    <a:blip r:embed="rId17" cstate="print">
                      <a:extLst>
                        <a:ext uri="{28A0092B-C50C-407E-A947-70E740481C1C}">
                          <a14:useLocalDpi xmlns:a14="http://schemas.microsoft.com/office/drawing/2010/main" val="0"/>
                        </a:ext>
                      </a:extLst>
                    </a:blip>
                    <a:srcRect t="15111" r="-10" b="15300"/>
                    <a:stretch/>
                  </pic:blipFill>
                  <pic:spPr bwMode="auto">
                    <a:xfrm>
                      <a:off x="0" y="0"/>
                      <a:ext cx="4258310" cy="1430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9036D6" w14:textId="77777777" w:rsidR="001664F1" w:rsidRDefault="001664F1" w:rsidP="001664F1"/>
    <w:p w14:paraId="4094695D" w14:textId="77777777" w:rsidR="001664F1" w:rsidRDefault="001664F1" w:rsidP="001664F1"/>
    <w:p w14:paraId="189AE26A" w14:textId="77777777" w:rsidR="001664F1" w:rsidRDefault="001664F1" w:rsidP="001664F1"/>
    <w:p w14:paraId="08ECB6E1" w14:textId="77777777" w:rsidR="001664F1" w:rsidRDefault="001664F1" w:rsidP="001664F1"/>
    <w:p w14:paraId="7C309C51" w14:textId="77777777" w:rsidR="001664F1" w:rsidRDefault="001664F1" w:rsidP="001664F1"/>
    <w:p w14:paraId="6FE9D3AC" w14:textId="77777777" w:rsidR="001664F1" w:rsidRDefault="001664F1" w:rsidP="001664F1"/>
    <w:p w14:paraId="786A5E40" w14:textId="650FD2FC" w:rsidR="001664F1" w:rsidRDefault="001664F1" w:rsidP="001664F1"/>
    <w:p w14:paraId="23AEA554" w14:textId="77777777" w:rsidR="001664F1" w:rsidRPr="00E53ABE" w:rsidRDefault="001664F1" w:rsidP="001664F1">
      <w:pPr>
        <w:jc w:val="center"/>
        <w:rPr>
          <w:i/>
          <w:iCs/>
          <w:sz w:val="18"/>
          <w:szCs w:val="18"/>
        </w:rPr>
      </w:pPr>
      <w:r w:rsidRPr="00E53ABE">
        <w:rPr>
          <w:i/>
          <w:iCs/>
          <w:sz w:val="18"/>
          <w:szCs w:val="18"/>
        </w:rPr>
        <w:t xml:space="preserve">Figure 10: </w:t>
      </w:r>
      <w:proofErr w:type="spellStart"/>
      <w:r w:rsidRPr="00E53ABE">
        <w:rPr>
          <w:i/>
          <w:iCs/>
          <w:sz w:val="18"/>
          <w:szCs w:val="18"/>
        </w:rPr>
        <w:t>Heetch</w:t>
      </w:r>
      <w:proofErr w:type="spellEnd"/>
      <w:r w:rsidRPr="00E53ABE">
        <w:rPr>
          <w:i/>
          <w:iCs/>
          <w:sz w:val="18"/>
          <w:szCs w:val="18"/>
        </w:rPr>
        <w:t xml:space="preserve"> logo</w:t>
      </w:r>
      <w:r>
        <w:rPr>
          <w:i/>
          <w:iCs/>
          <w:sz w:val="18"/>
          <w:szCs w:val="18"/>
        </w:rPr>
        <w:t xml:space="preserve"> </w:t>
      </w:r>
      <w:r>
        <w:rPr>
          <w:i/>
          <w:iCs/>
          <w:sz w:val="18"/>
          <w:szCs w:val="18"/>
        </w:rPr>
        <w:fldChar w:fldCharType="begin" w:fldLock="1"/>
      </w:r>
      <w:r>
        <w:rPr>
          <w:i/>
          <w:iCs/>
          <w:sz w:val="18"/>
          <w:szCs w:val="18"/>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manualFormatting":"(“Heetch raises $12 million to reboot its ridesharing service | Tech | Tech companies, Tech, Company logo,” 2019)","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Pr>
          <w:i/>
          <w:iCs/>
          <w:sz w:val="18"/>
          <w:szCs w:val="18"/>
        </w:rPr>
        <w:fldChar w:fldCharType="separate"/>
      </w:r>
      <w:r w:rsidRPr="00E53ABE">
        <w:rPr>
          <w:iCs/>
          <w:noProof/>
          <w:sz w:val="18"/>
          <w:szCs w:val="18"/>
        </w:rPr>
        <w:t xml:space="preserve">(“Heetch raises $12 million to reboot its ridesharing service | Tech | Tech companies, Tech, Company logo,” </w:t>
      </w:r>
      <w:r>
        <w:rPr>
          <w:iCs/>
          <w:noProof/>
          <w:sz w:val="18"/>
          <w:szCs w:val="18"/>
        </w:rPr>
        <w:t>2019</w:t>
      </w:r>
      <w:r w:rsidRPr="00E53ABE">
        <w:rPr>
          <w:iCs/>
          <w:noProof/>
          <w:sz w:val="18"/>
          <w:szCs w:val="18"/>
        </w:rPr>
        <w:t>)</w:t>
      </w:r>
      <w:r>
        <w:rPr>
          <w:i/>
          <w:iCs/>
          <w:sz w:val="18"/>
          <w:szCs w:val="18"/>
        </w:rPr>
        <w:fldChar w:fldCharType="end"/>
      </w:r>
    </w:p>
    <w:p w14:paraId="7E094687" w14:textId="77777777" w:rsidR="001664F1" w:rsidRDefault="001664F1" w:rsidP="001664F1"/>
    <w:p w14:paraId="44E3A007" w14:textId="77777777" w:rsidR="001664F1" w:rsidRDefault="001664F1" w:rsidP="001664F1"/>
    <w:p w14:paraId="6B7F1777" w14:textId="789ADD3D" w:rsidR="001664F1" w:rsidRPr="00E416DA" w:rsidRDefault="006D69A5" w:rsidP="001664F1">
      <w:pPr>
        <w:rPr>
          <w:color w:val="2F5496" w:themeColor="accent1" w:themeShade="BF"/>
        </w:rPr>
      </w:pPr>
      <w:r>
        <w:rPr>
          <w:color w:val="2F5496" w:themeColor="accent1" w:themeShade="BF"/>
        </w:rPr>
        <w:t>2</w:t>
      </w:r>
      <w:r w:rsidR="001664F1" w:rsidRPr="00E416DA">
        <w:rPr>
          <w:color w:val="2F5496" w:themeColor="accent1" w:themeShade="BF"/>
        </w:rPr>
        <w:t>.</w:t>
      </w:r>
      <w:r w:rsidR="001664F1">
        <w:rPr>
          <w:color w:val="2F5496" w:themeColor="accent1" w:themeShade="BF"/>
        </w:rPr>
        <w:t>6</w:t>
      </w:r>
      <w:r w:rsidR="001664F1" w:rsidRPr="00E416DA">
        <w:rPr>
          <w:color w:val="2F5496" w:themeColor="accent1" w:themeShade="BF"/>
        </w:rPr>
        <w:t xml:space="preserve"> Co</w:t>
      </w:r>
      <w:r w:rsidR="001664F1">
        <w:rPr>
          <w:color w:val="2F5496" w:themeColor="accent1" w:themeShade="BF"/>
        </w:rPr>
        <w:t>nclusion</w:t>
      </w:r>
    </w:p>
    <w:p w14:paraId="05B411CA" w14:textId="77777777" w:rsidR="001664F1" w:rsidRDefault="001664F1" w:rsidP="001664F1"/>
    <w:p w14:paraId="681B390A" w14:textId="77777777" w:rsidR="001664F1" w:rsidRDefault="001664F1" w:rsidP="001664F1">
      <w:r w:rsidRPr="00B1555E">
        <w:t xml:space="preserve">From the literature, it has shown there to be many varieties of techniques to be used within the different sections. It was found that with a combination of tracking technologies, ADS-B and MLAT, would be more beneficial for accurate and diverse data. Additionally, the future advancement of ADS-B will render it the most prominent tracking data type world-wide in years to come. The literature has revealed FlightAware’s </w:t>
      </w:r>
      <w:proofErr w:type="spellStart"/>
      <w:r w:rsidRPr="00B1555E">
        <w:t>FlightXML</w:t>
      </w:r>
      <w:proofErr w:type="spellEnd"/>
      <w:r w:rsidRPr="00B1555E">
        <w:t xml:space="preserve"> API to have the greatest current world-wide coverage compared to the </w:t>
      </w:r>
      <w:proofErr w:type="spellStart"/>
      <w:r w:rsidRPr="00B1555E">
        <w:t>OpenSky</w:t>
      </w:r>
      <w:proofErr w:type="spellEnd"/>
      <w:r w:rsidRPr="00B1555E">
        <w:t xml:space="preserve"> Network; furthermore, compiling multiple data sources allows for highly accurate data to be viewed by users. Reviewing the literature relevant to Augmented Reality showed Location-based AR as the appropriate choice in order to create entities of different aircraft in a live environment. AR.js allows for the AR library to be implemented onto different operating systems and web browsers with WebGL enabled. Where </w:t>
      </w:r>
      <w:proofErr w:type="spellStart"/>
      <w:r w:rsidRPr="00B1555E">
        <w:t>ARKit</w:t>
      </w:r>
      <w:proofErr w:type="spellEnd"/>
      <w:r w:rsidRPr="00B1555E">
        <w:t xml:space="preserve"> is specifically implemented onto native applications, not suitable for web-based applications. The </w:t>
      </w:r>
      <w:proofErr w:type="spellStart"/>
      <w:r w:rsidRPr="00B1555E">
        <w:t>ARKit</w:t>
      </w:r>
      <w:proofErr w:type="spellEnd"/>
      <w:r w:rsidRPr="00B1555E">
        <w:t xml:space="preserve"> also is confined to the iOS operating system, so it would limit users on different mobiles using operating systems such as Android or Windows. The usability literature showed a case of multiple usability inspection methods to improve the usability of applications early into development or at the end of development. System usability scales also give a measurement of how usable an application is.</w:t>
      </w:r>
    </w:p>
    <w:p w14:paraId="7768197C" w14:textId="77777777" w:rsidR="001664F1" w:rsidRDefault="001664F1" w:rsidP="001664F1"/>
    <w:p w14:paraId="6FA6969E" w14:textId="77777777" w:rsidR="001664F1" w:rsidRDefault="001664F1" w:rsidP="001664F1"/>
    <w:p w14:paraId="64ED0CE1" w14:textId="77777777" w:rsidR="001664F1" w:rsidRDefault="001664F1" w:rsidP="001664F1"/>
    <w:p w14:paraId="7513F9B6" w14:textId="77777777" w:rsidR="001664F1" w:rsidRDefault="001664F1" w:rsidP="001664F1"/>
    <w:p w14:paraId="1A5FC37D" w14:textId="77777777" w:rsidR="001664F1" w:rsidRDefault="001664F1" w:rsidP="001664F1"/>
    <w:p w14:paraId="66DB5C5D" w14:textId="77777777" w:rsidR="001664F1" w:rsidRDefault="001664F1" w:rsidP="001664F1"/>
    <w:p w14:paraId="08734058" w14:textId="77777777" w:rsidR="001664F1" w:rsidRDefault="001664F1" w:rsidP="001664F1"/>
    <w:p w14:paraId="48781A4E" w14:textId="77777777" w:rsidR="001664F1" w:rsidRDefault="001664F1" w:rsidP="001664F1"/>
    <w:p w14:paraId="4295EDDD" w14:textId="77777777" w:rsidR="001664F1" w:rsidRDefault="001664F1" w:rsidP="001664F1"/>
    <w:p w14:paraId="0CD314B9" w14:textId="77777777" w:rsidR="001664F1" w:rsidRDefault="001664F1" w:rsidP="001664F1"/>
    <w:p w14:paraId="18CEC418" w14:textId="77777777" w:rsidR="001664F1" w:rsidRDefault="001664F1" w:rsidP="001664F1"/>
    <w:p w14:paraId="4F4579C0" w14:textId="77777777" w:rsidR="001664F1" w:rsidRDefault="001664F1" w:rsidP="001664F1"/>
    <w:p w14:paraId="375C9AF5" w14:textId="77777777" w:rsidR="001664F1" w:rsidRDefault="001664F1" w:rsidP="001664F1"/>
    <w:p w14:paraId="76B18B88" w14:textId="77777777" w:rsidR="001664F1" w:rsidRDefault="001664F1" w:rsidP="001664F1"/>
    <w:p w14:paraId="1442DB24" w14:textId="77777777" w:rsidR="001664F1" w:rsidRDefault="001664F1" w:rsidP="001664F1"/>
    <w:p w14:paraId="1CD3EE9C" w14:textId="77777777" w:rsidR="00C26F8A" w:rsidRDefault="00C26F8A" w:rsidP="001415B4">
      <w:pPr>
        <w:rPr>
          <w:rFonts w:cstheme="minorHAnsi"/>
          <w:sz w:val="56"/>
          <w:szCs w:val="56"/>
        </w:rPr>
      </w:pPr>
    </w:p>
    <w:p w14:paraId="09759E29" w14:textId="1DDBCDA7" w:rsidR="00C26F8A" w:rsidRDefault="006D69A5" w:rsidP="001415B4">
      <w:pPr>
        <w:rPr>
          <w:rFonts w:cstheme="minorHAnsi"/>
          <w:color w:val="2F5496" w:themeColor="accent1" w:themeShade="BF"/>
          <w:sz w:val="72"/>
          <w:szCs w:val="72"/>
        </w:rPr>
      </w:pPr>
      <w:r>
        <w:rPr>
          <w:rFonts w:cstheme="minorHAnsi"/>
          <w:color w:val="2F5496" w:themeColor="accent1" w:themeShade="BF"/>
          <w:sz w:val="72"/>
          <w:szCs w:val="72"/>
        </w:rPr>
        <w:lastRenderedPageBreak/>
        <w:t xml:space="preserve">3 </w:t>
      </w:r>
      <w:r w:rsidR="002C1140">
        <w:rPr>
          <w:rFonts w:cstheme="minorHAnsi"/>
          <w:color w:val="2F5496" w:themeColor="accent1" w:themeShade="BF"/>
          <w:sz w:val="72"/>
          <w:szCs w:val="72"/>
        </w:rPr>
        <w:t>Design / Methodology</w:t>
      </w:r>
    </w:p>
    <w:p w14:paraId="004139F4" w14:textId="77777777" w:rsidR="00C26F8A" w:rsidRDefault="00C26F8A" w:rsidP="001415B4">
      <w:pPr>
        <w:rPr>
          <w:rFonts w:cstheme="minorHAnsi"/>
          <w:color w:val="2F5496" w:themeColor="accent1" w:themeShade="BF"/>
          <w:sz w:val="20"/>
          <w:szCs w:val="20"/>
        </w:rPr>
      </w:pPr>
    </w:p>
    <w:p w14:paraId="6158FBD0" w14:textId="77777777" w:rsidR="00C26F8A" w:rsidRPr="00C67045" w:rsidRDefault="00C26F8A" w:rsidP="001415B4">
      <w:pPr>
        <w:shd w:val="clear" w:color="auto" w:fill="D9E2F3" w:themeFill="accent1" w:themeFillTint="33"/>
        <w:rPr>
          <w:rFonts w:cstheme="minorHAnsi"/>
          <w:color w:val="2F5496" w:themeColor="accent1" w:themeShade="BF"/>
          <w:sz w:val="28"/>
          <w:szCs w:val="28"/>
        </w:rPr>
      </w:pPr>
    </w:p>
    <w:p w14:paraId="2DC140EB" w14:textId="146D48CD" w:rsidR="00C26F8A" w:rsidRDefault="00C26F8A" w:rsidP="001415B4">
      <w:pPr>
        <w:rPr>
          <w:rFonts w:cstheme="minorHAnsi"/>
          <w:color w:val="2F5496" w:themeColor="accent1" w:themeShade="BF"/>
        </w:rPr>
      </w:pPr>
    </w:p>
    <w:p w14:paraId="3F8E9EBD" w14:textId="08151CEB" w:rsidR="002C1140" w:rsidRDefault="002C1140" w:rsidP="001415B4">
      <w:pPr>
        <w:rPr>
          <w:rFonts w:cstheme="minorHAnsi"/>
          <w:color w:val="2F5496" w:themeColor="accent1" w:themeShade="BF"/>
        </w:rPr>
      </w:pPr>
      <w:r>
        <w:rPr>
          <w:rFonts w:cstheme="minorHAnsi"/>
          <w:color w:val="2F5496" w:themeColor="accent1" w:themeShade="BF"/>
        </w:rPr>
        <w:t>3.1 Requirements Analysis</w:t>
      </w:r>
    </w:p>
    <w:p w14:paraId="69E43DE0" w14:textId="77777777" w:rsidR="00C26F8A" w:rsidRDefault="00C26F8A" w:rsidP="001415B4">
      <w:pPr>
        <w:rPr>
          <w:rFonts w:cstheme="minorHAnsi"/>
          <w:color w:val="2F5496" w:themeColor="accent1" w:themeShade="BF"/>
        </w:rPr>
      </w:pPr>
    </w:p>
    <w:p w14:paraId="7426B7A7" w14:textId="77777777" w:rsidR="00C26F8A" w:rsidRDefault="00C26F8A" w:rsidP="001415B4">
      <w:pPr>
        <w:rPr>
          <w:rFonts w:cstheme="minorHAnsi"/>
        </w:rPr>
      </w:pPr>
      <w:r w:rsidRPr="0052560E">
        <w:rPr>
          <w:rFonts w:cstheme="minorHAnsi"/>
        </w:rPr>
        <w:t>The project aims to design and develop a usability centric flight tracking web application where a user can track flights globally on a map and view flights locally using augmented reality. The project will be achieved using a front-end web application where user requests can be made and visualis</w:t>
      </w:r>
      <w:r>
        <w:rPr>
          <w:rFonts w:cstheme="minorHAnsi"/>
        </w:rPr>
        <w:t>ed</w:t>
      </w:r>
      <w:r w:rsidRPr="0052560E">
        <w:rPr>
          <w:rFonts w:cstheme="minorHAnsi"/>
        </w:rPr>
        <w:t>. Requests will be sent to a server with an API returning the flight data.</w:t>
      </w:r>
      <w:r>
        <w:rPr>
          <w:rFonts w:cstheme="minorHAnsi"/>
        </w:rPr>
        <w:t xml:space="preserve"> </w:t>
      </w:r>
      <w:r w:rsidRPr="0052560E">
        <w:rPr>
          <w:rFonts w:cstheme="minorHAnsi"/>
        </w:rPr>
        <w:t>The requirements specification has been derived from the literature carried out in the research conducted in the literature review. The areas of research conducted were ‘Flight Tracking Technology’, ‘Flight Tracking Application Programming Interface’, ‘Augmented Reality’ and ‘Usability’.</w:t>
      </w:r>
    </w:p>
    <w:p w14:paraId="0C60767C" w14:textId="77777777" w:rsidR="00C26F8A" w:rsidRDefault="00C26F8A" w:rsidP="001415B4">
      <w:pPr>
        <w:rPr>
          <w:rFonts w:cstheme="minorHAnsi"/>
        </w:rPr>
      </w:pPr>
    </w:p>
    <w:p w14:paraId="6BAE2D6A" w14:textId="77777777" w:rsidR="00C26F8A" w:rsidRDefault="00C26F8A" w:rsidP="001415B4">
      <w:pPr>
        <w:rPr>
          <w:rFonts w:cstheme="minorHAnsi"/>
        </w:rPr>
      </w:pPr>
      <w:r w:rsidRPr="0052560E">
        <w:rPr>
          <w:rFonts w:cstheme="minorHAnsi"/>
        </w:rPr>
        <w:t xml:space="preserve">The requirements are composed using the </w:t>
      </w:r>
      <w:proofErr w:type="spellStart"/>
      <w:r w:rsidRPr="0052560E">
        <w:rPr>
          <w:rFonts w:cstheme="minorHAnsi"/>
        </w:rPr>
        <w:t>MoSCoW</w:t>
      </w:r>
      <w:proofErr w:type="spellEnd"/>
      <w:r w:rsidRPr="0052560E">
        <w:rPr>
          <w:rFonts w:cstheme="minorHAnsi"/>
        </w:rPr>
        <w:t xml:space="preserve"> method to prioritise the different requirements into ‘must’, ‘should’ and ‘could’. The highest priority requirement ‘must’ if not met the web application would not fulfil the purpose of the project. The second priority ‘should’ if not met does not affect the functionality of the project; however, does improve the final application. The last priority ‘could’ </w:t>
      </w:r>
      <w:proofErr w:type="gramStart"/>
      <w:r w:rsidRPr="0052560E">
        <w:rPr>
          <w:rFonts w:cstheme="minorHAnsi"/>
        </w:rPr>
        <w:t>are</w:t>
      </w:r>
      <w:proofErr w:type="gramEnd"/>
      <w:r w:rsidRPr="0052560E">
        <w:rPr>
          <w:rFonts w:cstheme="minorHAnsi"/>
        </w:rPr>
        <w:t xml:space="preserve"> requirements which are not necessary to the overall functionality of the application; however, if development time allows for their inclusion, they would give value. From the </w:t>
      </w:r>
      <w:proofErr w:type="gramStart"/>
      <w:r w:rsidRPr="0052560E">
        <w:rPr>
          <w:rFonts w:cstheme="minorHAnsi"/>
        </w:rPr>
        <w:t>carried out</w:t>
      </w:r>
      <w:proofErr w:type="gramEnd"/>
      <w:r w:rsidRPr="0052560E">
        <w:rPr>
          <w:rFonts w:cstheme="minorHAnsi"/>
        </w:rPr>
        <w:t xml:space="preserve"> research, the following requirements were created:</w:t>
      </w:r>
    </w:p>
    <w:p w14:paraId="14112875" w14:textId="77777777" w:rsidR="00C26F8A" w:rsidRDefault="00C26F8A" w:rsidP="001415B4">
      <w:pPr>
        <w:rPr>
          <w:rFonts w:cstheme="minorHAnsi"/>
          <w:color w:val="2F5496" w:themeColor="accent1" w:themeShade="BF"/>
        </w:rPr>
      </w:pPr>
    </w:p>
    <w:p w14:paraId="7149C82C" w14:textId="1A58DF8E" w:rsidR="00C26F8A" w:rsidRDefault="006D69A5" w:rsidP="001415B4">
      <w:pPr>
        <w:rPr>
          <w:rFonts w:cstheme="minorHAnsi"/>
          <w:color w:val="2F5496" w:themeColor="accent1" w:themeShade="BF"/>
        </w:rPr>
      </w:pPr>
      <w:r>
        <w:rPr>
          <w:rFonts w:cstheme="minorHAnsi"/>
          <w:color w:val="2F5496" w:themeColor="accent1" w:themeShade="BF"/>
        </w:rPr>
        <w:t>3</w:t>
      </w:r>
      <w:r w:rsidR="00C26F8A">
        <w:rPr>
          <w:rFonts w:cstheme="minorHAnsi"/>
          <w:color w:val="2F5496" w:themeColor="accent1" w:themeShade="BF"/>
        </w:rPr>
        <w:t>.</w:t>
      </w:r>
      <w:r w:rsidR="002C1140">
        <w:rPr>
          <w:rFonts w:cstheme="minorHAnsi"/>
          <w:color w:val="2F5496" w:themeColor="accent1" w:themeShade="BF"/>
        </w:rPr>
        <w:t>1.1</w:t>
      </w:r>
      <w:r w:rsidR="00C26F8A">
        <w:rPr>
          <w:rFonts w:cstheme="minorHAnsi"/>
          <w:color w:val="2F5496" w:themeColor="accent1" w:themeShade="BF"/>
        </w:rPr>
        <w:t xml:space="preserve"> Functional Requirements</w:t>
      </w:r>
    </w:p>
    <w:p w14:paraId="36913E9D" w14:textId="77777777" w:rsidR="00C26F8A" w:rsidRDefault="00C26F8A" w:rsidP="001415B4">
      <w:pPr>
        <w:rPr>
          <w:rFonts w:cstheme="minorHAnsi"/>
          <w:color w:val="2F5496" w:themeColor="accent1" w:themeShade="BF"/>
        </w:rPr>
      </w:pPr>
    </w:p>
    <w:p w14:paraId="7D1BE5F9" w14:textId="77777777" w:rsidR="00C26F8A" w:rsidRDefault="00C26F8A" w:rsidP="00C26F8A">
      <w:pPr>
        <w:pStyle w:val="ListParagraph"/>
        <w:numPr>
          <w:ilvl w:val="0"/>
          <w:numId w:val="19"/>
        </w:numPr>
        <w:rPr>
          <w:rFonts w:asciiTheme="minorHAnsi" w:hAnsiTheme="minorHAnsi" w:cstheme="minorHAnsi"/>
        </w:rPr>
      </w:pPr>
      <w:r w:rsidRPr="00F84115">
        <w:rPr>
          <w:rFonts w:asciiTheme="minorHAnsi" w:hAnsiTheme="minorHAnsi" w:cstheme="minorHAnsi"/>
        </w:rPr>
        <w:t>Must use ADS-B data source</w:t>
      </w:r>
    </w:p>
    <w:p w14:paraId="3252729A" w14:textId="77777777" w:rsidR="00C26F8A" w:rsidRPr="00B1296E" w:rsidRDefault="00C26F8A" w:rsidP="00C26F8A">
      <w:pPr>
        <w:pStyle w:val="ListParagraph"/>
        <w:numPr>
          <w:ilvl w:val="0"/>
          <w:numId w:val="20"/>
        </w:numPr>
        <w:rPr>
          <w:rFonts w:asciiTheme="minorHAnsi" w:hAnsiTheme="minorHAnsi" w:cstheme="minorHAnsi"/>
        </w:rPr>
      </w:pPr>
      <w:r w:rsidRPr="00B1296E">
        <w:rPr>
          <w:rFonts w:asciiTheme="minorHAnsi" w:hAnsiTheme="minorHAnsi" w:cstheme="minorHAnsi"/>
        </w:rPr>
        <w:t>The application must use the most relevant data source of the current time</w:t>
      </w:r>
    </w:p>
    <w:p w14:paraId="20033C37" w14:textId="77777777" w:rsidR="00C26F8A" w:rsidRDefault="00C26F8A" w:rsidP="00C26F8A">
      <w:pPr>
        <w:pStyle w:val="ListParagraph"/>
        <w:numPr>
          <w:ilvl w:val="0"/>
          <w:numId w:val="20"/>
        </w:numPr>
        <w:rPr>
          <w:rFonts w:asciiTheme="minorHAnsi" w:hAnsiTheme="minorHAnsi" w:cstheme="minorHAnsi"/>
        </w:rPr>
      </w:pPr>
      <w:r>
        <w:rPr>
          <w:rFonts w:asciiTheme="minorHAnsi" w:hAnsiTheme="minorHAnsi" w:cstheme="minorHAnsi"/>
        </w:rPr>
        <w:t>Accuracy of data</w:t>
      </w:r>
    </w:p>
    <w:p w14:paraId="3729BB49" w14:textId="77777777" w:rsidR="00C26F8A" w:rsidRPr="00A8578A" w:rsidRDefault="00C26F8A" w:rsidP="001415B4">
      <w:pPr>
        <w:rPr>
          <w:rFonts w:cstheme="minorHAnsi"/>
        </w:rPr>
      </w:pPr>
    </w:p>
    <w:p w14:paraId="5702A6ED"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MLAT data source</w:t>
      </w:r>
    </w:p>
    <w:p w14:paraId="1BCAAFE9" w14:textId="77777777" w:rsidR="00C26F8A" w:rsidRDefault="00C26F8A" w:rsidP="00C26F8A">
      <w:pPr>
        <w:pStyle w:val="ListParagraph"/>
        <w:numPr>
          <w:ilvl w:val="0"/>
          <w:numId w:val="21"/>
        </w:numPr>
        <w:rPr>
          <w:rFonts w:asciiTheme="minorHAnsi" w:hAnsiTheme="minorHAnsi" w:cstheme="minorHAnsi"/>
        </w:rPr>
      </w:pPr>
      <w:r>
        <w:rPr>
          <w:rFonts w:asciiTheme="minorHAnsi" w:hAnsiTheme="minorHAnsi" w:cstheme="minorHAnsi"/>
        </w:rPr>
        <w:t>The application must use the traditional data source used by older aircraft</w:t>
      </w:r>
    </w:p>
    <w:p w14:paraId="49CB4101" w14:textId="77777777" w:rsidR="00C26F8A" w:rsidRDefault="00C26F8A" w:rsidP="00C26F8A">
      <w:pPr>
        <w:pStyle w:val="ListParagraph"/>
        <w:numPr>
          <w:ilvl w:val="0"/>
          <w:numId w:val="21"/>
        </w:numPr>
        <w:rPr>
          <w:rFonts w:asciiTheme="minorHAnsi" w:hAnsiTheme="minorHAnsi" w:cstheme="minorHAnsi"/>
        </w:rPr>
      </w:pPr>
      <w:r>
        <w:rPr>
          <w:rFonts w:asciiTheme="minorHAnsi" w:hAnsiTheme="minorHAnsi" w:cstheme="minorHAnsi"/>
        </w:rPr>
        <w:t>Ensures diversity of aircraft to be visible to users</w:t>
      </w:r>
    </w:p>
    <w:p w14:paraId="1589A885" w14:textId="77777777" w:rsidR="00C26F8A" w:rsidRPr="00A8578A" w:rsidRDefault="00C26F8A" w:rsidP="001415B4">
      <w:pPr>
        <w:rPr>
          <w:rFonts w:cstheme="minorHAnsi"/>
        </w:rPr>
      </w:pPr>
    </w:p>
    <w:p w14:paraId="5D12B208" w14:textId="77777777" w:rsidR="00C26F8A" w:rsidRPr="00F84115"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a Flight Tracking API</w:t>
      </w:r>
    </w:p>
    <w:p w14:paraId="3144D431"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Data must be requested from an API containing live flight data.</w:t>
      </w:r>
    </w:p>
    <w:p w14:paraId="388D3C3C"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flight data source must have an extensive global coverage.</w:t>
      </w:r>
    </w:p>
    <w:p w14:paraId="1D4C9ADF" w14:textId="77777777" w:rsidR="00C26F8A" w:rsidRPr="00A857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 xml:space="preserve">APIs such as the </w:t>
      </w:r>
      <w:proofErr w:type="spellStart"/>
      <w:r>
        <w:rPr>
          <w:rFonts w:asciiTheme="minorHAnsi" w:hAnsiTheme="minorHAnsi" w:cstheme="minorHAnsi"/>
        </w:rPr>
        <w:t>OpenSky</w:t>
      </w:r>
      <w:proofErr w:type="spellEnd"/>
      <w:r>
        <w:rPr>
          <w:rFonts w:asciiTheme="minorHAnsi" w:hAnsiTheme="minorHAnsi" w:cstheme="minorHAnsi"/>
        </w:rPr>
        <w:t xml:space="preserve"> Network or FlightAware must be used.</w:t>
      </w:r>
    </w:p>
    <w:p w14:paraId="1EDE2505" w14:textId="77777777" w:rsidR="00C26F8A" w:rsidRDefault="00C26F8A" w:rsidP="001415B4">
      <w:pPr>
        <w:rPr>
          <w:rFonts w:cstheme="minorHAnsi"/>
        </w:rPr>
      </w:pPr>
    </w:p>
    <w:p w14:paraId="4B3EF9A5" w14:textId="77777777" w:rsidR="00C26F8A" w:rsidRDefault="00C26F8A" w:rsidP="001415B4">
      <w:pPr>
        <w:rPr>
          <w:rFonts w:cstheme="minorHAnsi"/>
        </w:rPr>
      </w:pPr>
    </w:p>
    <w:p w14:paraId="49FC1E0F" w14:textId="77777777" w:rsidR="00C26F8A"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The API m</w:t>
      </w:r>
      <w:r w:rsidRPr="00F84115">
        <w:rPr>
          <w:rFonts w:asciiTheme="minorHAnsi" w:hAnsiTheme="minorHAnsi" w:cstheme="minorHAnsi"/>
        </w:rPr>
        <w:t xml:space="preserve">ust </w:t>
      </w:r>
      <w:r>
        <w:rPr>
          <w:rFonts w:asciiTheme="minorHAnsi" w:hAnsiTheme="minorHAnsi" w:cstheme="minorHAnsi"/>
        </w:rPr>
        <w:t>be rigorously tested</w:t>
      </w:r>
    </w:p>
    <w:p w14:paraId="681A0D99" w14:textId="77777777" w:rsidR="00C26F8A" w:rsidRPr="007C4DF5" w:rsidRDefault="00C26F8A" w:rsidP="00C26F8A">
      <w:pPr>
        <w:pStyle w:val="ListParagraph"/>
        <w:numPr>
          <w:ilvl w:val="0"/>
          <w:numId w:val="26"/>
        </w:numPr>
        <w:rPr>
          <w:rFonts w:asciiTheme="minorHAnsi" w:hAnsiTheme="minorHAnsi" w:cstheme="minorHAnsi"/>
        </w:rPr>
      </w:pPr>
      <w:r w:rsidRPr="007C4DF5">
        <w:rPr>
          <w:rFonts w:asciiTheme="minorHAnsi" w:hAnsiTheme="minorHAnsi" w:cstheme="minorHAnsi"/>
        </w:rPr>
        <w:t>API must be tested to ensure correct data is retrieved from the API to the user. Testing must be conducted with different parameters being passed through the request to the server.</w:t>
      </w:r>
    </w:p>
    <w:p w14:paraId="4A8892DA" w14:textId="77777777" w:rsidR="00C26F8A" w:rsidRDefault="00C26F8A" w:rsidP="001415B4">
      <w:pPr>
        <w:rPr>
          <w:rFonts w:cstheme="minorHAnsi"/>
        </w:rPr>
      </w:pPr>
    </w:p>
    <w:p w14:paraId="7476A117"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lastRenderedPageBreak/>
        <w:t xml:space="preserve">Must </w:t>
      </w:r>
      <w:r>
        <w:rPr>
          <w:rFonts w:asciiTheme="minorHAnsi" w:hAnsiTheme="minorHAnsi" w:cstheme="minorHAnsi"/>
        </w:rPr>
        <w:t>be able to make user requests to an API</w:t>
      </w:r>
    </w:p>
    <w:p w14:paraId="060EDEC7"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Must be able to return flight data dependent on request parameters supplied by the user.</w:t>
      </w:r>
    </w:p>
    <w:p w14:paraId="03852FAB"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Must have a usable interface in order to make requests.</w:t>
      </w:r>
    </w:p>
    <w:p w14:paraId="27826F84" w14:textId="77777777" w:rsidR="00C26F8A" w:rsidRDefault="00C26F8A" w:rsidP="001415B4">
      <w:pPr>
        <w:rPr>
          <w:rFonts w:cstheme="minorHAnsi"/>
        </w:rPr>
      </w:pPr>
    </w:p>
    <w:p w14:paraId="51FCDDDD" w14:textId="77777777" w:rsidR="00C26F8A"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display requested flight data onto a map</w:t>
      </w:r>
    </w:p>
    <w:p w14:paraId="6CD848FD" w14:textId="77777777" w:rsidR="00C26F8A" w:rsidRPr="00F84115" w:rsidRDefault="00C26F8A" w:rsidP="00C26F8A">
      <w:pPr>
        <w:pStyle w:val="ListParagraph"/>
        <w:numPr>
          <w:ilvl w:val="0"/>
          <w:numId w:val="25"/>
        </w:numPr>
        <w:rPr>
          <w:rFonts w:asciiTheme="minorHAnsi" w:hAnsiTheme="minorHAnsi" w:cstheme="minorHAnsi"/>
        </w:rPr>
      </w:pPr>
      <w:r>
        <w:rPr>
          <w:rFonts w:asciiTheme="minorHAnsi" w:hAnsiTheme="minorHAnsi" w:cstheme="minorHAnsi"/>
        </w:rPr>
        <w:t>Could implement a 3D map to display flight data.</w:t>
      </w:r>
    </w:p>
    <w:p w14:paraId="40750CB8" w14:textId="77777777" w:rsidR="00C26F8A" w:rsidRPr="0060332E" w:rsidRDefault="00C26F8A" w:rsidP="001415B4">
      <w:pPr>
        <w:rPr>
          <w:rFonts w:cstheme="minorHAnsi"/>
        </w:rPr>
      </w:pPr>
    </w:p>
    <w:p w14:paraId="6575BD97"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Must use an Augment Reality library</w:t>
      </w:r>
    </w:p>
    <w:p w14:paraId="70F74662" w14:textId="77777777" w:rsidR="00C26F8A" w:rsidRPr="00050B8E"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 xml:space="preserve">Must use a web </w:t>
      </w:r>
      <w:proofErr w:type="gramStart"/>
      <w:r>
        <w:rPr>
          <w:rFonts w:asciiTheme="minorHAnsi" w:hAnsiTheme="minorHAnsi" w:cstheme="minorHAnsi"/>
        </w:rPr>
        <w:t>application based</w:t>
      </w:r>
      <w:proofErr w:type="gramEnd"/>
      <w:r>
        <w:rPr>
          <w:rFonts w:asciiTheme="minorHAnsi" w:hAnsiTheme="minorHAnsi" w:cstheme="minorHAnsi"/>
        </w:rPr>
        <w:t xml:space="preserve"> AR library such as AR.js in comparison to a native application based AR library such as </w:t>
      </w:r>
      <w:proofErr w:type="spellStart"/>
      <w:r>
        <w:rPr>
          <w:rFonts w:asciiTheme="minorHAnsi" w:hAnsiTheme="minorHAnsi" w:cstheme="minorHAnsi"/>
        </w:rPr>
        <w:t>ARKit</w:t>
      </w:r>
      <w:proofErr w:type="spellEnd"/>
      <w:r>
        <w:rPr>
          <w:rFonts w:asciiTheme="minorHAnsi" w:hAnsiTheme="minorHAnsi" w:cstheme="minorHAnsi"/>
        </w:rPr>
        <w:t>.</w:t>
      </w:r>
    </w:p>
    <w:p w14:paraId="59541975" w14:textId="77777777" w:rsidR="00C26F8A" w:rsidRPr="00A049CA" w:rsidRDefault="00C26F8A" w:rsidP="001415B4">
      <w:pPr>
        <w:rPr>
          <w:rFonts w:cstheme="minorHAnsi"/>
        </w:rPr>
      </w:pPr>
    </w:p>
    <w:p w14:paraId="0A618116"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have interlinking screens to navigate the application</w:t>
      </w:r>
    </w:p>
    <w:p w14:paraId="59A1EBD4"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navigation must be able to transfer between screens without any issues.</w:t>
      </w:r>
    </w:p>
    <w:p w14:paraId="33E0FEC1"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Should have the ability to return to previous pages saving prior requests made rather than users having to resubmit requests.</w:t>
      </w:r>
    </w:p>
    <w:p w14:paraId="599A0AAD"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Should have seamless transition from the main page to the camera function of the Augmented Reality.</w:t>
      </w:r>
    </w:p>
    <w:p w14:paraId="05988384"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 xml:space="preserve">Should only request the permission of use of the </w:t>
      </w:r>
      <w:proofErr w:type="gramStart"/>
      <w:r>
        <w:rPr>
          <w:rFonts w:asciiTheme="minorHAnsi" w:hAnsiTheme="minorHAnsi" w:cstheme="minorHAnsi"/>
        </w:rPr>
        <w:t>users</w:t>
      </w:r>
      <w:proofErr w:type="gramEnd"/>
      <w:r>
        <w:rPr>
          <w:rFonts w:asciiTheme="minorHAnsi" w:hAnsiTheme="minorHAnsi" w:cstheme="minorHAnsi"/>
        </w:rPr>
        <w:t xml:space="preserve"> camera once throughout the current visit of the web application.</w:t>
      </w:r>
    </w:p>
    <w:p w14:paraId="46FA0B50" w14:textId="77777777" w:rsidR="00C26F8A" w:rsidRDefault="00C26F8A" w:rsidP="001415B4">
      <w:pPr>
        <w:rPr>
          <w:rFonts w:cstheme="minorHAnsi"/>
        </w:rPr>
      </w:pPr>
    </w:p>
    <w:p w14:paraId="0190C3EC"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Should display all flights initially on the map</w:t>
      </w:r>
    </w:p>
    <w:p w14:paraId="29B8EFA1" w14:textId="77777777" w:rsidR="00C26F8A" w:rsidRPr="007160E0"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should display all flights globally before any user requests on specific flight data are made.</w:t>
      </w:r>
    </w:p>
    <w:p w14:paraId="36CDC47D" w14:textId="77777777" w:rsidR="00C26F8A" w:rsidRDefault="00C26F8A" w:rsidP="001415B4">
      <w:pPr>
        <w:rPr>
          <w:rFonts w:cstheme="minorHAnsi"/>
        </w:rPr>
      </w:pPr>
    </w:p>
    <w:p w14:paraId="0EF7BBF4"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Should be responsive to users</w:t>
      </w:r>
    </w:p>
    <w:p w14:paraId="50F234D7" w14:textId="77777777" w:rsidR="00C26F8A" w:rsidRPr="0009680E"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application should be able to deal with user input and handle interrupts and be able to return to previous states.</w:t>
      </w:r>
    </w:p>
    <w:p w14:paraId="76E1F498" w14:textId="77777777" w:rsidR="00C26F8A" w:rsidRDefault="00C26F8A" w:rsidP="001415B4">
      <w:pPr>
        <w:rPr>
          <w:rFonts w:cstheme="minorHAnsi"/>
        </w:rPr>
      </w:pPr>
    </w:p>
    <w:p w14:paraId="557158EA"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Could be implemented to function on a smartwatch device</w:t>
      </w:r>
    </w:p>
    <w:p w14:paraId="786CDFD9"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could be implemented or have a separate application to function on smartwatches.</w:t>
      </w:r>
    </w:p>
    <w:p w14:paraId="03D475AE"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Integrate the camera from the user’s mobile phone and view augmented reality footage on the smartwatch.</w:t>
      </w:r>
    </w:p>
    <w:p w14:paraId="08B352C8"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watch could view a map of local flights.</w:t>
      </w:r>
    </w:p>
    <w:p w14:paraId="627B6978" w14:textId="77777777" w:rsidR="00C26F8A" w:rsidRPr="00F84115" w:rsidRDefault="00C26F8A" w:rsidP="001415B4">
      <w:pPr>
        <w:rPr>
          <w:rFonts w:cstheme="minorHAnsi"/>
        </w:rPr>
      </w:pPr>
    </w:p>
    <w:p w14:paraId="3389FDE1" w14:textId="14DEEF7B" w:rsidR="00C26F8A" w:rsidRPr="00C67045" w:rsidRDefault="006D69A5" w:rsidP="001415B4">
      <w:pPr>
        <w:rPr>
          <w:rFonts w:cstheme="minorHAnsi"/>
          <w:color w:val="2F5496" w:themeColor="accent1" w:themeShade="BF"/>
        </w:rPr>
      </w:pPr>
      <w:r>
        <w:rPr>
          <w:rFonts w:cstheme="minorHAnsi"/>
          <w:color w:val="2F5496" w:themeColor="accent1" w:themeShade="BF"/>
        </w:rPr>
        <w:t>3</w:t>
      </w:r>
      <w:r w:rsidR="00C26F8A">
        <w:rPr>
          <w:rFonts w:cstheme="minorHAnsi"/>
          <w:color w:val="2F5496" w:themeColor="accent1" w:themeShade="BF"/>
        </w:rPr>
        <w:t>.</w:t>
      </w:r>
      <w:r w:rsidR="002C1140">
        <w:rPr>
          <w:rFonts w:cstheme="minorHAnsi"/>
          <w:color w:val="2F5496" w:themeColor="accent1" w:themeShade="BF"/>
        </w:rPr>
        <w:t>1.2</w:t>
      </w:r>
      <w:r w:rsidR="00C26F8A">
        <w:rPr>
          <w:rFonts w:cstheme="minorHAnsi"/>
          <w:color w:val="2F5496" w:themeColor="accent1" w:themeShade="BF"/>
        </w:rPr>
        <w:t xml:space="preserve"> Non-Functional Requirements</w:t>
      </w:r>
    </w:p>
    <w:p w14:paraId="4FDD800C" w14:textId="77777777" w:rsidR="00C26F8A" w:rsidRDefault="00C26F8A" w:rsidP="001415B4">
      <w:pPr>
        <w:rPr>
          <w:rFonts w:cstheme="minorHAnsi"/>
        </w:rPr>
      </w:pPr>
    </w:p>
    <w:p w14:paraId="7F8627FE"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Must have a scalable user interface</w:t>
      </w:r>
    </w:p>
    <w:p w14:paraId="58B94118" w14:textId="77777777" w:rsidR="00C26F8A" w:rsidRPr="00A857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The user interface must scale to different mobile devices due to the variation of screen size.</w:t>
      </w:r>
    </w:p>
    <w:p w14:paraId="56031F71" w14:textId="77777777" w:rsidR="00C26F8A" w:rsidRPr="000B215C" w:rsidRDefault="00C26F8A" w:rsidP="00C26F8A">
      <w:pPr>
        <w:pStyle w:val="ListParagraph"/>
        <w:numPr>
          <w:ilvl w:val="0"/>
          <w:numId w:val="23"/>
        </w:numPr>
        <w:ind w:left="360"/>
        <w:rPr>
          <w:rFonts w:asciiTheme="minorHAnsi" w:hAnsiTheme="minorHAnsi" w:cstheme="minorHAnsi"/>
        </w:rPr>
      </w:pPr>
      <w:r w:rsidRPr="000B215C">
        <w:rPr>
          <w:rFonts w:asciiTheme="minorHAnsi" w:hAnsiTheme="minorHAnsi" w:cstheme="minorHAnsi"/>
        </w:rPr>
        <w:t>Must be available to be used at all times</w:t>
      </w:r>
    </w:p>
    <w:p w14:paraId="50DA1734" w14:textId="77777777" w:rsidR="00C26F8A" w:rsidRPr="000B215C" w:rsidRDefault="00C26F8A" w:rsidP="00C26F8A">
      <w:pPr>
        <w:pStyle w:val="ListParagraph"/>
        <w:numPr>
          <w:ilvl w:val="0"/>
          <w:numId w:val="22"/>
        </w:numPr>
        <w:rPr>
          <w:rFonts w:asciiTheme="minorHAnsi" w:hAnsiTheme="minorHAnsi" w:cstheme="minorHAnsi"/>
        </w:rPr>
      </w:pPr>
      <w:r w:rsidRPr="000B215C">
        <w:rPr>
          <w:rFonts w:asciiTheme="minorHAnsi" w:hAnsiTheme="minorHAnsi" w:cstheme="minorHAnsi"/>
        </w:rPr>
        <w:t xml:space="preserve">The application must not have little or no downtime and be available for users at any time of day. </w:t>
      </w:r>
    </w:p>
    <w:p w14:paraId="59B907F8" w14:textId="77777777" w:rsidR="00C26F8A" w:rsidRPr="000B215C" w:rsidRDefault="00C26F8A" w:rsidP="00C26F8A">
      <w:pPr>
        <w:pStyle w:val="ListParagraph"/>
        <w:numPr>
          <w:ilvl w:val="0"/>
          <w:numId w:val="22"/>
        </w:numPr>
        <w:rPr>
          <w:rFonts w:asciiTheme="minorHAnsi" w:hAnsiTheme="minorHAnsi" w:cstheme="minorHAnsi"/>
        </w:rPr>
      </w:pPr>
      <w:r w:rsidRPr="000B215C">
        <w:rPr>
          <w:rFonts w:asciiTheme="minorHAnsi" w:hAnsiTheme="minorHAnsi" w:cstheme="minorHAnsi"/>
        </w:rPr>
        <w:t xml:space="preserve">A percentage uptime of between </w:t>
      </w:r>
      <w:r w:rsidRPr="000B215C">
        <w:rPr>
          <w:rFonts w:asciiTheme="minorHAnsi" w:hAnsiTheme="minorHAnsi" w:cstheme="minorHAnsi"/>
          <w:color w:val="222222"/>
          <w:shd w:val="clear" w:color="auto" w:fill="FFFFFF"/>
        </w:rPr>
        <w:t>95</w:t>
      </w:r>
      <w:r>
        <w:rPr>
          <w:rFonts w:asciiTheme="minorHAnsi" w:hAnsiTheme="minorHAnsi" w:cstheme="minorHAnsi"/>
          <w:color w:val="222222"/>
          <w:shd w:val="clear" w:color="auto" w:fill="FFFFFF"/>
        </w:rPr>
        <w:t>%</w:t>
      </w:r>
      <w:r w:rsidRPr="000B215C">
        <w:rPr>
          <w:rFonts w:asciiTheme="minorHAnsi" w:hAnsiTheme="minorHAnsi" w:cstheme="minorHAnsi"/>
          <w:color w:val="222222"/>
          <w:shd w:val="clear" w:color="auto" w:fill="FFFFFF"/>
        </w:rPr>
        <w:t> to 99</w:t>
      </w:r>
      <w:r>
        <w:rPr>
          <w:rFonts w:asciiTheme="minorHAnsi" w:hAnsiTheme="minorHAnsi" w:cstheme="minorHAnsi"/>
          <w:color w:val="222222"/>
          <w:shd w:val="clear" w:color="auto" w:fill="FFFFFF"/>
        </w:rPr>
        <w:t>%</w:t>
      </w:r>
      <w:r w:rsidRPr="000B215C">
        <w:rPr>
          <w:rFonts w:asciiTheme="minorHAnsi" w:hAnsiTheme="minorHAnsi" w:cstheme="minorHAnsi"/>
          <w:color w:val="222222"/>
          <w:shd w:val="clear" w:color="auto" w:fill="FFFFFF"/>
        </w:rPr>
        <w:t xml:space="preserve"> </w:t>
      </w:r>
      <w:r>
        <w:rPr>
          <w:rFonts w:asciiTheme="minorHAnsi" w:hAnsiTheme="minorHAnsi" w:cstheme="minorHAnsi"/>
          <w:color w:val="222222"/>
          <w:shd w:val="clear" w:color="auto" w:fill="FFFFFF"/>
        </w:rPr>
        <w:t>should be achieved.</w:t>
      </w:r>
    </w:p>
    <w:p w14:paraId="2A73AC62" w14:textId="77777777" w:rsidR="00C26F8A" w:rsidRDefault="00C26F8A" w:rsidP="001415B4">
      <w:pPr>
        <w:rPr>
          <w:rFonts w:cstheme="minorHAnsi"/>
        </w:rPr>
      </w:pPr>
    </w:p>
    <w:p w14:paraId="32A8E5AC"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lastRenderedPageBreak/>
        <w:t>Must be user</w:t>
      </w:r>
      <w:r>
        <w:rPr>
          <w:rFonts w:asciiTheme="minorHAnsi" w:hAnsiTheme="minorHAnsi" w:cstheme="minorHAnsi"/>
        </w:rPr>
        <w:t>-</w:t>
      </w:r>
      <w:r w:rsidRPr="00103568">
        <w:rPr>
          <w:rFonts w:asciiTheme="minorHAnsi" w:hAnsiTheme="minorHAnsi" w:cstheme="minorHAnsi"/>
        </w:rPr>
        <w:t>accessible throughout the application</w:t>
      </w:r>
    </w:p>
    <w:p w14:paraId="147FC88F"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Must use usability inspection models to determine the usability of the application in order to adapt prototype to a refined product based on the feedback given by the models.</w:t>
      </w:r>
    </w:p>
    <w:p w14:paraId="053DDDF6" w14:textId="77777777" w:rsidR="00C26F8A" w:rsidRPr="004A6F35"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 xml:space="preserve">Such models to be used are the Heuristic Evaluation, Cognitive Walkthrough and System Usability Scale. </w:t>
      </w:r>
    </w:p>
    <w:p w14:paraId="3178C8D6" w14:textId="77777777" w:rsidR="00C26F8A" w:rsidRDefault="00C26F8A" w:rsidP="001415B4">
      <w:pPr>
        <w:rPr>
          <w:rFonts w:cstheme="minorHAnsi"/>
        </w:rPr>
      </w:pPr>
    </w:p>
    <w:p w14:paraId="01BD8280" w14:textId="77777777" w:rsidR="00C26F8A" w:rsidRDefault="00C26F8A" w:rsidP="00C26F8A">
      <w:pPr>
        <w:pStyle w:val="ListParagraph"/>
        <w:numPr>
          <w:ilvl w:val="0"/>
          <w:numId w:val="23"/>
        </w:numPr>
        <w:ind w:left="360"/>
        <w:rPr>
          <w:rFonts w:asciiTheme="minorHAnsi" w:hAnsiTheme="minorHAnsi" w:cstheme="minorHAnsi"/>
        </w:rPr>
      </w:pPr>
      <w:r w:rsidRPr="005E155D">
        <w:rPr>
          <w:rFonts w:asciiTheme="minorHAnsi" w:hAnsiTheme="minorHAnsi" w:cstheme="minorHAnsi"/>
        </w:rPr>
        <w:t xml:space="preserve">Must </w:t>
      </w:r>
      <w:r>
        <w:rPr>
          <w:rFonts w:asciiTheme="minorHAnsi" w:hAnsiTheme="minorHAnsi" w:cstheme="minorHAnsi"/>
        </w:rPr>
        <w:t>use HTML, CSS and JavaScript for development</w:t>
      </w:r>
    </w:p>
    <w:p w14:paraId="5E442A49" w14:textId="77777777" w:rsidR="00C26F8A" w:rsidRPr="005E155D" w:rsidRDefault="00C26F8A" w:rsidP="001415B4">
      <w:pPr>
        <w:pStyle w:val="ListParagraph"/>
        <w:rPr>
          <w:rFonts w:asciiTheme="minorHAnsi" w:hAnsiTheme="minorHAnsi" w:cstheme="minorHAnsi"/>
        </w:rPr>
      </w:pPr>
    </w:p>
    <w:p w14:paraId="78171ECA"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Due to the product being a web-based application, HTML must be used for the foundation to build the application.</w:t>
      </w:r>
    </w:p>
    <w:p w14:paraId="2A052E49" w14:textId="77777777" w:rsidR="00C26F8A"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Styling of the web application to be implemented using CSS to engage visual appeal to users.</w:t>
      </w:r>
    </w:p>
    <w:p w14:paraId="23CD6696" w14:textId="77777777" w:rsidR="00C26F8A" w:rsidRPr="00F5636C"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JavaScript should be used in order to develop functionality of the web application such as calls made to the API and general functionality of the application.</w:t>
      </w:r>
    </w:p>
    <w:p w14:paraId="19E54796" w14:textId="77777777" w:rsidR="00C26F8A" w:rsidRDefault="00C26F8A" w:rsidP="001415B4">
      <w:pPr>
        <w:rPr>
          <w:rFonts w:cstheme="minorHAnsi"/>
        </w:rPr>
      </w:pPr>
    </w:p>
    <w:p w14:paraId="0BF7F6B9" w14:textId="77777777" w:rsidR="00C26F8A" w:rsidRDefault="00C26F8A" w:rsidP="00C26F8A">
      <w:pPr>
        <w:pStyle w:val="ListParagraph"/>
        <w:numPr>
          <w:ilvl w:val="0"/>
          <w:numId w:val="18"/>
        </w:numPr>
        <w:ind w:left="360"/>
        <w:rPr>
          <w:rFonts w:asciiTheme="minorHAnsi" w:hAnsiTheme="minorHAnsi" w:cstheme="minorHAnsi"/>
        </w:rPr>
      </w:pPr>
      <w:r w:rsidRPr="00F84115">
        <w:rPr>
          <w:rFonts w:asciiTheme="minorHAnsi" w:hAnsiTheme="minorHAnsi" w:cstheme="minorHAnsi"/>
        </w:rPr>
        <w:t xml:space="preserve">Must run on </w:t>
      </w:r>
      <w:r>
        <w:rPr>
          <w:rFonts w:asciiTheme="minorHAnsi" w:hAnsiTheme="minorHAnsi" w:cstheme="minorHAnsi"/>
        </w:rPr>
        <w:t xml:space="preserve">a range of </w:t>
      </w:r>
      <w:r w:rsidRPr="00F84115">
        <w:rPr>
          <w:rFonts w:asciiTheme="minorHAnsi" w:hAnsiTheme="minorHAnsi" w:cstheme="minorHAnsi"/>
        </w:rPr>
        <w:t>web browser</w:t>
      </w:r>
    </w:p>
    <w:p w14:paraId="42C0D7A5" w14:textId="77777777" w:rsidR="00C26F8A" w:rsidRPr="00F84115" w:rsidRDefault="00C26F8A" w:rsidP="00C26F8A">
      <w:pPr>
        <w:pStyle w:val="ListParagraph"/>
        <w:numPr>
          <w:ilvl w:val="0"/>
          <w:numId w:val="22"/>
        </w:numPr>
        <w:rPr>
          <w:rFonts w:asciiTheme="minorHAnsi" w:hAnsiTheme="minorHAnsi" w:cstheme="minorHAnsi"/>
        </w:rPr>
      </w:pPr>
      <w:r>
        <w:rPr>
          <w:rFonts w:asciiTheme="minorHAnsi" w:hAnsiTheme="minorHAnsi" w:cstheme="minorHAnsi"/>
        </w:rPr>
        <w:t>Users must be able to use the application on web browsers such as Google Chrome and Firefox.</w:t>
      </w:r>
    </w:p>
    <w:p w14:paraId="7B1DB6DF" w14:textId="77777777" w:rsidR="00C26F8A" w:rsidRDefault="00C26F8A" w:rsidP="001415B4"/>
    <w:p w14:paraId="3DFD725D"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Must be cross-platform accessible Augmented Reality</w:t>
      </w:r>
    </w:p>
    <w:p w14:paraId="3F191C3F" w14:textId="77777777" w:rsidR="00C26F8A" w:rsidRPr="007C4DF5"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R library must be accessible on different web browsers such as Google Chrome and Firefox.</w:t>
      </w:r>
    </w:p>
    <w:p w14:paraId="415D7B26" w14:textId="77777777" w:rsidR="00C26F8A" w:rsidRDefault="00C26F8A" w:rsidP="001415B4">
      <w:pPr>
        <w:rPr>
          <w:rFonts w:cstheme="minorHAnsi"/>
        </w:rPr>
      </w:pPr>
    </w:p>
    <w:p w14:paraId="3A4A279D" w14:textId="77777777" w:rsidR="00C26F8A"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 xml:space="preserve">Should have </w:t>
      </w:r>
      <w:r>
        <w:rPr>
          <w:rFonts w:asciiTheme="minorHAnsi" w:hAnsiTheme="minorHAnsi" w:cstheme="minorHAnsi"/>
        </w:rPr>
        <w:t xml:space="preserve">the </w:t>
      </w:r>
      <w:r w:rsidRPr="00103568">
        <w:rPr>
          <w:rFonts w:asciiTheme="minorHAnsi" w:hAnsiTheme="minorHAnsi" w:cstheme="minorHAnsi"/>
        </w:rPr>
        <w:t>same theme throughout all pages of the web application</w:t>
      </w:r>
    </w:p>
    <w:p w14:paraId="49DE7E76" w14:textId="77777777" w:rsidR="00C26F8A" w:rsidRPr="00B12488" w:rsidRDefault="00C26F8A" w:rsidP="00C26F8A">
      <w:pPr>
        <w:pStyle w:val="ListParagraph"/>
        <w:numPr>
          <w:ilvl w:val="0"/>
          <w:numId w:val="22"/>
        </w:numPr>
        <w:rPr>
          <w:rFonts w:asciiTheme="minorHAnsi" w:hAnsiTheme="minorHAnsi" w:cstheme="minorHAnsi"/>
        </w:rPr>
      </w:pPr>
      <w:r w:rsidRPr="00B12488">
        <w:rPr>
          <w:rFonts w:asciiTheme="minorHAnsi" w:hAnsiTheme="minorHAnsi" w:cstheme="minorHAnsi"/>
        </w:rPr>
        <w:t>The application should follow a theme through each individual page of the application.</w:t>
      </w:r>
    </w:p>
    <w:p w14:paraId="77A65931" w14:textId="77777777" w:rsidR="00C26F8A" w:rsidRDefault="00C26F8A" w:rsidP="001415B4">
      <w:pPr>
        <w:rPr>
          <w:rFonts w:cstheme="minorHAnsi"/>
        </w:rPr>
      </w:pPr>
    </w:p>
    <w:p w14:paraId="43B8B552" w14:textId="77777777" w:rsidR="00C26F8A" w:rsidRPr="00103568" w:rsidRDefault="00C26F8A" w:rsidP="00C26F8A">
      <w:pPr>
        <w:pStyle w:val="ListParagraph"/>
        <w:numPr>
          <w:ilvl w:val="0"/>
          <w:numId w:val="23"/>
        </w:numPr>
        <w:ind w:left="360"/>
        <w:rPr>
          <w:rFonts w:asciiTheme="minorHAnsi" w:hAnsiTheme="minorHAnsi" w:cstheme="minorHAnsi"/>
        </w:rPr>
      </w:pPr>
      <w:r w:rsidRPr="00103568">
        <w:rPr>
          <w:rFonts w:asciiTheme="minorHAnsi" w:hAnsiTheme="minorHAnsi" w:cstheme="minorHAnsi"/>
        </w:rPr>
        <w:t>Should have application documentation</w:t>
      </w:r>
    </w:p>
    <w:p w14:paraId="2010E2D5" w14:textId="77777777" w:rsidR="00C26F8A" w:rsidRPr="00B12488" w:rsidRDefault="00C26F8A" w:rsidP="00C26F8A">
      <w:pPr>
        <w:pStyle w:val="ListParagraph"/>
        <w:numPr>
          <w:ilvl w:val="0"/>
          <w:numId w:val="22"/>
        </w:numPr>
        <w:rPr>
          <w:rFonts w:asciiTheme="minorHAnsi" w:hAnsiTheme="minorHAnsi" w:cstheme="minorHAnsi"/>
        </w:rPr>
      </w:pPr>
      <w:r w:rsidRPr="00B12488">
        <w:rPr>
          <w:rFonts w:asciiTheme="minorHAnsi" w:hAnsiTheme="minorHAnsi" w:cstheme="minorHAnsi"/>
        </w:rPr>
        <w:t xml:space="preserve">Should </w:t>
      </w:r>
      <w:r>
        <w:rPr>
          <w:rFonts w:asciiTheme="minorHAnsi" w:hAnsiTheme="minorHAnsi" w:cstheme="minorHAnsi"/>
        </w:rPr>
        <w:t>provide</w:t>
      </w:r>
      <w:r w:rsidRPr="00B12488">
        <w:rPr>
          <w:rFonts w:asciiTheme="minorHAnsi" w:hAnsiTheme="minorHAnsi" w:cstheme="minorHAnsi"/>
        </w:rPr>
        <w:t xml:space="preserve"> documentation to user on how to use application.</w:t>
      </w:r>
    </w:p>
    <w:p w14:paraId="42DAC944" w14:textId="77777777" w:rsidR="00C26F8A" w:rsidRDefault="00C26F8A" w:rsidP="001415B4"/>
    <w:p w14:paraId="5E67FEE8" w14:textId="77777777" w:rsidR="00C26F8A" w:rsidRPr="00F84115" w:rsidRDefault="00C26F8A" w:rsidP="00C26F8A">
      <w:pPr>
        <w:pStyle w:val="ListParagraph"/>
        <w:numPr>
          <w:ilvl w:val="0"/>
          <w:numId w:val="18"/>
        </w:numPr>
        <w:ind w:left="360"/>
        <w:rPr>
          <w:rFonts w:asciiTheme="minorHAnsi" w:hAnsiTheme="minorHAnsi" w:cstheme="minorHAnsi"/>
        </w:rPr>
      </w:pPr>
      <w:r>
        <w:rPr>
          <w:rFonts w:asciiTheme="minorHAnsi" w:hAnsiTheme="minorHAnsi" w:cstheme="minorHAnsi"/>
        </w:rPr>
        <w:t>Should have a short processing time</w:t>
      </w:r>
    </w:p>
    <w:p w14:paraId="56AAF5E1" w14:textId="77777777" w:rsidR="00C26F8A"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The application should request data from the server API in an appropriate</w:t>
      </w:r>
      <w:r w:rsidRPr="00AC2FD1">
        <w:rPr>
          <w:rFonts w:asciiTheme="minorHAnsi" w:hAnsiTheme="minorHAnsi" w:cstheme="minorHAnsi"/>
        </w:rPr>
        <w:t xml:space="preserve"> time</w:t>
      </w:r>
      <w:r>
        <w:rPr>
          <w:rFonts w:asciiTheme="minorHAnsi" w:hAnsiTheme="minorHAnsi" w:cstheme="minorHAnsi"/>
        </w:rPr>
        <w:t xml:space="preserve"> of 3 seconds</w:t>
      </w:r>
    </w:p>
    <w:p w14:paraId="77A78C48" w14:textId="77777777" w:rsidR="00C26F8A" w:rsidRPr="00AC2FD1" w:rsidRDefault="00C26F8A" w:rsidP="00C26F8A">
      <w:pPr>
        <w:pStyle w:val="ListParagraph"/>
        <w:numPr>
          <w:ilvl w:val="0"/>
          <w:numId w:val="24"/>
        </w:numPr>
        <w:rPr>
          <w:rFonts w:asciiTheme="minorHAnsi" w:hAnsiTheme="minorHAnsi" w:cstheme="minorHAnsi"/>
        </w:rPr>
      </w:pPr>
      <w:r>
        <w:rPr>
          <w:rFonts w:asciiTheme="minorHAnsi" w:hAnsiTheme="minorHAnsi" w:cstheme="minorHAnsi"/>
        </w:rPr>
        <w:t>Could implement a splash screen or visual loading progression mechanism to give the user the visual cue of the loading process of the data requested. Diverting the attention of the user focusing on time and directing onto the visual cue.</w:t>
      </w:r>
    </w:p>
    <w:p w14:paraId="71BD944C" w14:textId="2AE6822F" w:rsidR="00C26F8A" w:rsidRDefault="00C26F8A" w:rsidP="001415B4"/>
    <w:p w14:paraId="681D006A" w14:textId="3BA5DD51" w:rsidR="009D69FF" w:rsidRDefault="009D69FF" w:rsidP="001415B4"/>
    <w:p w14:paraId="65283B19" w14:textId="537023A5" w:rsidR="009D69FF" w:rsidRDefault="009D69FF" w:rsidP="001415B4"/>
    <w:p w14:paraId="10144A8F" w14:textId="757D0CB7" w:rsidR="009D69FF" w:rsidRDefault="009D69FF" w:rsidP="001415B4"/>
    <w:p w14:paraId="595DAE3B" w14:textId="79F2010B" w:rsidR="009D69FF" w:rsidRDefault="009D69FF" w:rsidP="001415B4"/>
    <w:p w14:paraId="541F0D9D" w14:textId="465A1B5F" w:rsidR="009D69FF" w:rsidRDefault="009D69FF" w:rsidP="001415B4"/>
    <w:p w14:paraId="09D8F577" w14:textId="634D838F" w:rsidR="009D69FF" w:rsidRDefault="009D69FF" w:rsidP="001415B4"/>
    <w:p w14:paraId="2FBD0108" w14:textId="77777777" w:rsidR="009D69FF" w:rsidRDefault="009D69FF" w:rsidP="001415B4"/>
    <w:p w14:paraId="354146EA" w14:textId="6E0EB892" w:rsidR="002C1140" w:rsidRPr="00C67045" w:rsidRDefault="002C1140" w:rsidP="002C1140">
      <w:pPr>
        <w:rPr>
          <w:rFonts w:cstheme="minorHAnsi"/>
          <w:color w:val="2F5496" w:themeColor="accent1" w:themeShade="BF"/>
        </w:rPr>
      </w:pPr>
      <w:r w:rsidRPr="002C1140">
        <w:rPr>
          <w:rFonts w:cstheme="minorHAnsi"/>
          <w:color w:val="2F5496" w:themeColor="accent1" w:themeShade="BF"/>
          <w:highlight w:val="yellow"/>
        </w:rPr>
        <w:lastRenderedPageBreak/>
        <w:t>3.1.3 Changes in Scope</w:t>
      </w:r>
    </w:p>
    <w:p w14:paraId="10EF286A" w14:textId="77777777" w:rsidR="00C26F8A" w:rsidRDefault="00C26F8A" w:rsidP="001415B4"/>
    <w:p w14:paraId="41EE2746" w14:textId="77777777" w:rsidR="00C26F8A" w:rsidRPr="00C67045" w:rsidRDefault="00C26F8A" w:rsidP="001415B4"/>
    <w:p w14:paraId="6B3CFC92" w14:textId="55D3C92E" w:rsidR="001664F1" w:rsidRDefault="001664F1" w:rsidP="001664F1">
      <w:pPr>
        <w:rPr>
          <w:color w:val="2F5496" w:themeColor="accent1" w:themeShade="BF"/>
        </w:rPr>
      </w:pPr>
    </w:p>
    <w:p w14:paraId="38D9D83B" w14:textId="18492634" w:rsidR="00C26F8A" w:rsidRDefault="00C26F8A" w:rsidP="001664F1">
      <w:pPr>
        <w:rPr>
          <w:color w:val="2F5496" w:themeColor="accent1" w:themeShade="BF"/>
        </w:rPr>
      </w:pPr>
    </w:p>
    <w:p w14:paraId="494B5967" w14:textId="6AB1AD51" w:rsidR="00C26F8A" w:rsidRDefault="00C26F8A" w:rsidP="001664F1">
      <w:pPr>
        <w:rPr>
          <w:color w:val="2F5496" w:themeColor="accent1" w:themeShade="BF"/>
        </w:rPr>
      </w:pPr>
    </w:p>
    <w:p w14:paraId="3D52E1A8" w14:textId="00DD61F5" w:rsidR="00C26F8A" w:rsidRDefault="00C26F8A" w:rsidP="001664F1">
      <w:pPr>
        <w:rPr>
          <w:color w:val="2F5496" w:themeColor="accent1" w:themeShade="BF"/>
        </w:rPr>
      </w:pPr>
    </w:p>
    <w:p w14:paraId="4803A382" w14:textId="4EA49236" w:rsidR="009D69FF" w:rsidRDefault="009D69FF" w:rsidP="001664F1">
      <w:pPr>
        <w:rPr>
          <w:color w:val="2F5496" w:themeColor="accent1" w:themeShade="BF"/>
        </w:rPr>
      </w:pPr>
    </w:p>
    <w:p w14:paraId="1A89FAB6" w14:textId="3A63CA78" w:rsidR="009D69FF" w:rsidRDefault="009D69FF" w:rsidP="001664F1">
      <w:pPr>
        <w:rPr>
          <w:color w:val="2F5496" w:themeColor="accent1" w:themeShade="BF"/>
        </w:rPr>
      </w:pPr>
    </w:p>
    <w:p w14:paraId="215B39D5" w14:textId="77777777" w:rsidR="009D69FF" w:rsidRDefault="009D69FF" w:rsidP="001664F1">
      <w:pPr>
        <w:rPr>
          <w:color w:val="2F5496" w:themeColor="accent1" w:themeShade="BF"/>
        </w:rPr>
      </w:pPr>
    </w:p>
    <w:p w14:paraId="4E99DBA5" w14:textId="3155811A" w:rsidR="00C26F8A" w:rsidRPr="002C1140" w:rsidRDefault="002C1140" w:rsidP="001664F1">
      <w:pPr>
        <w:rPr>
          <w:color w:val="2F5496" w:themeColor="accent1" w:themeShade="BF"/>
        </w:rPr>
      </w:pPr>
      <w:r w:rsidRPr="002C1140">
        <w:rPr>
          <w:rFonts w:ascii="Calibri" w:hAnsi="Calibri" w:cs="Calibri"/>
          <w:color w:val="2F5496" w:themeColor="accent1" w:themeShade="BF"/>
        </w:rPr>
        <w:t>3.2 Project</w:t>
      </w:r>
      <w:r w:rsidR="00F11CE3">
        <w:rPr>
          <w:rFonts w:ascii="Calibri" w:hAnsi="Calibri" w:cs="Calibri"/>
          <w:color w:val="2F5496" w:themeColor="accent1" w:themeShade="BF"/>
        </w:rPr>
        <w:t xml:space="preserve"> </w:t>
      </w:r>
      <w:r w:rsidRPr="002C1140">
        <w:rPr>
          <w:rFonts w:ascii="Calibri" w:hAnsi="Calibri" w:cs="Calibri"/>
          <w:color w:val="2F5496" w:themeColor="accent1" w:themeShade="BF"/>
        </w:rPr>
        <w:t>Design</w:t>
      </w:r>
    </w:p>
    <w:p w14:paraId="3F2A784D" w14:textId="32FE52E6" w:rsidR="00C26F8A" w:rsidRDefault="00C26F8A" w:rsidP="001664F1">
      <w:pPr>
        <w:rPr>
          <w:color w:val="2F5496" w:themeColor="accent1" w:themeShade="BF"/>
        </w:rPr>
      </w:pPr>
    </w:p>
    <w:p w14:paraId="61BF15FF" w14:textId="7030B017" w:rsidR="001415B4" w:rsidRPr="001415B4" w:rsidRDefault="0072209E" w:rsidP="001664F1">
      <w:r w:rsidRPr="0072209E">
        <w:t xml:space="preserve">Before any implementation of the project, logos and designs were created in order to gauge user opinion and gain feedback. As a user-centric project, constant user feedback is essential for a successful usability related application. </w:t>
      </w:r>
      <w:proofErr w:type="gramStart"/>
      <w:r w:rsidRPr="0072209E">
        <w:t>Firstly</w:t>
      </w:r>
      <w:proofErr w:type="gramEnd"/>
      <w:r w:rsidRPr="0072209E">
        <w:t xml:space="preserve"> research into current applications was conducted to gain knowledge as to what design principles each application used. Specific features were selected from said applications in order to adapt and take forward into wireframes. From the created wireframes mockups would then be created which would be subjected to user feedback. Where lastly colour schemes would be selected and used on the preferred designs selected from user feedback to get then further user feedback to take to a finalised design for implementation</w:t>
      </w:r>
      <w:r w:rsidR="00CD7AF8">
        <w:t>.</w:t>
      </w:r>
    </w:p>
    <w:p w14:paraId="0CAA2C3D" w14:textId="43C66ADC" w:rsidR="00C26F8A" w:rsidRDefault="00C26F8A" w:rsidP="001664F1">
      <w:pPr>
        <w:rPr>
          <w:color w:val="2F5496" w:themeColor="accent1" w:themeShade="BF"/>
        </w:rPr>
      </w:pPr>
    </w:p>
    <w:p w14:paraId="2DFE4287" w14:textId="0E4B0F43" w:rsidR="009D69FF" w:rsidRDefault="009D69FF" w:rsidP="001664F1">
      <w:pPr>
        <w:rPr>
          <w:color w:val="2F5496" w:themeColor="accent1" w:themeShade="BF"/>
        </w:rPr>
      </w:pPr>
    </w:p>
    <w:p w14:paraId="70952520" w14:textId="24BE27C6" w:rsidR="009D69FF" w:rsidRDefault="009D69FF" w:rsidP="001664F1">
      <w:pPr>
        <w:rPr>
          <w:color w:val="2F5496" w:themeColor="accent1" w:themeShade="BF"/>
        </w:rPr>
      </w:pPr>
    </w:p>
    <w:p w14:paraId="2E08A72E" w14:textId="1D0257CB" w:rsidR="009D69FF" w:rsidRDefault="009D69FF" w:rsidP="001664F1">
      <w:pPr>
        <w:rPr>
          <w:color w:val="2F5496" w:themeColor="accent1" w:themeShade="BF"/>
        </w:rPr>
      </w:pPr>
    </w:p>
    <w:p w14:paraId="7DEED68B" w14:textId="4EA97D7E" w:rsidR="009D69FF" w:rsidRDefault="009D69FF" w:rsidP="001664F1">
      <w:pPr>
        <w:rPr>
          <w:color w:val="2F5496" w:themeColor="accent1" w:themeShade="BF"/>
        </w:rPr>
      </w:pPr>
    </w:p>
    <w:p w14:paraId="5740334C" w14:textId="54FCD35C" w:rsidR="009D69FF" w:rsidRDefault="009D69FF" w:rsidP="001664F1">
      <w:pPr>
        <w:rPr>
          <w:color w:val="2F5496" w:themeColor="accent1" w:themeShade="BF"/>
        </w:rPr>
      </w:pPr>
    </w:p>
    <w:p w14:paraId="024547B8" w14:textId="36DD0269" w:rsidR="009D69FF" w:rsidRDefault="009D69FF" w:rsidP="001664F1">
      <w:pPr>
        <w:rPr>
          <w:color w:val="2F5496" w:themeColor="accent1" w:themeShade="BF"/>
        </w:rPr>
      </w:pPr>
    </w:p>
    <w:p w14:paraId="57B24233" w14:textId="6CA27704" w:rsidR="009D69FF" w:rsidRDefault="009D69FF" w:rsidP="001664F1">
      <w:pPr>
        <w:rPr>
          <w:color w:val="2F5496" w:themeColor="accent1" w:themeShade="BF"/>
        </w:rPr>
      </w:pPr>
    </w:p>
    <w:p w14:paraId="2FBCC226" w14:textId="777102A5" w:rsidR="009D69FF" w:rsidRDefault="009D69FF" w:rsidP="001664F1">
      <w:pPr>
        <w:rPr>
          <w:color w:val="2F5496" w:themeColor="accent1" w:themeShade="BF"/>
        </w:rPr>
      </w:pPr>
    </w:p>
    <w:p w14:paraId="457F61C9" w14:textId="42D740F3" w:rsidR="009D69FF" w:rsidRDefault="009D69FF" w:rsidP="001664F1">
      <w:pPr>
        <w:rPr>
          <w:color w:val="2F5496" w:themeColor="accent1" w:themeShade="BF"/>
        </w:rPr>
      </w:pPr>
    </w:p>
    <w:p w14:paraId="56E37774" w14:textId="6F6A7A6C" w:rsidR="009D69FF" w:rsidRDefault="009D69FF" w:rsidP="001664F1">
      <w:pPr>
        <w:rPr>
          <w:color w:val="2F5496" w:themeColor="accent1" w:themeShade="BF"/>
        </w:rPr>
      </w:pPr>
    </w:p>
    <w:p w14:paraId="62E786E8" w14:textId="672F4DEB" w:rsidR="009D69FF" w:rsidRDefault="009D69FF" w:rsidP="001664F1">
      <w:pPr>
        <w:rPr>
          <w:color w:val="2F5496" w:themeColor="accent1" w:themeShade="BF"/>
        </w:rPr>
      </w:pPr>
    </w:p>
    <w:p w14:paraId="1CCD0FD5" w14:textId="01E52198" w:rsidR="009D69FF" w:rsidRDefault="009D69FF" w:rsidP="001664F1">
      <w:pPr>
        <w:rPr>
          <w:color w:val="2F5496" w:themeColor="accent1" w:themeShade="BF"/>
        </w:rPr>
      </w:pPr>
    </w:p>
    <w:p w14:paraId="4E467512" w14:textId="00061DDE" w:rsidR="009D69FF" w:rsidRDefault="009D69FF" w:rsidP="001664F1">
      <w:pPr>
        <w:rPr>
          <w:color w:val="2F5496" w:themeColor="accent1" w:themeShade="BF"/>
        </w:rPr>
      </w:pPr>
    </w:p>
    <w:p w14:paraId="05B48E77" w14:textId="7ACA2346" w:rsidR="009D69FF" w:rsidRDefault="009D69FF" w:rsidP="001664F1">
      <w:pPr>
        <w:rPr>
          <w:color w:val="2F5496" w:themeColor="accent1" w:themeShade="BF"/>
        </w:rPr>
      </w:pPr>
    </w:p>
    <w:p w14:paraId="37B83D32" w14:textId="321065E1" w:rsidR="009D69FF" w:rsidRDefault="009D69FF" w:rsidP="001664F1">
      <w:pPr>
        <w:rPr>
          <w:color w:val="2F5496" w:themeColor="accent1" w:themeShade="BF"/>
        </w:rPr>
      </w:pPr>
    </w:p>
    <w:p w14:paraId="3A2143DA" w14:textId="2934D73E" w:rsidR="009D69FF" w:rsidRDefault="009D69FF" w:rsidP="001664F1">
      <w:pPr>
        <w:rPr>
          <w:color w:val="2F5496" w:themeColor="accent1" w:themeShade="BF"/>
        </w:rPr>
      </w:pPr>
    </w:p>
    <w:p w14:paraId="6B321F37" w14:textId="7CE47BEF" w:rsidR="009D69FF" w:rsidRDefault="009D69FF" w:rsidP="001664F1">
      <w:pPr>
        <w:rPr>
          <w:color w:val="2F5496" w:themeColor="accent1" w:themeShade="BF"/>
        </w:rPr>
      </w:pPr>
    </w:p>
    <w:p w14:paraId="647382DF" w14:textId="3E709960" w:rsidR="009D69FF" w:rsidRDefault="009D69FF" w:rsidP="001664F1">
      <w:pPr>
        <w:rPr>
          <w:color w:val="2F5496" w:themeColor="accent1" w:themeShade="BF"/>
        </w:rPr>
      </w:pPr>
    </w:p>
    <w:p w14:paraId="00B8D517" w14:textId="4DD38555" w:rsidR="009D69FF" w:rsidRDefault="009D69FF" w:rsidP="001664F1">
      <w:pPr>
        <w:rPr>
          <w:color w:val="2F5496" w:themeColor="accent1" w:themeShade="BF"/>
        </w:rPr>
      </w:pPr>
    </w:p>
    <w:p w14:paraId="46AEEDA3" w14:textId="3FDF70C3" w:rsidR="009D69FF" w:rsidRDefault="009D69FF" w:rsidP="001664F1">
      <w:pPr>
        <w:rPr>
          <w:color w:val="2F5496" w:themeColor="accent1" w:themeShade="BF"/>
        </w:rPr>
      </w:pPr>
    </w:p>
    <w:p w14:paraId="79F5CDEA" w14:textId="65E98B7B" w:rsidR="009D69FF" w:rsidRDefault="009D69FF" w:rsidP="001664F1">
      <w:pPr>
        <w:rPr>
          <w:color w:val="2F5496" w:themeColor="accent1" w:themeShade="BF"/>
        </w:rPr>
      </w:pPr>
    </w:p>
    <w:p w14:paraId="4B98E917" w14:textId="4432F76A" w:rsidR="009D69FF" w:rsidRDefault="009D69FF" w:rsidP="001664F1">
      <w:pPr>
        <w:rPr>
          <w:color w:val="2F5496" w:themeColor="accent1" w:themeShade="BF"/>
        </w:rPr>
      </w:pPr>
    </w:p>
    <w:p w14:paraId="724A7219" w14:textId="2D082C0F" w:rsidR="009D69FF" w:rsidRDefault="009D69FF" w:rsidP="001664F1">
      <w:pPr>
        <w:rPr>
          <w:color w:val="2F5496" w:themeColor="accent1" w:themeShade="BF"/>
        </w:rPr>
      </w:pPr>
    </w:p>
    <w:p w14:paraId="2D8F0268" w14:textId="625C2A25" w:rsidR="009D69FF" w:rsidRDefault="009D69FF" w:rsidP="001664F1">
      <w:pPr>
        <w:rPr>
          <w:color w:val="2F5496" w:themeColor="accent1" w:themeShade="BF"/>
        </w:rPr>
      </w:pPr>
    </w:p>
    <w:p w14:paraId="04C9A988" w14:textId="77777777" w:rsidR="009D69FF" w:rsidRDefault="009D69FF" w:rsidP="001664F1">
      <w:pPr>
        <w:rPr>
          <w:color w:val="2F5496" w:themeColor="accent1" w:themeShade="BF"/>
        </w:rPr>
      </w:pPr>
    </w:p>
    <w:p w14:paraId="4F5BA63A" w14:textId="04C48F43" w:rsidR="00CD7AF8" w:rsidRDefault="00CD7AF8" w:rsidP="001664F1">
      <w:pPr>
        <w:rPr>
          <w:color w:val="2F5496" w:themeColor="accent1" w:themeShade="BF"/>
        </w:rPr>
      </w:pPr>
      <w:r>
        <w:rPr>
          <w:color w:val="2F5496" w:themeColor="accent1" w:themeShade="BF"/>
        </w:rPr>
        <w:lastRenderedPageBreak/>
        <w:t>3.2.1 Investigation of Current Native Based Applications</w:t>
      </w:r>
    </w:p>
    <w:p w14:paraId="48A49F7F" w14:textId="6509DC8A" w:rsidR="00CD7AF8" w:rsidRDefault="00CD7AF8"/>
    <w:p w14:paraId="6E87A1FA" w14:textId="4AA3882A" w:rsidR="00CD7AF8" w:rsidRDefault="00440436">
      <w:r w:rsidRPr="00440436">
        <w:t>As there are no flight tracking applications specifically designed for running off of a web browser, an investigation was conducted on design principles and features on three native based flight tracking applications. The applications investigated was the market-leading, based on the number of downloads through the App Store, application “Flightradar24” and two competitors being “Flight Tracker” and “FlightAware</w:t>
      </w:r>
      <w:r w:rsidR="00CD7AF8">
        <w:t>”.</w:t>
      </w:r>
    </w:p>
    <w:p w14:paraId="645DE1AA" w14:textId="197A4E2C" w:rsidR="00CD7AF8" w:rsidRDefault="00CD7AF8"/>
    <w:p w14:paraId="00A71BB1" w14:textId="442E5E3F" w:rsidR="00CD7AF8" w:rsidRPr="00D03A6D" w:rsidRDefault="009D69FF">
      <w:pPr>
        <w:rPr>
          <w:color w:val="2F5496" w:themeColor="accent1" w:themeShade="BF"/>
        </w:rPr>
      </w:pPr>
      <w:r>
        <w:rPr>
          <w:color w:val="2F5496" w:themeColor="accent1" w:themeShade="BF"/>
        </w:rPr>
        <w:t xml:space="preserve">3.2.1.1 </w:t>
      </w:r>
      <w:r w:rsidR="00CD7AF8" w:rsidRPr="00D03A6D">
        <w:rPr>
          <w:color w:val="2F5496" w:themeColor="accent1" w:themeShade="BF"/>
        </w:rPr>
        <w:t>Flightradar24</w:t>
      </w:r>
    </w:p>
    <w:p w14:paraId="25DDFC1E" w14:textId="448A5F8E" w:rsidR="00CD7AF8" w:rsidRDefault="00CD7AF8"/>
    <w:p w14:paraId="501DC1D2" w14:textId="5EC249AC" w:rsidR="00CD7AF8" w:rsidRDefault="00440436">
      <w:r w:rsidRPr="00440436">
        <w:t>The initial design is seen as simplistic with the screen being filled with a map. The header bar and options bar presented at the bottom transparently covers the map; however, with subtlety to still give the illusion that the entire page is fitted with the map</w:t>
      </w:r>
      <w:r w:rsidR="00CD7AF8">
        <w:t>.</w:t>
      </w:r>
    </w:p>
    <w:p w14:paraId="20A1801A" w14:textId="3DA15FD1" w:rsidR="00CD7AF8" w:rsidRPr="00D03A6D" w:rsidRDefault="0096678B">
      <w:pPr>
        <w:rPr>
          <w:rFonts w:ascii="Times New Roman" w:eastAsia="Times New Roman" w:hAnsi="Times New Roman" w:cs="Times New Roman"/>
          <w:lang w:eastAsia="en-GB"/>
        </w:rPr>
      </w:pPr>
      <w:r>
        <w:rPr>
          <w:rFonts w:ascii="Times New Roman" w:eastAsia="Times New Roman" w:hAnsi="Times New Roman" w:cs="Times New Roman"/>
          <w:noProof/>
          <w:lang w:eastAsia="en-GB"/>
        </w:rPr>
        <mc:AlternateContent>
          <mc:Choice Requires="wpg">
            <w:drawing>
              <wp:anchor distT="0" distB="0" distL="114300" distR="114300" simplePos="0" relativeHeight="251711488" behindDoc="0" locked="0" layoutInCell="1" allowOverlap="1" wp14:anchorId="72E59EF4" wp14:editId="05D9A887">
                <wp:simplePos x="0" y="0"/>
                <wp:positionH relativeFrom="column">
                  <wp:posOffset>-262890</wp:posOffset>
                </wp:positionH>
                <wp:positionV relativeFrom="paragraph">
                  <wp:posOffset>290195</wp:posOffset>
                </wp:positionV>
                <wp:extent cx="6713057" cy="5739765"/>
                <wp:effectExtent l="0" t="0" r="0" b="635"/>
                <wp:wrapSquare wrapText="bothSides"/>
                <wp:docPr id="112" name="Group 112"/>
                <wp:cNvGraphicFramePr/>
                <a:graphic xmlns:a="http://schemas.openxmlformats.org/drawingml/2006/main">
                  <a:graphicData uri="http://schemas.microsoft.com/office/word/2010/wordprocessingGroup">
                    <wpg:wgp>
                      <wpg:cNvGrpSpPr/>
                      <wpg:grpSpPr>
                        <a:xfrm>
                          <a:off x="0" y="0"/>
                          <a:ext cx="6713057" cy="5739765"/>
                          <a:chOff x="0" y="0"/>
                          <a:chExt cx="6713057" cy="5739765"/>
                        </a:xfrm>
                      </wpg:grpSpPr>
                      <wpg:grpSp>
                        <wpg:cNvPr id="99" name="Group 99"/>
                        <wpg:cNvGrpSpPr/>
                        <wpg:grpSpPr>
                          <a:xfrm>
                            <a:off x="0" y="0"/>
                            <a:ext cx="6713057" cy="5739765"/>
                            <a:chOff x="0" y="0"/>
                            <a:chExt cx="6713057" cy="5739765"/>
                          </a:xfrm>
                        </wpg:grpSpPr>
                        <pic:pic xmlns:pic="http://schemas.openxmlformats.org/drawingml/2006/picture">
                          <pic:nvPicPr>
                            <pic:cNvPr id="74" name="Picture 74" descr="A screenshot of a cell phon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96543" y="3171825"/>
                              <a:ext cx="1184275" cy="2567940"/>
                            </a:xfrm>
                            <a:prstGeom prst="rect">
                              <a:avLst/>
                            </a:prstGeom>
                          </pic:spPr>
                        </pic:pic>
                        <pic:pic xmlns:pic="http://schemas.openxmlformats.org/drawingml/2006/picture">
                          <pic:nvPicPr>
                            <pic:cNvPr id="68" name="Picture 68" descr="A screenshot of a cell phon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782443" y="3171825"/>
                              <a:ext cx="1184275" cy="2567940"/>
                            </a:xfrm>
                            <a:prstGeom prst="rect">
                              <a:avLst/>
                            </a:prstGeom>
                          </pic:spPr>
                        </pic:pic>
                        <pic:pic xmlns:pic="http://schemas.openxmlformats.org/drawingml/2006/picture">
                          <pic:nvPicPr>
                            <pic:cNvPr id="66" name="Picture 66" descr="A screenshot of a cell phon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279773" y="3154680"/>
                              <a:ext cx="1189990" cy="2580640"/>
                            </a:xfrm>
                            <a:prstGeom prst="rect">
                              <a:avLst/>
                            </a:prstGeom>
                          </pic:spPr>
                        </pic:pic>
                        <pic:pic xmlns:pic="http://schemas.openxmlformats.org/drawingml/2006/picture">
                          <pic:nvPicPr>
                            <pic:cNvPr id="76" name="Picture 76" descr="A picture containing sky, building, outdoo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725668" y="3154680"/>
                              <a:ext cx="1184275" cy="2566035"/>
                            </a:xfrm>
                            <a:prstGeom prst="rect">
                              <a:avLst/>
                            </a:prstGeom>
                          </pic:spPr>
                        </pic:pic>
                        <wps:wsp>
                          <wps:cNvPr id="37" name="Text Box 37"/>
                          <wps:cNvSpPr txBox="1"/>
                          <wps:spPr>
                            <a:xfrm rot="16200000">
                              <a:off x="688973" y="4290060"/>
                              <a:ext cx="1939641" cy="259503"/>
                            </a:xfrm>
                            <a:prstGeom prst="rect">
                              <a:avLst/>
                            </a:prstGeom>
                            <a:solidFill>
                              <a:schemeClr val="lt1"/>
                            </a:solidFill>
                            <a:ln w="6350">
                              <a:noFill/>
                            </a:ln>
                          </wps:spPr>
                          <wps:txbx>
                            <w:txbxContent>
                              <w:p w14:paraId="22285053" w14:textId="77777777" w:rsidR="00577E33" w:rsidRPr="005F4F60" w:rsidRDefault="00577E33" w:rsidP="00577E33">
                                <w:pPr>
                                  <w:jc w:val="center"/>
                                  <w:rPr>
                                    <w:sz w:val="22"/>
                                    <w:szCs w:val="22"/>
                                  </w:rPr>
                                </w:pPr>
                                <w:r>
                                  <w:rPr>
                                    <w:sz w:val="22"/>
                                    <w:szCs w:val="22"/>
                                  </w:rPr>
                                  <w:t>Filter flight options global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rot="16200000">
                              <a:off x="-567374" y="4268152"/>
                              <a:ext cx="1436900" cy="302152"/>
                            </a:xfrm>
                            <a:prstGeom prst="rect">
                              <a:avLst/>
                            </a:prstGeom>
                            <a:solidFill>
                              <a:schemeClr val="lt1"/>
                            </a:solidFill>
                            <a:ln w="6350">
                              <a:noFill/>
                            </a:ln>
                          </wps:spPr>
                          <wps:txbx>
                            <w:txbxContent>
                              <w:p w14:paraId="77290B60" w14:textId="77777777" w:rsidR="00577E33" w:rsidRPr="005F4F60" w:rsidRDefault="00577E33" w:rsidP="00577E33">
                                <w:pPr>
                                  <w:jc w:val="center"/>
                                  <w:rPr>
                                    <w:sz w:val="22"/>
                                    <w:szCs w:val="22"/>
                                  </w:rPr>
                                </w:pPr>
                                <w:r>
                                  <w:rPr>
                                    <w:sz w:val="22"/>
                                    <w:szCs w:val="22"/>
                                  </w:rPr>
                                  <w:t>Search specific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2366643" y="4230370"/>
                              <a:ext cx="1542415" cy="278132"/>
                            </a:xfrm>
                            <a:prstGeom prst="rect">
                              <a:avLst/>
                            </a:prstGeom>
                            <a:solidFill>
                              <a:schemeClr val="lt1"/>
                            </a:solidFill>
                            <a:ln w="6350">
                              <a:noFill/>
                            </a:ln>
                          </wps:spPr>
                          <wps:txbx>
                            <w:txbxContent>
                              <w:p w14:paraId="01E6182F" w14:textId="77777777" w:rsidR="00577E33" w:rsidRPr="005F4F60" w:rsidRDefault="00577E33" w:rsidP="00577E33">
                                <w:pPr>
                                  <w:jc w:val="center"/>
                                  <w:rPr>
                                    <w:sz w:val="22"/>
                                    <w:szCs w:val="22"/>
                                  </w:rPr>
                                </w:pPr>
                                <w:r>
                                  <w:rPr>
                                    <w:sz w:val="22"/>
                                    <w:szCs w:val="22"/>
                                  </w:rPr>
                                  <w:t>Changes visuals on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rot="16200000">
                              <a:off x="3728400" y="4346258"/>
                              <a:ext cx="1747873" cy="249451"/>
                            </a:xfrm>
                            <a:prstGeom prst="rect">
                              <a:avLst/>
                            </a:prstGeom>
                            <a:solidFill>
                              <a:schemeClr val="lt1"/>
                            </a:solidFill>
                            <a:ln w="6350">
                              <a:noFill/>
                            </a:ln>
                          </wps:spPr>
                          <wps:txbx>
                            <w:txbxContent>
                              <w:p w14:paraId="666A1F38" w14:textId="77777777" w:rsidR="00577E33" w:rsidRPr="005F4F60" w:rsidRDefault="00577E33" w:rsidP="00577E33">
                                <w:pPr>
                                  <w:jc w:val="center"/>
                                  <w:rPr>
                                    <w:sz w:val="22"/>
                                    <w:szCs w:val="22"/>
                                  </w:rPr>
                                </w:pPr>
                                <w:r>
                                  <w:rPr>
                                    <w:sz w:val="22"/>
                                    <w:szCs w:val="22"/>
                                  </w:rPr>
                                  <w:t>AR displaying flight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7" name="Group 97"/>
                          <wpg:cNvGrpSpPr/>
                          <wpg:grpSpPr>
                            <a:xfrm>
                              <a:off x="296543" y="0"/>
                              <a:ext cx="6416514" cy="3172977"/>
                              <a:chOff x="0" y="0"/>
                              <a:chExt cx="6416514" cy="3172977"/>
                            </a:xfrm>
                          </wpg:grpSpPr>
                          <wpg:grpSp>
                            <wpg:cNvPr id="95" name="Group 95"/>
                            <wpg:cNvGrpSpPr/>
                            <wpg:grpSpPr>
                              <a:xfrm>
                                <a:off x="0" y="0"/>
                                <a:ext cx="5606676" cy="3172977"/>
                                <a:chOff x="0" y="0"/>
                                <a:chExt cx="5606676" cy="3172977"/>
                              </a:xfrm>
                            </wpg:grpSpPr>
                            <wps:wsp>
                              <wps:cNvPr id="5" name="Text Box 5"/>
                              <wps:cNvSpPr txBox="1"/>
                              <wps:spPr>
                                <a:xfrm>
                                  <a:off x="177165" y="5715"/>
                                  <a:ext cx="1305170" cy="633046"/>
                                </a:xfrm>
                                <a:prstGeom prst="rect">
                                  <a:avLst/>
                                </a:prstGeom>
                                <a:solidFill>
                                  <a:schemeClr val="lt1"/>
                                </a:solidFill>
                                <a:ln w="6350">
                                  <a:noFill/>
                                </a:ln>
                              </wps:spPr>
                              <wps:txbx>
                                <w:txbxContent>
                                  <w:p w14:paraId="03778D6E" w14:textId="77777777" w:rsidR="00577E33" w:rsidRPr="005F4F60" w:rsidRDefault="00577E33" w:rsidP="00577E33">
                                    <w:pPr>
                                      <w:jc w:val="center"/>
                                      <w:rPr>
                                        <w:sz w:val="22"/>
                                        <w:szCs w:val="22"/>
                                      </w:rPr>
                                    </w:pPr>
                                    <w:r>
                                      <w:rPr>
                                        <w:sz w:val="22"/>
                                        <w:szCs w:val="22"/>
                                      </w:rPr>
                                      <w:t>B</w:t>
                                    </w:r>
                                    <w:r w:rsidRPr="005F4F60">
                                      <w:rPr>
                                        <w:sz w:val="22"/>
                                        <w:szCs w:val="22"/>
                                      </w:rPr>
                                      <w:t>utton directing users to AR functi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Straight Arrow Connector 6"/>
                              <wps:cNvCnPr/>
                              <wps:spPr>
                                <a:xfrm>
                                  <a:off x="1388745" y="285750"/>
                                  <a:ext cx="740497" cy="10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 name="Text Box 10"/>
                              <wps:cNvSpPr txBox="1"/>
                              <wps:spPr>
                                <a:xfrm>
                                  <a:off x="177165" y="914400"/>
                                  <a:ext cx="1305170" cy="633046"/>
                                </a:xfrm>
                                <a:prstGeom prst="rect">
                                  <a:avLst/>
                                </a:prstGeom>
                                <a:solidFill>
                                  <a:schemeClr val="lt1"/>
                                </a:solidFill>
                                <a:ln w="6350">
                                  <a:noFill/>
                                </a:ln>
                              </wps:spPr>
                              <wps:txbx>
                                <w:txbxContent>
                                  <w:p w14:paraId="3149A425" w14:textId="415BF6B4" w:rsidR="00577E33" w:rsidRPr="005F4F60" w:rsidRDefault="00577E33" w:rsidP="00577E33">
                                    <w:pPr>
                                      <w:jc w:val="center"/>
                                      <w:rPr>
                                        <w:sz w:val="22"/>
                                        <w:szCs w:val="22"/>
                                      </w:rPr>
                                    </w:pPr>
                                    <w:r>
                                      <w:rPr>
                                        <w:sz w:val="22"/>
                                        <w:szCs w:val="22"/>
                                      </w:rPr>
                                      <w:t>Button to take users back to their current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823335" y="788670"/>
                                  <a:ext cx="1722120" cy="586740"/>
                                </a:xfrm>
                                <a:prstGeom prst="rect">
                                  <a:avLst/>
                                </a:prstGeom>
                                <a:solidFill>
                                  <a:schemeClr val="lt1"/>
                                </a:solidFill>
                                <a:ln w="6350">
                                  <a:noFill/>
                                </a:ln>
                              </wps:spPr>
                              <wps:txbx>
                                <w:txbxContent>
                                  <w:p w14:paraId="7B325BB4" w14:textId="77777777" w:rsidR="00577E33" w:rsidRPr="005F4F60" w:rsidRDefault="00577E33" w:rsidP="00577E33">
                                    <w:pPr>
                                      <w:jc w:val="center"/>
                                      <w:rPr>
                                        <w:sz w:val="22"/>
                                        <w:szCs w:val="22"/>
                                      </w:rPr>
                                    </w:pPr>
                                    <w:r>
                                      <w:rPr>
                                        <w:sz w:val="22"/>
                                        <w:szCs w:val="22"/>
                                      </w:rPr>
                                      <w:t>Bright colour of contrast of plane icon representing a live airc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0" y="1845945"/>
                                  <a:ext cx="1722120" cy="789305"/>
                                </a:xfrm>
                                <a:prstGeom prst="rect">
                                  <a:avLst/>
                                </a:prstGeom>
                                <a:solidFill>
                                  <a:schemeClr val="lt1"/>
                                </a:solidFill>
                                <a:ln w="6350">
                                  <a:noFill/>
                                </a:ln>
                              </wps:spPr>
                              <wps:txbx>
                                <w:txbxContent>
                                  <w:p w14:paraId="6CD12A69" w14:textId="77777777" w:rsidR="00577E33" w:rsidRPr="005F4F60" w:rsidRDefault="00577E33" w:rsidP="00577E33">
                                    <w:pPr>
                                      <w:jc w:val="center"/>
                                      <w:rPr>
                                        <w:sz w:val="22"/>
                                        <w:szCs w:val="22"/>
                                      </w:rPr>
                                    </w:pPr>
                                    <w:r>
                                      <w:rPr>
                                        <w:sz w:val="22"/>
                                        <w:szCs w:val="22"/>
                                      </w:rPr>
                                      <w:t>Footer option bar giving multiple options of alterations to the live feed/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3771900" y="0"/>
                                  <a:ext cx="1834776" cy="633505"/>
                                </a:xfrm>
                                <a:prstGeom prst="rect">
                                  <a:avLst/>
                                </a:prstGeom>
                                <a:solidFill>
                                  <a:schemeClr val="lt1"/>
                                </a:solidFill>
                                <a:ln w="6350">
                                  <a:noFill/>
                                </a:ln>
                              </wps:spPr>
                              <wps:txbx>
                                <w:txbxContent>
                                  <w:p w14:paraId="7AC1EA2C" w14:textId="4D28B619" w:rsidR="00577E33" w:rsidRPr="005F4F60" w:rsidRDefault="00577E33" w:rsidP="00577E33">
                                    <w:pPr>
                                      <w:jc w:val="center"/>
                                      <w:rPr>
                                        <w:sz w:val="22"/>
                                        <w:szCs w:val="22"/>
                                      </w:rPr>
                                    </w:pPr>
                                    <w:r>
                                      <w:rPr>
                                        <w:sz w:val="22"/>
                                        <w:szCs w:val="22"/>
                                      </w:rPr>
                                      <w:t>Search box which allows user to search specific flights by different para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4" name="Group 94"/>
                              <wpg:cNvGrpSpPr/>
                              <wpg:grpSpPr>
                                <a:xfrm>
                                  <a:off x="594995" y="0"/>
                                  <a:ext cx="4402261" cy="3172977"/>
                                  <a:chOff x="0" y="0"/>
                                  <a:chExt cx="4402261" cy="3172977"/>
                                </a:xfrm>
                              </wpg:grpSpPr>
                              <pic:pic xmlns:pic="http://schemas.openxmlformats.org/drawingml/2006/picture">
                                <pic:nvPicPr>
                                  <pic:cNvPr id="44" name="Picture 44" descr="A close up of a map&#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538687" y="182880"/>
                                    <a:ext cx="1184275" cy="2568575"/>
                                  </a:xfrm>
                                  <a:prstGeom prst="rect">
                                    <a:avLst/>
                                  </a:prstGeom>
                                </pic:spPr>
                              </pic:pic>
                              <wpg:grpSp>
                                <wpg:cNvPr id="78" name="Group 78"/>
                                <wpg:cNvGrpSpPr/>
                                <wpg:grpSpPr>
                                  <a:xfrm>
                                    <a:off x="0" y="111318"/>
                                    <a:ext cx="1935058" cy="3044804"/>
                                    <a:chOff x="0" y="0"/>
                                    <a:chExt cx="1935058" cy="3044804"/>
                                  </a:xfrm>
                                </wpg:grpSpPr>
                                <wps:wsp>
                                  <wps:cNvPr id="3" name="Elbow Connector 3"/>
                                  <wps:cNvCnPr/>
                                  <wps:spPr>
                                    <a:xfrm flipH="1">
                                      <a:off x="883" y="0"/>
                                      <a:ext cx="1934175" cy="2805830"/>
                                    </a:xfrm>
                                    <a:prstGeom prst="bentConnector3">
                                      <a:avLst>
                                        <a:gd name="adj1" fmla="val 27143"/>
                                      </a:avLst>
                                    </a:prstGeom>
                                  </wps:spPr>
                                  <wps:style>
                                    <a:lnRef idx="2">
                                      <a:schemeClr val="accent1"/>
                                    </a:lnRef>
                                    <a:fillRef idx="0">
                                      <a:schemeClr val="accent1"/>
                                    </a:fillRef>
                                    <a:effectRef idx="1">
                                      <a:schemeClr val="accent1"/>
                                    </a:effectRef>
                                    <a:fontRef idx="minor">
                                      <a:schemeClr val="tx1"/>
                                    </a:fontRef>
                                  </wps:style>
                                  <wps:bodyPr/>
                                </wps:wsp>
                                <wps:wsp>
                                  <wps:cNvPr id="4" name="Straight Connector 4"/>
                                  <wps:cNvCnPr/>
                                  <wps:spPr>
                                    <a:xfrm>
                                      <a:off x="1933050" y="0"/>
                                      <a:ext cx="0" cy="276416"/>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flipH="1">
                                      <a:off x="0" y="2806810"/>
                                      <a:ext cx="0" cy="23799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79" name="Group 79"/>
                                <wpg:cNvGrpSpPr/>
                                <wpg:grpSpPr>
                                  <a:xfrm>
                                    <a:off x="1614114" y="2691516"/>
                                    <a:ext cx="515957" cy="464102"/>
                                    <a:chOff x="0" y="0"/>
                                    <a:chExt cx="515957" cy="464102"/>
                                  </a:xfrm>
                                </wpg:grpSpPr>
                                <wps:wsp>
                                  <wps:cNvPr id="27" name="Elbow Connector 27"/>
                                  <wps:cNvCnPr/>
                                  <wps:spPr>
                                    <a:xfrm flipH="1">
                                      <a:off x="884" y="0"/>
                                      <a:ext cx="515073" cy="226612"/>
                                    </a:xfrm>
                                    <a:prstGeom prst="bentConnector3">
                                      <a:avLst>
                                        <a:gd name="adj1" fmla="val 347"/>
                                      </a:avLst>
                                    </a:prstGeom>
                                  </wps:spPr>
                                  <wps:style>
                                    <a:lnRef idx="2">
                                      <a:schemeClr val="accent6"/>
                                    </a:lnRef>
                                    <a:fillRef idx="0">
                                      <a:schemeClr val="accent6"/>
                                    </a:fillRef>
                                    <a:effectRef idx="1">
                                      <a:schemeClr val="accent6"/>
                                    </a:effectRef>
                                    <a:fontRef idx="minor">
                                      <a:schemeClr val="tx1"/>
                                    </a:fontRef>
                                  </wps:style>
                                  <wps:bodyPr/>
                                </wps:wsp>
                                <wps:wsp>
                                  <wps:cNvPr id="30" name="Straight Arrow Connector 30"/>
                                  <wps:cNvCnPr/>
                                  <wps:spPr>
                                    <a:xfrm>
                                      <a:off x="0" y="226612"/>
                                      <a:ext cx="0" cy="23749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cNvPr id="93" name="Group 93"/>
                                <wpg:cNvGrpSpPr/>
                                <wpg:grpSpPr>
                                  <a:xfrm>
                                    <a:off x="1781202" y="2691516"/>
                                    <a:ext cx="867641" cy="481461"/>
                                    <a:chOff x="0" y="0"/>
                                    <a:chExt cx="867641" cy="481461"/>
                                  </a:xfrm>
                                </wpg:grpSpPr>
                                <wps:wsp>
                                  <wps:cNvPr id="20" name="Straight Connector 20"/>
                                  <wps:cNvCnPr/>
                                  <wps:spPr>
                                    <a:xfrm>
                                      <a:off x="0" y="0"/>
                                      <a:ext cx="0" cy="174048"/>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28" name="Straight Connector 28"/>
                                  <wps:cNvCnPr/>
                                  <wps:spPr>
                                    <a:xfrm>
                                      <a:off x="0" y="174929"/>
                                      <a:ext cx="867641" cy="58"/>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29" name="Straight Arrow Connector 29"/>
                                  <wps:cNvCnPr/>
                                  <wps:spPr>
                                    <a:xfrm>
                                      <a:off x="866582" y="174929"/>
                                      <a:ext cx="0" cy="306532"/>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g:grpSp>
                              <wpg:grpSp>
                                <wpg:cNvPr id="77" name="Group 77"/>
                                <wpg:cNvGrpSpPr/>
                                <wpg:grpSpPr>
                                  <a:xfrm>
                                    <a:off x="1653981" y="0"/>
                                    <a:ext cx="2748280" cy="3150264"/>
                                    <a:chOff x="0" y="0"/>
                                    <a:chExt cx="2748280" cy="3150264"/>
                                  </a:xfrm>
                                </wpg:grpSpPr>
                                <wps:wsp>
                                  <wps:cNvPr id="32" name="Straight Connector 32"/>
                                  <wps:cNvCnPr/>
                                  <wps:spPr>
                                    <a:xfrm flipV="1">
                                      <a:off x="0" y="0"/>
                                      <a:ext cx="0" cy="353060"/>
                                    </a:xfrm>
                                    <a:prstGeom prst="line">
                                      <a:avLst/>
                                    </a:prstGeom>
                                  </wps:spPr>
                                  <wps:style>
                                    <a:lnRef idx="2">
                                      <a:schemeClr val="accent4"/>
                                    </a:lnRef>
                                    <a:fillRef idx="0">
                                      <a:schemeClr val="accent4"/>
                                    </a:fillRef>
                                    <a:effectRef idx="1">
                                      <a:schemeClr val="accent4"/>
                                    </a:effectRef>
                                    <a:fontRef idx="minor">
                                      <a:schemeClr val="tx1"/>
                                    </a:fontRef>
                                  </wps:style>
                                  <wps:bodyPr/>
                                </wps:wsp>
                                <wps:wsp>
                                  <wps:cNvPr id="33" name="Elbow Connector 33"/>
                                  <wps:cNvCnPr/>
                                  <wps:spPr>
                                    <a:xfrm>
                                      <a:off x="5080" y="0"/>
                                      <a:ext cx="2743200" cy="2918460"/>
                                    </a:xfrm>
                                    <a:prstGeom prst="bentConnector3">
                                      <a:avLst>
                                        <a:gd name="adj1" fmla="val 42407"/>
                                      </a:avLst>
                                    </a:prstGeom>
                                  </wps:spPr>
                                  <wps:style>
                                    <a:lnRef idx="2">
                                      <a:schemeClr val="accent4"/>
                                    </a:lnRef>
                                    <a:fillRef idx="0">
                                      <a:schemeClr val="accent4"/>
                                    </a:fillRef>
                                    <a:effectRef idx="1">
                                      <a:schemeClr val="accent4"/>
                                    </a:effectRef>
                                    <a:fontRef idx="minor">
                                      <a:schemeClr val="tx1"/>
                                    </a:fontRef>
                                  </wps:style>
                                  <wps:bodyPr/>
                                </wps:wsp>
                                <wps:wsp>
                                  <wps:cNvPr id="34" name="Straight Arrow Connector 34"/>
                                  <wps:cNvCnPr/>
                                  <wps:spPr>
                                    <a:xfrm>
                                      <a:off x="2745740" y="2915920"/>
                                      <a:ext cx="0" cy="23434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s:wsp>
                              <wps:cNvPr id="15" name="Straight Arrow Connector 15"/>
                              <wps:cNvCnPr/>
                              <wps:spPr>
                                <a:xfrm>
                                  <a:off x="1383030" y="1371600"/>
                                  <a:ext cx="822960" cy="98658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 name="Straight Arrow Connector 19"/>
                              <wps:cNvCnPr/>
                              <wps:spPr>
                                <a:xfrm>
                                  <a:off x="1577340" y="2417445"/>
                                  <a:ext cx="769802" cy="21199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 name="Straight Arrow Connector 11"/>
                              <wps:cNvCnPr/>
                              <wps:spPr>
                                <a:xfrm flipH="1">
                                  <a:off x="3060065" y="1125855"/>
                                  <a:ext cx="806490" cy="16470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 name="Straight Arrow Connector 8"/>
                              <wps:cNvCnPr/>
                              <wps:spPr>
                                <a:xfrm flipH="1">
                                  <a:off x="2985770" y="314325"/>
                                  <a:ext cx="885638" cy="11456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96" name="Group 96"/>
                            <wpg:cNvGrpSpPr/>
                            <wpg:grpSpPr>
                              <a:xfrm>
                                <a:off x="3166110" y="1514475"/>
                                <a:ext cx="3250404" cy="1241750"/>
                                <a:chOff x="0" y="0"/>
                                <a:chExt cx="3250404" cy="1241750"/>
                              </a:xfrm>
                            </wpg:grpSpPr>
                            <wps:wsp>
                              <wps:cNvPr id="35" name="Oval 35"/>
                              <wps:cNvSpPr/>
                              <wps:spPr>
                                <a:xfrm>
                                  <a:off x="422910" y="34290"/>
                                  <a:ext cx="1669681" cy="1207460"/>
                                </a:xfrm>
                                <a:prstGeom prst="ellipse">
                                  <a:avLst/>
                                </a:prstGeom>
                                <a:no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41"/>
                              <wps:cNvSpPr txBox="1"/>
                              <wps:spPr>
                                <a:xfrm>
                                  <a:off x="1908810" y="0"/>
                                  <a:ext cx="1341594" cy="602027"/>
                                </a:xfrm>
                                <a:prstGeom prst="rect">
                                  <a:avLst/>
                                </a:prstGeom>
                                <a:noFill/>
                                <a:ln w="6350">
                                  <a:noFill/>
                                </a:ln>
                              </wps:spPr>
                              <wps:txbx>
                                <w:txbxContent>
                                  <w:p w14:paraId="1526594F" w14:textId="77777777" w:rsidR="00577E33" w:rsidRPr="005F4F60" w:rsidRDefault="00577E33" w:rsidP="00577E33">
                                    <w:pPr>
                                      <w:jc w:val="center"/>
                                      <w:rPr>
                                        <w:sz w:val="22"/>
                                        <w:szCs w:val="22"/>
                                      </w:rPr>
                                    </w:pPr>
                                    <w:r>
                                      <w:rPr>
                                        <w:sz w:val="22"/>
                                        <w:szCs w:val="22"/>
                                      </w:rPr>
                                      <w:t>On link of specific plane icon shows details of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a:off x="0" y="62865"/>
                                  <a:ext cx="541867" cy="270933"/>
                                </a:xfrm>
                                <a:prstGeom prst="straightConnector1">
                                  <a:avLst/>
                                </a:prstGeom>
                                <a:ln>
                                  <a:tailEnd type="triangle"/>
                                </a:ln>
                              </wps:spPr>
                              <wps:style>
                                <a:lnRef idx="2">
                                  <a:schemeClr val="accent3"/>
                                </a:lnRef>
                                <a:fillRef idx="0">
                                  <a:schemeClr val="accent3"/>
                                </a:fillRef>
                                <a:effectRef idx="1">
                                  <a:schemeClr val="accent3"/>
                                </a:effectRef>
                                <a:fontRef idx="minor">
                                  <a:schemeClr val="tx1"/>
                                </a:fontRef>
                              </wps:style>
                              <wps:bodyPr/>
                            </wps:wsp>
                          </wpg:grpSp>
                        </wpg:grpSp>
                      </wpg:grpSp>
                      <pic:pic xmlns:pic="http://schemas.openxmlformats.org/drawingml/2006/picture">
                        <pic:nvPicPr>
                          <pic:cNvPr id="62" name="Picture 62" descr="A close up of a map&#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t="67187" b="2856"/>
                          <a:stretch/>
                        </pic:blipFill>
                        <pic:spPr bwMode="auto">
                          <a:xfrm>
                            <a:off x="4160520" y="1777365"/>
                            <a:ext cx="1134745" cy="7372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2E59EF4" id="Group 112" o:spid="_x0000_s1026" style="position:absolute;margin-left:-20.7pt;margin-top:22.85pt;width:528.6pt;height:451.95pt;z-index:251711488" coordsize="67130,573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">
                <v:group id="Group 99" o:spid="_x0000_s1027" style="position:absolute;width:67130;height:57397" coordsize="67130,573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0NS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bwetQOANy+QQAAP//AwBQSwECLQAUAAYACAAAACEA2+H2y+4AAACFAQAAEwAAAAAA&#13;&#10;AAAAAAAAAAAAAAAAW0NvbnRlbnRfVHlwZXNdLnhtbFBLAQItABQABgAIAAAAIQBa9CxbvwAAABUB&#13;&#10;AAALAAAAAAAAAAAAAAAAAB8BAABfcmVscy8ucmVsc1BLAQItABQABgAIAAAAIQCUN0NS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4" o:spid="_x0000_s1028" type="#_x0000_t75" alt="A screenshot of a cell phone&#10;&#10;Description automatically generated" style="position:absolute;left:2965;top:31718;width:11843;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">
                    <v:imagedata r:id="rId24" o:title="A screenshot of a cell phone&#10;&#10;Description automatically generated"/>
                  </v:shape>
                  <v:shape id="Picture 68" o:spid="_x0000_s1029" type="#_x0000_t75" alt="A screenshot of a cell phone&#10;&#10;Description automatically generated" style="position:absolute;left:17824;top:31718;width:11843;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">
                    <v:imagedata r:id="rId25" o:title="A screenshot of a cell phone&#10;&#10;Description automatically generated"/>
                  </v:shape>
                  <v:shape id="Picture 66" o:spid="_x0000_s1030" type="#_x0000_t75" alt="A screenshot of a cell phone&#10;&#10;Description automatically generated" style="position:absolute;left:32797;top:31546;width:11900;height:258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">
                    <v:imagedata r:id="rId26" o:title="A screenshot of a cell phone&#10;&#10;Description automatically generated"/>
                  </v:shape>
                  <v:shape id="Picture 76" o:spid="_x0000_s1031" type="#_x0000_t75" alt="A picture containing sky, building, outdoor&#10;&#10;Description automatically generated" style="position:absolute;left:47256;top:31546;width:11843;height:25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">
                    <v:imagedata r:id="rId27" o:title="A picture containing sky, building, outdoor&#10;&#10;Description automatically generated"/>
                  </v:shape>
                  <v:shapetype id="_x0000_t202" coordsize="21600,21600" o:spt="202" path="m,l,21600r21600,l21600,xe">
                    <v:stroke joinstyle="miter"/>
                    <v:path gradientshapeok="t" o:connecttype="rect"/>
                  </v:shapetype>
                  <v:shape id="Text Box 37" o:spid="_x0000_s1032" type="#_x0000_t202" style="position:absolute;left:6889;top:42900;width:19397;height:259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" fillcolor="white [3201]" stroked="f" strokeweight=".5pt">
                    <v:textbox>
                      <w:txbxContent>
                        <w:p w14:paraId="22285053" w14:textId="77777777" w:rsidR="00577E33" w:rsidRPr="005F4F60" w:rsidRDefault="00577E33" w:rsidP="00577E33">
                          <w:pPr>
                            <w:jc w:val="center"/>
                            <w:rPr>
                              <w:sz w:val="22"/>
                              <w:szCs w:val="22"/>
                            </w:rPr>
                          </w:pPr>
                          <w:r>
                            <w:rPr>
                              <w:sz w:val="22"/>
                              <w:szCs w:val="22"/>
                            </w:rPr>
                            <w:t>Filter flight options global map</w:t>
                          </w:r>
                        </w:p>
                      </w:txbxContent>
                    </v:textbox>
                  </v:shape>
                  <v:shape id="Text Box 38" o:spid="_x0000_s1033" type="#_x0000_t202" style="position:absolute;left:-5674;top:42681;width:14369;height:302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" fillcolor="white [3201]" stroked="f" strokeweight=".5pt">
                    <v:textbox>
                      <w:txbxContent>
                        <w:p w14:paraId="77290B60" w14:textId="77777777" w:rsidR="00577E33" w:rsidRPr="005F4F60" w:rsidRDefault="00577E33" w:rsidP="00577E33">
                          <w:pPr>
                            <w:jc w:val="center"/>
                            <w:rPr>
                              <w:sz w:val="22"/>
                              <w:szCs w:val="22"/>
                            </w:rPr>
                          </w:pPr>
                          <w:r>
                            <w:rPr>
                              <w:sz w:val="22"/>
                              <w:szCs w:val="22"/>
                            </w:rPr>
                            <w:t>Search specific flight</w:t>
                          </w:r>
                        </w:p>
                      </w:txbxContent>
                    </v:textbox>
                  </v:shape>
                  <v:shape id="Text Box 39" o:spid="_x0000_s1034" type="#_x0000_t202" style="position:absolute;left:23666;top:42303;width:15424;height:278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" fillcolor="white [3201]" stroked="f" strokeweight=".5pt">
                    <v:textbox>
                      <w:txbxContent>
                        <w:p w14:paraId="01E6182F" w14:textId="77777777" w:rsidR="00577E33" w:rsidRPr="005F4F60" w:rsidRDefault="00577E33" w:rsidP="00577E33">
                          <w:pPr>
                            <w:jc w:val="center"/>
                            <w:rPr>
                              <w:sz w:val="22"/>
                              <w:szCs w:val="22"/>
                            </w:rPr>
                          </w:pPr>
                          <w:r>
                            <w:rPr>
                              <w:sz w:val="22"/>
                              <w:szCs w:val="22"/>
                            </w:rPr>
                            <w:t>Changes visuals on map</w:t>
                          </w:r>
                        </w:p>
                      </w:txbxContent>
                    </v:textbox>
                  </v:shape>
                  <v:shape id="Text Box 40" o:spid="_x0000_s1035" type="#_x0000_t202" style="position:absolute;left:37283;top:43463;width:17479;height:249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" fillcolor="white [3201]" stroked="f" strokeweight=".5pt">
                    <v:textbox>
                      <w:txbxContent>
                        <w:p w14:paraId="666A1F38" w14:textId="77777777" w:rsidR="00577E33" w:rsidRPr="005F4F60" w:rsidRDefault="00577E33" w:rsidP="00577E33">
                          <w:pPr>
                            <w:jc w:val="center"/>
                            <w:rPr>
                              <w:sz w:val="22"/>
                              <w:szCs w:val="22"/>
                            </w:rPr>
                          </w:pPr>
                          <w:r>
                            <w:rPr>
                              <w:sz w:val="22"/>
                              <w:szCs w:val="22"/>
                            </w:rPr>
                            <w:t>AR displaying flights details</w:t>
                          </w:r>
                        </w:p>
                      </w:txbxContent>
                    </v:textbox>
                  </v:shape>
                  <v:group id="Group 97" o:spid="_x0000_s1036" style="position:absolute;left:2965;width:64165;height:31729" coordsize="64165,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5HK7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">
                    <v:group id="Group 95" o:spid="_x0000_s1037" style="position:absolute;width:56066;height:31729" coordsize="56066,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">
                      <v:shape id="Text Box 5" o:spid="_x0000_s1038" type="#_x0000_t202" style="position:absolute;left:1771;top:57;width:13052;height:6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" fillcolor="white [3201]" stroked="f" strokeweight=".5pt">
                        <v:textbox>
                          <w:txbxContent>
                            <w:p w14:paraId="03778D6E" w14:textId="77777777" w:rsidR="00577E33" w:rsidRPr="005F4F60" w:rsidRDefault="00577E33" w:rsidP="00577E33">
                              <w:pPr>
                                <w:jc w:val="center"/>
                                <w:rPr>
                                  <w:sz w:val="22"/>
                                  <w:szCs w:val="22"/>
                                </w:rPr>
                              </w:pPr>
                              <w:r>
                                <w:rPr>
                                  <w:sz w:val="22"/>
                                  <w:szCs w:val="22"/>
                                </w:rPr>
                                <w:t>B</w:t>
                              </w:r>
                              <w:r w:rsidRPr="005F4F60">
                                <w:rPr>
                                  <w:sz w:val="22"/>
                                  <w:szCs w:val="22"/>
                                </w:rPr>
                                <w:t>utton directing users to AR functionality.</w:t>
                              </w:r>
                            </w:p>
                          </w:txbxContent>
                        </v:textbox>
                      </v:shape>
                      <v:shapetype id="_x0000_t32" coordsize="21600,21600" o:spt="32" o:oned="t" path="m,l21600,21600e" filled="f">
                        <v:path arrowok="t" fillok="f" o:connecttype="none"/>
                        <o:lock v:ext="edit" shapetype="t"/>
                      </v:shapetype>
                      <v:shape id="Straight Arrow Connector 6" o:spid="_x0000_s1039" type="#_x0000_t32" style="position:absolute;left:13887;top:2857;width:7405;height:10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" strokecolor="black [3200]" strokeweight="1pt">
                        <v:stroke endarrow="block" joinstyle="miter"/>
                      </v:shape>
                      <v:shape id="Text Box 10" o:spid="_x0000_s1040" type="#_x0000_t202" style="position:absolute;left:1771;top:9144;width:13052;height:6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3149A425" w14:textId="415BF6B4" w:rsidR="00577E33" w:rsidRPr="005F4F60" w:rsidRDefault="00577E33" w:rsidP="00577E33">
                              <w:pPr>
                                <w:jc w:val="center"/>
                                <w:rPr>
                                  <w:sz w:val="22"/>
                                  <w:szCs w:val="22"/>
                                </w:rPr>
                              </w:pPr>
                              <w:r>
                                <w:rPr>
                                  <w:sz w:val="22"/>
                                  <w:szCs w:val="22"/>
                                </w:rPr>
                                <w:t>Button to take users back to their current location.</w:t>
                              </w:r>
                            </w:p>
                          </w:txbxContent>
                        </v:textbox>
                      </v:shape>
                      <v:shape id="Text Box 9" o:spid="_x0000_s1041" type="#_x0000_t202" style="position:absolute;left:38233;top:7886;width:17221;height:58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" fillcolor="white [3201]" stroked="f" strokeweight=".5pt">
                        <v:textbox>
                          <w:txbxContent>
                            <w:p w14:paraId="7B325BB4" w14:textId="77777777" w:rsidR="00577E33" w:rsidRPr="005F4F60" w:rsidRDefault="00577E33" w:rsidP="00577E33">
                              <w:pPr>
                                <w:jc w:val="center"/>
                                <w:rPr>
                                  <w:sz w:val="22"/>
                                  <w:szCs w:val="22"/>
                                </w:rPr>
                              </w:pPr>
                              <w:r>
                                <w:rPr>
                                  <w:sz w:val="22"/>
                                  <w:szCs w:val="22"/>
                                </w:rPr>
                                <w:t>Bright colour of contrast of plane icon representing a live aircraft.</w:t>
                              </w:r>
                            </w:p>
                          </w:txbxContent>
                        </v:textbox>
                      </v:shape>
                      <v:shape id="Text Box 16" o:spid="_x0000_s1042" type="#_x0000_t202" style="position:absolute;top:18459;width:17221;height:78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14:paraId="6CD12A69" w14:textId="77777777" w:rsidR="00577E33" w:rsidRPr="005F4F60" w:rsidRDefault="00577E33" w:rsidP="00577E33">
                              <w:pPr>
                                <w:jc w:val="center"/>
                                <w:rPr>
                                  <w:sz w:val="22"/>
                                  <w:szCs w:val="22"/>
                                </w:rPr>
                              </w:pPr>
                              <w:r>
                                <w:rPr>
                                  <w:sz w:val="22"/>
                                  <w:szCs w:val="22"/>
                                </w:rPr>
                                <w:t>Footer option bar giving multiple options of alterations to the live feed/map.</w:t>
                              </w:r>
                            </w:p>
                          </w:txbxContent>
                        </v:textbox>
                      </v:shape>
                      <v:shape id="Text Box 13" o:spid="_x0000_s1043" type="#_x0000_t202" style="position:absolute;left:37719;width:18347;height:63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" fillcolor="white [3201]" stroked="f" strokeweight=".5pt">
                        <v:textbox>
                          <w:txbxContent>
                            <w:p w14:paraId="7AC1EA2C" w14:textId="4D28B619" w:rsidR="00577E33" w:rsidRPr="005F4F60" w:rsidRDefault="00577E33" w:rsidP="00577E33">
                              <w:pPr>
                                <w:jc w:val="center"/>
                                <w:rPr>
                                  <w:sz w:val="22"/>
                                  <w:szCs w:val="22"/>
                                </w:rPr>
                              </w:pPr>
                              <w:r>
                                <w:rPr>
                                  <w:sz w:val="22"/>
                                  <w:szCs w:val="22"/>
                                </w:rPr>
                                <w:t>Search box which allows user to search specific flights by different parameters.</w:t>
                              </w:r>
                            </w:p>
                          </w:txbxContent>
                        </v:textbox>
                      </v:shape>
                      <v:group id="Group 94" o:spid="_x0000_s1044" style="position:absolute;left:5949;width:44023;height:31729" coordsize="44022,3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uzM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">
                        <v:shape id="Picture 44" o:spid="_x0000_s1045" type="#_x0000_t75" alt="A close up of a map&#10;&#10;Description automatically generated" style="position:absolute;left:15386;top:1828;width:11843;height:256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">
                          <v:imagedata r:id="rId28" o:title="A close up of a map&#10;&#10;Description automatically generated"/>
                        </v:shape>
                        <v:group id="Group 78" o:spid="_x0000_s1046" style="position:absolute;top:1113;width:19350;height:30448" coordsize="19350,304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&#13;&#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 o:spid="_x0000_s1047" type="#_x0000_t34" style="position:absolute;left:8;width:19342;height:2805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" adj="5863" strokecolor="#4472c4 [3204]" strokeweight="1pt"/>
                          <v:line id="Straight Connector 4" o:spid="_x0000_s1048" style="position:absolute;visibility:visible;mso-wrap-style:square" from="19330,0" to="19330,27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" strokecolor="#4472c4 [3204]" strokeweight="1pt">
                            <v:stroke joinstyle="miter"/>
                          </v:line>
                          <v:shape id="Straight Arrow Connector 31" o:spid="_x0000_s1049" type="#_x0000_t32" style="position:absolute;top:28068;width:0;height:23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" strokecolor="#4472c4 [3204]" strokeweight="1pt">
                            <v:stroke endarrow="block" joinstyle="miter"/>
                          </v:shape>
                        </v:group>
                        <v:group id="Group 79" o:spid="_x0000_s1050" style="position:absolute;left:16141;top:26915;width:5159;height:4641" coordsize="515957,4641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6Wo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">
                          <v:shape id="Elbow Connector 27" o:spid="_x0000_s1051" type="#_x0000_t34" style="position:absolute;left:884;width:515073;height:22661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" adj="75" strokecolor="#70ad47 [3209]" strokeweight="1pt"/>
                          <v:shape id="Straight Arrow Connector 30" o:spid="_x0000_s1052" type="#_x0000_t32" style="position:absolute;top:226612;width:0;height:2374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" strokecolor="#70ad47 [3209]" strokeweight="1pt">
                            <v:stroke endarrow="block" joinstyle="miter"/>
                          </v:shape>
                        </v:group>
                        <v:group id="Group 93" o:spid="_x0000_s1053" style="position:absolute;left:17812;top:26915;width:8676;height:4814" coordsize="8676,48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33S4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">
                          <v:line id="Straight Connector 20" o:spid="_x0000_s1054" style="position:absolute;visibility:visible;mso-wrap-style:square" from="0,0" to="0,17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" strokecolor="#ed7d31 [3205]" strokeweight="1pt">
                            <v:stroke joinstyle="miter"/>
                          </v:line>
                          <v:line id="Straight Connector 28" o:spid="_x0000_s1055" style="position:absolute;visibility:visible;mso-wrap-style:square" from="0,1749" to="8676,17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" strokecolor="#ed7d31 [3205]" strokeweight="1pt">
                            <v:stroke joinstyle="miter"/>
                          </v:line>
                          <v:shape id="Straight Arrow Connector 29" o:spid="_x0000_s1056" type="#_x0000_t32" style="position:absolute;left:8665;top:1749;width:0;height:30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" strokecolor="#ed7d31 [3205]" strokeweight="1pt">
                            <v:stroke endarrow="block" joinstyle="miter"/>
                          </v:shape>
                        </v:group>
                        <v:group id="Group 77" o:spid="_x0000_s1057" style="position:absolute;left:16539;width:27483;height:31502" coordsize="27482,31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6JRB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">
                          <v:line id="Straight Connector 32" o:spid="_x0000_s1058" style="position:absolute;flip:y;visibility:visible;mso-wrap-style:square" from="0,0" to="0,35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" strokecolor="#ffc000 [3207]" strokeweight="1pt">
                            <v:stroke joinstyle="miter"/>
                          </v:line>
                          <v:shape id="Elbow Connector 33" o:spid="_x0000_s1059" type="#_x0000_t34" style="position:absolute;left:50;width:27432;height:2918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" adj="9160" strokecolor="#ffc000 [3207]" strokeweight="1pt"/>
                          <v:shape id="Straight Arrow Connector 34" o:spid="_x0000_s1060" type="#_x0000_t32" style="position:absolute;left:27457;top:29159;width:0;height:23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" strokecolor="#ffc000 [3207]" strokeweight="1pt">
                            <v:stroke endarrow="block" joinstyle="miter"/>
                          </v:shape>
                        </v:group>
                      </v:group>
                      <v:shape id="Straight Arrow Connector 15" o:spid="_x0000_s1061" type="#_x0000_t32" style="position:absolute;left:13830;top:13716;width:8229;height:98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" strokecolor="black [3200]" strokeweight="1pt">
                        <v:stroke endarrow="block" joinstyle="miter"/>
                      </v:shape>
                      <v:shape id="Straight Arrow Connector 19" o:spid="_x0000_s1062" type="#_x0000_t32" style="position:absolute;left:15773;top:24174;width:7698;height:21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" strokecolor="black [3200]" strokeweight="1pt">
                        <v:stroke endarrow="block" joinstyle="miter"/>
                      </v:shape>
                      <v:shape id="Straight Arrow Connector 11" o:spid="_x0000_s1063" type="#_x0000_t32" style="position:absolute;left:30600;top:11258;width:8065;height:164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" strokecolor="black [3200]" strokeweight="1pt">
                        <v:stroke endarrow="block" joinstyle="miter"/>
                      </v:shape>
                      <v:shape id="Straight Arrow Connector 8" o:spid="_x0000_s1064" type="#_x0000_t32" style="position:absolute;left:29857;top:3143;width:8857;height:114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" strokecolor="black [3200]" strokeweight="1pt">
                        <v:stroke endarrow="block" joinstyle="miter"/>
                      </v:shape>
                    </v:group>
                    <v:group id="Group 96" o:spid="_x0000_s1065" style="position:absolute;left:31661;top:15144;width:32504;height:12418" coordsize="32504,124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">
                      <v:oval id="Oval 35" o:spid="_x0000_s1066" style="position:absolute;left:4229;top:342;width:16696;height:120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" filled="f" strokecolor="#aeaaaa [2414]" strokeweight="1pt">
                        <v:stroke joinstyle="miter"/>
                      </v:oval>
                      <v:shape id="Text Box 41" o:spid="_x0000_s1067" type="#_x0000_t202" style="position:absolute;left:19088;width:13416;height:60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nH/yAAAAOAAAAAPAAAAZHJzL2Rvd25yZXYueG1sRI9Pi8Iw&#13;&#10;FMTvwn6H8Bb2pqmi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BurnH/yAAAAOAA&#13;&#10;AAAPAAAAAAAAAAAAAAAAAAcCAABkcnMvZG93bnJldi54bWxQSwUGAAAAAAMAAwC3AAAA/AIAAAAA&#13;&#10;" filled="f" stroked="f" strokeweight=".5pt">
                        <v:textbox>
                          <w:txbxContent>
                            <w:p w14:paraId="1526594F" w14:textId="77777777" w:rsidR="00577E33" w:rsidRPr="005F4F60" w:rsidRDefault="00577E33" w:rsidP="00577E33">
                              <w:pPr>
                                <w:jc w:val="center"/>
                                <w:rPr>
                                  <w:sz w:val="22"/>
                                  <w:szCs w:val="22"/>
                                </w:rPr>
                              </w:pPr>
                              <w:r>
                                <w:rPr>
                                  <w:sz w:val="22"/>
                                  <w:szCs w:val="22"/>
                                </w:rPr>
                                <w:t>On link of specific plane icon shows details of flight.</w:t>
                              </w:r>
                            </w:p>
                          </w:txbxContent>
                        </v:textbox>
                      </v:shape>
                      <v:shape id="Straight Arrow Connector 36" o:spid="_x0000_s1068" type="#_x0000_t32" style="position:absolute;top:628;width:5418;height:270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" strokecolor="#a5a5a5 [3206]" strokeweight="1pt">
                        <v:stroke endarrow="block" joinstyle="miter"/>
                      </v:shape>
                    </v:group>
                  </v:group>
                </v:group>
                <v:shape id="Picture 62" o:spid="_x0000_s1069" type="#_x0000_t75" alt="A close up of a map&#10;&#10;Description automatically generated" style="position:absolute;left:41605;top:17773;width:11347;height:73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">
                  <v:imagedata r:id="rId29" o:title="A close up of a map&#10;&#10;Description automatically generated" croptop="44032f" cropbottom="1872f"/>
                </v:shape>
                <w10:wrap type="square"/>
              </v:group>
            </w:pict>
          </mc:Fallback>
        </mc:AlternateContent>
      </w:r>
    </w:p>
    <w:p w14:paraId="6EBC2954" w14:textId="2DB30C0C" w:rsidR="00CD7AF8" w:rsidRPr="00D03A6D" w:rsidRDefault="00CD7AF8"/>
    <w:p w14:paraId="5BF0A797" w14:textId="77777777" w:rsidR="00CD7AF8" w:rsidRDefault="00CD7AF8"/>
    <w:p w14:paraId="3A5A3FC5" w14:textId="63B1FB4B" w:rsidR="00CD7AF8" w:rsidRPr="00D03A6D" w:rsidRDefault="009D69FF" w:rsidP="00577E33">
      <w:pPr>
        <w:rPr>
          <w:color w:val="2F5496" w:themeColor="accent1" w:themeShade="BF"/>
        </w:rPr>
      </w:pPr>
      <w:r>
        <w:rPr>
          <w:color w:val="2F5496" w:themeColor="accent1" w:themeShade="BF"/>
        </w:rPr>
        <w:lastRenderedPageBreak/>
        <w:t>3.</w:t>
      </w:r>
      <w:r w:rsidR="0096678B">
        <w:rPr>
          <w:color w:val="2F5496" w:themeColor="accent1" w:themeShade="BF"/>
        </w:rPr>
        <w:t xml:space="preserve">2.1.2 </w:t>
      </w:r>
      <w:r w:rsidR="00CD7AF8" w:rsidRPr="00D03A6D">
        <w:rPr>
          <w:color w:val="2F5496" w:themeColor="accent1" w:themeShade="BF"/>
        </w:rPr>
        <w:t>Flight</w:t>
      </w:r>
      <w:r w:rsidR="00CD7AF8">
        <w:rPr>
          <w:color w:val="2F5496" w:themeColor="accent1" w:themeShade="BF"/>
        </w:rPr>
        <w:t xml:space="preserve"> Tracker</w:t>
      </w:r>
    </w:p>
    <w:p w14:paraId="334D4255" w14:textId="77777777" w:rsidR="00CD7AF8" w:rsidRDefault="00CD7AF8"/>
    <w:p w14:paraId="35F68195" w14:textId="5C11C6FC" w:rsidR="00CD7AF8" w:rsidRDefault="0096678B" w:rsidP="00577E33">
      <w:r w:rsidRPr="0096678B">
        <w:t>The main page is designed not to take the user directly to the content of the application. With the cooling blue colour scheme used throughout gives a calming effect while using the application. The design requires the user to search a specific flight to display on a map</w:t>
      </w:r>
      <w:r w:rsidR="00CD7AF8">
        <w:t>.</w:t>
      </w:r>
    </w:p>
    <w:p w14:paraId="4CD60EA4" w14:textId="77777777" w:rsidR="00CD7AF8" w:rsidRDefault="00CD7AF8"/>
    <w:p w14:paraId="4AFC776E" w14:textId="1D3F7BC6" w:rsidR="00CD7AF8" w:rsidRDefault="00ED134F">
      <w:r>
        <w:rPr>
          <w:noProof/>
        </w:rPr>
        <mc:AlternateContent>
          <mc:Choice Requires="wpg">
            <w:drawing>
              <wp:anchor distT="0" distB="0" distL="114300" distR="114300" simplePos="0" relativeHeight="251723776" behindDoc="0" locked="0" layoutInCell="1" allowOverlap="1" wp14:anchorId="07DC98AE" wp14:editId="0A22F014">
                <wp:simplePos x="0" y="0"/>
                <wp:positionH relativeFrom="column">
                  <wp:posOffset>-121920</wp:posOffset>
                </wp:positionH>
                <wp:positionV relativeFrom="paragraph">
                  <wp:posOffset>349831</wp:posOffset>
                </wp:positionV>
                <wp:extent cx="6090462" cy="5901709"/>
                <wp:effectExtent l="0" t="0" r="0" b="0"/>
                <wp:wrapSquare wrapText="bothSides"/>
                <wp:docPr id="126" name="Group 126"/>
                <wp:cNvGraphicFramePr/>
                <a:graphic xmlns:a="http://schemas.openxmlformats.org/drawingml/2006/main">
                  <a:graphicData uri="http://schemas.microsoft.com/office/word/2010/wordprocessingGroup">
                    <wpg:wgp>
                      <wpg:cNvGrpSpPr/>
                      <wpg:grpSpPr>
                        <a:xfrm>
                          <a:off x="0" y="0"/>
                          <a:ext cx="6090462" cy="5901709"/>
                          <a:chOff x="0" y="0"/>
                          <a:chExt cx="6090462" cy="5901709"/>
                        </a:xfrm>
                      </wpg:grpSpPr>
                      <wpg:grpSp>
                        <wpg:cNvPr id="122" name="Group 122"/>
                        <wpg:cNvGrpSpPr/>
                        <wpg:grpSpPr>
                          <a:xfrm>
                            <a:off x="120770" y="1656272"/>
                            <a:ext cx="2231743" cy="657587"/>
                            <a:chOff x="0" y="0"/>
                            <a:chExt cx="2231743" cy="657587"/>
                          </a:xfrm>
                        </wpg:grpSpPr>
                        <wps:wsp>
                          <wps:cNvPr id="51" name="Text Box 51"/>
                          <wps:cNvSpPr txBox="1"/>
                          <wps:spPr>
                            <a:xfrm>
                              <a:off x="0" y="0"/>
                              <a:ext cx="1557655" cy="615244"/>
                            </a:xfrm>
                            <a:prstGeom prst="rect">
                              <a:avLst/>
                            </a:prstGeom>
                            <a:noFill/>
                            <a:ln w="6350">
                              <a:noFill/>
                            </a:ln>
                          </wps:spPr>
                          <wps:txbx>
                            <w:txbxContent>
                              <w:p w14:paraId="3D1F979D" w14:textId="77777777" w:rsidR="00577E33" w:rsidRPr="005F4F60" w:rsidRDefault="00577E33" w:rsidP="00577E33">
                                <w:pPr>
                                  <w:jc w:val="center"/>
                                  <w:rPr>
                                    <w:sz w:val="22"/>
                                    <w:szCs w:val="22"/>
                                  </w:rPr>
                                </w:pPr>
                                <w:r>
                                  <w:rPr>
                                    <w:sz w:val="22"/>
                                    <w:szCs w:val="22"/>
                                  </w:rPr>
                                  <w:t>Footer bar for different search types, map view and settings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Straight Arrow Connector 56"/>
                          <wps:cNvCnPr/>
                          <wps:spPr>
                            <a:xfrm>
                              <a:off x="1472242" y="327804"/>
                              <a:ext cx="759501" cy="3297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3" name="Group 123"/>
                        <wpg:cNvGrpSpPr/>
                        <wpg:grpSpPr>
                          <a:xfrm>
                            <a:off x="0" y="3318295"/>
                            <a:ext cx="1611170" cy="2583414"/>
                            <a:chOff x="0" y="0"/>
                            <a:chExt cx="1611170" cy="2583414"/>
                          </a:xfrm>
                        </wpg:grpSpPr>
                        <pic:pic xmlns:pic="http://schemas.openxmlformats.org/drawingml/2006/picture">
                          <pic:nvPicPr>
                            <pic:cNvPr id="43" name="Picture 43" descr="A screenshot of a cell phone&#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435785" y="0"/>
                              <a:ext cx="1175385" cy="2548255"/>
                            </a:xfrm>
                            <a:prstGeom prst="rect">
                              <a:avLst/>
                            </a:prstGeom>
                          </pic:spPr>
                        </pic:pic>
                        <wps:wsp>
                          <wps:cNvPr id="57" name="Text Box 57"/>
                          <wps:cNvSpPr txBox="1"/>
                          <wps:spPr>
                            <a:xfrm rot="16200000">
                              <a:off x="-1053710" y="1092679"/>
                              <a:ext cx="2544445" cy="437026"/>
                            </a:xfrm>
                            <a:prstGeom prst="rect">
                              <a:avLst/>
                            </a:prstGeom>
                            <a:noFill/>
                            <a:ln w="6350">
                              <a:noFill/>
                            </a:ln>
                          </wps:spPr>
                          <wps:txbx>
                            <w:txbxContent>
                              <w:p w14:paraId="57D99E72" w14:textId="77777777" w:rsidR="00577E33" w:rsidRPr="005F4F60" w:rsidRDefault="00577E33" w:rsidP="00577E33">
                                <w:pPr>
                                  <w:jc w:val="center"/>
                                  <w:rPr>
                                    <w:sz w:val="22"/>
                                    <w:szCs w:val="22"/>
                                  </w:rPr>
                                </w:pPr>
                                <w:r>
                                  <w:rPr>
                                    <w:sz w:val="22"/>
                                    <w:szCs w:val="22"/>
                                  </w:rPr>
                                  <w:t>“My Flights” side menu gives different options from flights already search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4" name="Group 124"/>
                        <wpg:cNvGrpSpPr/>
                        <wpg:grpSpPr>
                          <a:xfrm>
                            <a:off x="1949570" y="3318295"/>
                            <a:ext cx="1628218" cy="2548255"/>
                            <a:chOff x="0" y="0"/>
                            <a:chExt cx="1628218" cy="2548255"/>
                          </a:xfrm>
                        </wpg:grpSpPr>
                        <pic:pic xmlns:pic="http://schemas.openxmlformats.org/drawingml/2006/picture">
                          <pic:nvPicPr>
                            <pic:cNvPr id="45" name="Picture 45" descr="A screenshot of a cell phone&#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52833" y="0"/>
                              <a:ext cx="1175385" cy="2548255"/>
                            </a:xfrm>
                            <a:prstGeom prst="rect">
                              <a:avLst/>
                            </a:prstGeom>
                          </pic:spPr>
                        </pic:pic>
                        <wps:wsp>
                          <wps:cNvPr id="58" name="Text Box 58"/>
                          <wps:cNvSpPr txBox="1"/>
                          <wps:spPr>
                            <a:xfrm rot="16200000">
                              <a:off x="-829628" y="1098430"/>
                              <a:ext cx="2105025" cy="445770"/>
                            </a:xfrm>
                            <a:prstGeom prst="rect">
                              <a:avLst/>
                            </a:prstGeom>
                            <a:noFill/>
                            <a:ln w="6350">
                              <a:noFill/>
                            </a:ln>
                          </wps:spPr>
                          <wps:txbx>
                            <w:txbxContent>
                              <w:p w14:paraId="0CE6E03E" w14:textId="77777777" w:rsidR="00577E33" w:rsidRPr="005F4F60" w:rsidRDefault="00577E33" w:rsidP="00577E33">
                                <w:pPr>
                                  <w:jc w:val="center"/>
                                  <w:rPr>
                                    <w:sz w:val="22"/>
                                    <w:szCs w:val="22"/>
                                  </w:rPr>
                                </w:pPr>
                                <w:r>
                                  <w:rPr>
                                    <w:sz w:val="22"/>
                                    <w:szCs w:val="22"/>
                                  </w:rPr>
                                  <w:t>Search flights by either the airline and flight number or the ro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5" name="Group 125"/>
                        <wpg:cNvGrpSpPr/>
                        <wpg:grpSpPr>
                          <a:xfrm>
                            <a:off x="3766868" y="3318295"/>
                            <a:ext cx="1774441" cy="2553048"/>
                            <a:chOff x="0" y="0"/>
                            <a:chExt cx="1774441" cy="2553048"/>
                          </a:xfrm>
                        </wpg:grpSpPr>
                        <pic:pic xmlns:pic="http://schemas.openxmlformats.org/drawingml/2006/picture">
                          <pic:nvPicPr>
                            <pic:cNvPr id="46" name="Picture 46" descr="A close up of a map&#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599056" y="4793"/>
                              <a:ext cx="1175385" cy="2548255"/>
                            </a:xfrm>
                            <a:prstGeom prst="rect">
                              <a:avLst/>
                            </a:prstGeom>
                          </pic:spPr>
                        </pic:pic>
                        <wps:wsp>
                          <wps:cNvPr id="59" name="Text Box 59"/>
                          <wps:cNvSpPr txBox="1"/>
                          <wps:spPr>
                            <a:xfrm rot="16200000">
                              <a:off x="-973827" y="973827"/>
                              <a:ext cx="2545928" cy="598274"/>
                            </a:xfrm>
                            <a:prstGeom prst="rect">
                              <a:avLst/>
                            </a:prstGeom>
                            <a:noFill/>
                            <a:ln w="6350">
                              <a:noFill/>
                            </a:ln>
                          </wps:spPr>
                          <wps:txbx>
                            <w:txbxContent>
                              <w:p w14:paraId="6BA021AC" w14:textId="77777777" w:rsidR="00577E33" w:rsidRPr="005F4F60" w:rsidRDefault="00577E33" w:rsidP="00577E33">
                                <w:pPr>
                                  <w:jc w:val="center"/>
                                  <w:rPr>
                                    <w:sz w:val="22"/>
                                    <w:szCs w:val="22"/>
                                  </w:rPr>
                                </w:pPr>
                                <w:r>
                                  <w:rPr>
                                    <w:sz w:val="22"/>
                                    <w:szCs w:val="22"/>
                                  </w:rPr>
                                  <w:t>Flights added to the “My Flights” list are displayed on the map reducing the clutter of the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6" name="Group 116"/>
                        <wpg:cNvGrpSpPr/>
                        <wpg:grpSpPr>
                          <a:xfrm>
                            <a:off x="1046912" y="0"/>
                            <a:ext cx="3913623" cy="3349746"/>
                            <a:chOff x="0" y="0"/>
                            <a:chExt cx="3913623" cy="3349746"/>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351232" y="0"/>
                              <a:ext cx="1175385" cy="2548255"/>
                            </a:xfrm>
                            <a:prstGeom prst="rect">
                              <a:avLst/>
                            </a:prstGeom>
                          </pic:spPr>
                        </pic:pic>
                        <wpg:grpSp>
                          <wpg:cNvPr id="113" name="Group 113"/>
                          <wpg:cNvGrpSpPr/>
                          <wpg:grpSpPr>
                            <a:xfrm>
                              <a:off x="0" y="212785"/>
                              <a:ext cx="1354667" cy="3136961"/>
                              <a:chOff x="0" y="0"/>
                              <a:chExt cx="1354667" cy="3136961"/>
                            </a:xfrm>
                          </wpg:grpSpPr>
                          <wps:wsp>
                            <wps:cNvPr id="60" name="Elbow Connector 60"/>
                            <wps:cNvCnPr/>
                            <wps:spPr>
                              <a:xfrm flipH="1">
                                <a:off x="0" y="0"/>
                                <a:ext cx="1354667" cy="2669681"/>
                              </a:xfrm>
                              <a:prstGeom prst="bentConnector3">
                                <a:avLst>
                                  <a:gd name="adj1" fmla="val 12906"/>
                                </a:avLst>
                              </a:prstGeom>
                            </wps:spPr>
                            <wps:style>
                              <a:lnRef idx="2">
                                <a:schemeClr val="accent1"/>
                              </a:lnRef>
                              <a:fillRef idx="0">
                                <a:schemeClr val="accent1"/>
                              </a:fillRef>
                              <a:effectRef idx="1">
                                <a:schemeClr val="accent1"/>
                              </a:effectRef>
                              <a:fontRef idx="minor">
                                <a:schemeClr val="tx1"/>
                              </a:fontRef>
                            </wps:style>
                            <wps:bodyPr/>
                          </wps:wsp>
                          <wps:wsp>
                            <wps:cNvPr id="61" name="Straight Arrow Connector 61"/>
                            <wps:cNvCnPr/>
                            <wps:spPr>
                              <a:xfrm>
                                <a:off x="240" y="2668438"/>
                                <a:ext cx="0" cy="46852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114" name="Group 114"/>
                          <wpg:cNvGrpSpPr/>
                          <wpg:grpSpPr>
                            <a:xfrm>
                              <a:off x="1943818" y="258793"/>
                              <a:ext cx="743100" cy="3062910"/>
                              <a:chOff x="0" y="0"/>
                              <a:chExt cx="743100" cy="3062910"/>
                            </a:xfrm>
                          </wpg:grpSpPr>
                          <wps:wsp>
                            <wps:cNvPr id="63" name="Elbow Connector 63"/>
                            <wps:cNvCnPr/>
                            <wps:spPr>
                              <a:xfrm>
                                <a:off x="500093" y="0"/>
                                <a:ext cx="242218" cy="122908"/>
                              </a:xfrm>
                              <a:prstGeom prst="bentConnector3">
                                <a:avLst>
                                  <a:gd name="adj1" fmla="val 1154"/>
                                </a:avLst>
                              </a:prstGeom>
                            </wps:spPr>
                            <wps:style>
                              <a:lnRef idx="2">
                                <a:schemeClr val="accent4"/>
                              </a:lnRef>
                              <a:fillRef idx="0">
                                <a:schemeClr val="accent4"/>
                              </a:fillRef>
                              <a:effectRef idx="1">
                                <a:schemeClr val="accent4"/>
                              </a:effectRef>
                              <a:fontRef idx="minor">
                                <a:schemeClr val="tx1"/>
                              </a:fontRef>
                            </wps:style>
                            <wps:bodyPr/>
                          </wps:wsp>
                          <wps:wsp>
                            <wps:cNvPr id="64" name="Elbow Connector 64"/>
                            <wps:cNvCnPr/>
                            <wps:spPr>
                              <a:xfrm flipH="1">
                                <a:off x="5512" y="120769"/>
                                <a:ext cx="737588" cy="2511778"/>
                              </a:xfrm>
                              <a:prstGeom prst="bentConnector3">
                                <a:avLst>
                                  <a:gd name="adj1" fmla="val 856"/>
                                </a:avLst>
                              </a:prstGeom>
                            </wps:spPr>
                            <wps:style>
                              <a:lnRef idx="2">
                                <a:schemeClr val="accent4"/>
                              </a:lnRef>
                              <a:fillRef idx="0">
                                <a:schemeClr val="accent4"/>
                              </a:fillRef>
                              <a:effectRef idx="1">
                                <a:schemeClr val="accent4"/>
                              </a:effectRef>
                              <a:fontRef idx="minor">
                                <a:schemeClr val="tx1"/>
                              </a:fontRef>
                            </wps:style>
                            <wps:bodyPr/>
                          </wps:wsp>
                          <wps:wsp>
                            <wps:cNvPr id="65" name="Straight Arrow Connector 65"/>
                            <wps:cNvCnPr/>
                            <wps:spPr>
                              <a:xfrm flipH="1">
                                <a:off x="0" y="2633932"/>
                                <a:ext cx="0" cy="428978"/>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g:cNvPr id="115" name="Group 115"/>
                          <wpg:cNvGrpSpPr/>
                          <wpg:grpSpPr>
                            <a:xfrm>
                              <a:off x="2179367" y="2455653"/>
                              <a:ext cx="1734256" cy="861970"/>
                              <a:chOff x="0" y="0"/>
                              <a:chExt cx="1734256" cy="861970"/>
                            </a:xfrm>
                          </wpg:grpSpPr>
                          <wps:wsp>
                            <wps:cNvPr id="67" name="Straight Connector 67"/>
                            <wps:cNvCnPr/>
                            <wps:spPr>
                              <a:xfrm flipH="1">
                                <a:off x="0" y="0"/>
                                <a:ext cx="0" cy="237066"/>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69" name="Straight Connector 69"/>
                            <wps:cNvCnPr/>
                            <wps:spPr>
                              <a:xfrm>
                                <a:off x="0" y="235789"/>
                                <a:ext cx="1734256" cy="0"/>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70" name="Straight Arrow Connector 70"/>
                            <wps:cNvCnPr/>
                            <wps:spPr>
                              <a:xfrm flipH="1">
                                <a:off x="1731274" y="235789"/>
                                <a:ext cx="0" cy="626181"/>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grpSp>
                        <wpg:cNvPr id="117" name="Group 117"/>
                        <wpg:cNvGrpSpPr/>
                        <wpg:grpSpPr>
                          <a:xfrm>
                            <a:off x="3573732" y="179478"/>
                            <a:ext cx="2228299" cy="445770"/>
                            <a:chOff x="0" y="0"/>
                            <a:chExt cx="2228299" cy="445770"/>
                          </a:xfrm>
                        </wpg:grpSpPr>
                        <wps:wsp>
                          <wps:cNvPr id="50" name="Text Box 50"/>
                          <wps:cNvSpPr txBox="1"/>
                          <wps:spPr>
                            <a:xfrm>
                              <a:off x="699219" y="0"/>
                              <a:ext cx="1529080" cy="445770"/>
                            </a:xfrm>
                            <a:prstGeom prst="rect">
                              <a:avLst/>
                            </a:prstGeom>
                            <a:noFill/>
                            <a:ln w="6350">
                              <a:noFill/>
                            </a:ln>
                          </wps:spPr>
                          <wps:txbx>
                            <w:txbxContent>
                              <w:p w14:paraId="34DBCBB3" w14:textId="77777777" w:rsidR="00577E33" w:rsidRPr="005F4F60" w:rsidRDefault="00577E33" w:rsidP="00577E33">
                                <w:pPr>
                                  <w:jc w:val="center"/>
                                  <w:rPr>
                                    <w:sz w:val="22"/>
                                    <w:szCs w:val="22"/>
                                  </w:rPr>
                                </w:pPr>
                                <w:r>
                                  <w:rPr>
                                    <w:sz w:val="22"/>
                                    <w:szCs w:val="22"/>
                                  </w:rPr>
                                  <w:t>Search button to search flights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Straight Arrow Connector 54"/>
                          <wps:cNvCnPr/>
                          <wps:spPr>
                            <a:xfrm flipH="1" flipV="1">
                              <a:off x="0" y="33548"/>
                              <a:ext cx="745913" cy="16721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18" name="Group 118"/>
                        <wpg:cNvGrpSpPr/>
                        <wpg:grpSpPr>
                          <a:xfrm>
                            <a:off x="3194170" y="1090523"/>
                            <a:ext cx="2896292" cy="850208"/>
                            <a:chOff x="0" y="0"/>
                            <a:chExt cx="2896292" cy="850208"/>
                          </a:xfrm>
                        </wpg:grpSpPr>
                        <wps:wsp>
                          <wps:cNvPr id="48" name="Text Box 48"/>
                          <wps:cNvSpPr txBox="1"/>
                          <wps:spPr>
                            <a:xfrm>
                              <a:off x="1078781" y="76919"/>
                              <a:ext cx="1817511" cy="773289"/>
                            </a:xfrm>
                            <a:prstGeom prst="rect">
                              <a:avLst/>
                            </a:prstGeom>
                            <a:noFill/>
                            <a:ln w="6350">
                              <a:noFill/>
                            </a:ln>
                          </wps:spPr>
                          <wps:txbx>
                            <w:txbxContent>
                              <w:p w14:paraId="16BA45CC" w14:textId="77777777" w:rsidR="00577E33" w:rsidRPr="005F4F60" w:rsidRDefault="00577E33" w:rsidP="00577E33">
                                <w:pPr>
                                  <w:jc w:val="center"/>
                                  <w:rPr>
                                    <w:sz w:val="22"/>
                                    <w:szCs w:val="22"/>
                                  </w:rPr>
                                </w:pPr>
                                <w:r>
                                  <w:rPr>
                                    <w:sz w:val="22"/>
                                    <w:szCs w:val="22"/>
                                  </w:rPr>
                                  <w:t>None cluttered visual introductory page. Displays users’ flights selected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flipH="1" flipV="1">
                              <a:off x="0" y="0"/>
                              <a:ext cx="1130230" cy="35849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0" name="Group 120"/>
                        <wpg:cNvGrpSpPr/>
                        <wpg:grpSpPr>
                          <a:xfrm>
                            <a:off x="149525" y="126521"/>
                            <a:ext cx="2288875" cy="445911"/>
                            <a:chOff x="0" y="0"/>
                            <a:chExt cx="2288875" cy="445911"/>
                          </a:xfrm>
                        </wpg:grpSpPr>
                        <wps:wsp>
                          <wps:cNvPr id="49" name="Text Box 49"/>
                          <wps:cNvSpPr txBox="1"/>
                          <wps:spPr>
                            <a:xfrm>
                              <a:off x="0" y="0"/>
                              <a:ext cx="1557867" cy="445911"/>
                            </a:xfrm>
                            <a:prstGeom prst="rect">
                              <a:avLst/>
                            </a:prstGeom>
                            <a:noFill/>
                            <a:ln w="6350">
                              <a:noFill/>
                            </a:ln>
                          </wps:spPr>
                          <wps:txbx>
                            <w:txbxContent>
                              <w:p w14:paraId="12F91EB5" w14:textId="77777777" w:rsidR="00577E33" w:rsidRPr="005F4F60" w:rsidRDefault="00577E33" w:rsidP="00577E33">
                                <w:pPr>
                                  <w:jc w:val="center"/>
                                  <w:rPr>
                                    <w:sz w:val="22"/>
                                    <w:szCs w:val="22"/>
                                  </w:rPr>
                                </w:pPr>
                                <w:r>
                                  <w:rPr>
                                    <w:sz w:val="22"/>
                                    <w:szCs w:val="22"/>
                                  </w:rPr>
                                  <w:t>Button to take the user to their “My Fl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Straight Arrow Connector 52"/>
                          <wps:cNvCnPr/>
                          <wps:spPr>
                            <a:xfrm flipV="1">
                              <a:off x="1443487" y="85306"/>
                              <a:ext cx="845388" cy="16986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21" name="Group 121"/>
                        <wpg:cNvGrpSpPr/>
                        <wpg:grpSpPr>
                          <a:xfrm>
                            <a:off x="28755" y="261189"/>
                            <a:ext cx="2846717" cy="1276656"/>
                            <a:chOff x="0" y="0"/>
                            <a:chExt cx="2846717" cy="1276656"/>
                          </a:xfrm>
                        </wpg:grpSpPr>
                        <wps:wsp>
                          <wps:cNvPr id="47" name="Text Box 47"/>
                          <wps:cNvSpPr txBox="1"/>
                          <wps:spPr>
                            <a:xfrm>
                              <a:off x="0" y="486434"/>
                              <a:ext cx="1676400" cy="790222"/>
                            </a:xfrm>
                            <a:prstGeom prst="rect">
                              <a:avLst/>
                            </a:prstGeom>
                            <a:noFill/>
                            <a:ln w="6350">
                              <a:noFill/>
                            </a:ln>
                          </wps:spPr>
                          <wps:txbx>
                            <w:txbxContent>
                              <w:p w14:paraId="15D3ED9A" w14:textId="77777777" w:rsidR="00577E33" w:rsidRPr="005F4F60" w:rsidRDefault="00577E33" w:rsidP="00577E33">
                                <w:pPr>
                                  <w:jc w:val="center"/>
                                  <w:rPr>
                                    <w:sz w:val="22"/>
                                    <w:szCs w:val="22"/>
                                  </w:rPr>
                                </w:pPr>
                                <w:r>
                                  <w:rPr>
                                    <w:sz w:val="22"/>
                                    <w:szCs w:val="22"/>
                                  </w:rPr>
                                  <w:t>Consistent header of the title and logo of the application used throughout the pa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flipV="1">
                              <a:off x="1570007" y="0"/>
                              <a:ext cx="1276710" cy="7700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07DC98AE" id="Group 126" o:spid="_x0000_s1070" style="position:absolute;margin-left:-9.6pt;margin-top:27.55pt;width:479.55pt;height:464.7pt;z-index:251723776" coordsize="60904,590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">
                <v:group id="Group 122" o:spid="_x0000_s1071" style="position:absolute;left:1207;top:16562;width:22318;height:6576" coordsize="22317,65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6BNyAAAAOE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">
                  <v:shape id="Text Box 51" o:spid="_x0000_s1072" type="#_x0000_t202" style="position:absolute;width:15576;height:61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" filled="f" stroked="f" strokeweight=".5pt">
                    <v:textbox>
                      <w:txbxContent>
                        <w:p w14:paraId="3D1F979D" w14:textId="77777777" w:rsidR="00577E33" w:rsidRPr="005F4F60" w:rsidRDefault="00577E33" w:rsidP="00577E33">
                          <w:pPr>
                            <w:jc w:val="center"/>
                            <w:rPr>
                              <w:sz w:val="22"/>
                              <w:szCs w:val="22"/>
                            </w:rPr>
                          </w:pPr>
                          <w:r>
                            <w:rPr>
                              <w:sz w:val="22"/>
                              <w:szCs w:val="22"/>
                            </w:rPr>
                            <w:t>Footer bar for different search types, map view and settings menu.</w:t>
                          </w:r>
                        </w:p>
                      </w:txbxContent>
                    </v:textbox>
                  </v:shape>
                  <v:shape id="Straight Arrow Connector 56" o:spid="_x0000_s1073" type="#_x0000_t32" style="position:absolute;left:14722;top:3278;width:7595;height:32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" strokecolor="black [3200]" strokeweight="1pt">
                    <v:stroke endarrow="block" joinstyle="miter"/>
                  </v:shape>
                </v:group>
                <v:group id="Group 123" o:spid="_x0000_s1074" style="position:absolute;top:33182;width:16111;height:25835" coordsize="16111,258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XW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">
                  <v:shape id="Picture 43" o:spid="_x0000_s1075" type="#_x0000_t75" alt="A screenshot of a cell phone&#10;&#10;Description automatically generated" style="position:absolute;left:4357;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">
                    <v:imagedata r:id="rId34" o:title="A screenshot of a cell phone&#10;&#10;Description automatically generated"/>
                  </v:shape>
                  <v:shape id="Text Box 57" o:spid="_x0000_s1076" type="#_x0000_t202" style="position:absolute;left:-10538;top:10927;width:25445;height:4370;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" filled="f" stroked="f" strokeweight=".5pt">
                    <v:textbox>
                      <w:txbxContent>
                        <w:p w14:paraId="57D99E72" w14:textId="77777777" w:rsidR="00577E33" w:rsidRPr="005F4F60" w:rsidRDefault="00577E33" w:rsidP="00577E33">
                          <w:pPr>
                            <w:jc w:val="center"/>
                            <w:rPr>
                              <w:sz w:val="22"/>
                              <w:szCs w:val="22"/>
                            </w:rPr>
                          </w:pPr>
                          <w:r>
                            <w:rPr>
                              <w:sz w:val="22"/>
                              <w:szCs w:val="22"/>
                            </w:rPr>
                            <w:t>“My Flights” side menu gives different options from flights already searched.</w:t>
                          </w:r>
                        </w:p>
                      </w:txbxContent>
                    </v:textbox>
                  </v:shape>
                </v:group>
                <v:group id="Group 124" o:spid="_x0000_s1077" style="position:absolute;left:19495;top:33182;width:16282;height:25483" coordsize="16282,254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p2i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">
                  <v:shape id="Picture 45" o:spid="_x0000_s1078" type="#_x0000_t75" alt="A screenshot of a cell phone&#10;&#10;Description automatically generated" style="position:absolute;left:4528;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">
                    <v:imagedata r:id="rId35" o:title="A screenshot of a cell phone&#10;&#10;Description automatically generated"/>
                  </v:shape>
                  <v:shape id="Text Box 58" o:spid="_x0000_s1079" type="#_x0000_t202" style="position:absolute;left:-8296;top:10984;width:21050;height:445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" filled="f" stroked="f" strokeweight=".5pt">
                    <v:textbox>
                      <w:txbxContent>
                        <w:p w14:paraId="0CE6E03E" w14:textId="77777777" w:rsidR="00577E33" w:rsidRPr="005F4F60" w:rsidRDefault="00577E33" w:rsidP="00577E33">
                          <w:pPr>
                            <w:jc w:val="center"/>
                            <w:rPr>
                              <w:sz w:val="22"/>
                              <w:szCs w:val="22"/>
                            </w:rPr>
                          </w:pPr>
                          <w:r>
                            <w:rPr>
                              <w:sz w:val="22"/>
                              <w:szCs w:val="22"/>
                            </w:rPr>
                            <w:t>Search flights by either the airline and flight number or the route.</w:t>
                          </w:r>
                        </w:p>
                      </w:txbxContent>
                    </v:textbox>
                  </v:shape>
                </v:group>
                <v:group id="Group 125" o:spid="_x0000_s1080" style="position:absolute;left:37668;top:33182;width:17745;height:25531" coordsize="17744,255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">
                  <v:shape id="Picture 46" o:spid="_x0000_s1081" type="#_x0000_t75" alt="A close up of a map&#10;&#10;Description automatically generated" style="position:absolute;left:5990;top:47;width:11754;height:254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">
                    <v:imagedata r:id="rId36" o:title="A close up of a map&#10;&#10;Description automatically generated"/>
                  </v:shape>
                  <v:shape id="Text Box 59" o:spid="_x0000_s1082" type="#_x0000_t202" style="position:absolute;left:-9739;top:9739;width:25459;height:598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n3x0xwAAAOAAAAAPAAAAZHJzL2Rvd25yZXYueG1sRI9Bi8Iw&#13;&#10;FITvgv8hPMGbpgou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PyffHTHAAAA4AAA&#13;&#10;AA8AAAAAAAAAAAAAAAAABwIAAGRycy9kb3ducmV2LnhtbFBLBQYAAAAAAwADALcAAAD7AgAAAAA=&#13;&#10;" filled="f" stroked="f" strokeweight=".5pt">
                    <v:textbox>
                      <w:txbxContent>
                        <w:p w14:paraId="6BA021AC" w14:textId="77777777" w:rsidR="00577E33" w:rsidRPr="005F4F60" w:rsidRDefault="00577E33" w:rsidP="00577E33">
                          <w:pPr>
                            <w:jc w:val="center"/>
                            <w:rPr>
                              <w:sz w:val="22"/>
                              <w:szCs w:val="22"/>
                            </w:rPr>
                          </w:pPr>
                          <w:r>
                            <w:rPr>
                              <w:sz w:val="22"/>
                              <w:szCs w:val="22"/>
                            </w:rPr>
                            <w:t>Flights added to the “My Flights” list are displayed on the map reducing the clutter of the map.</w:t>
                          </w:r>
                        </w:p>
                      </w:txbxContent>
                    </v:textbox>
                  </v:shape>
                </v:group>
                <v:group id="Group 116" o:spid="_x0000_s1083" style="position:absolute;left:10469;width:39136;height:33497" coordsize="39136,334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5GzzyAAAAOE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">
                  <v:shape id="Picture 42" o:spid="_x0000_s1084" type="#_x0000_t75" alt="A screenshot of a cell phone&#10;&#10;Description automatically generated" style="position:absolute;left:13512;width:11754;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">
                    <v:imagedata r:id="rId37" o:title="A screenshot of a cell phone&#10;&#10;Description automatically generated"/>
                  </v:shape>
                  <v:group id="Group 113" o:spid="_x0000_s1085" style="position:absolute;top:2127;width:13546;height:31370" coordsize="13546,313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89r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">
                    <v:shape id="Elbow Connector 60" o:spid="_x0000_s1086" type="#_x0000_t34" style="position:absolute;width:13546;height:26696;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" adj="2788" strokecolor="#4472c4 [3204]" strokeweight="1pt"/>
                    <v:shape id="Straight Arrow Connector 61" o:spid="_x0000_s1087" type="#_x0000_t32" style="position:absolute;left:2;top:26684;width:0;height:468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" strokecolor="#4472c4 [3204]" strokeweight="1pt">
                      <v:stroke endarrow="block" joinstyle="miter"/>
                    </v:shape>
                  </v:group>
                  <v:group id="Group 114" o:spid="_x0000_s1088" style="position:absolute;left:19438;top:2587;width:7431;height:30630" coordsize="7431,306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elcf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">
                    <v:shape id="Elbow Connector 63" o:spid="_x0000_s1089" type="#_x0000_t34" style="position:absolute;left:5000;width:2423;height:1229;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" adj="249" strokecolor="#ffc000 [3207]" strokeweight="1pt"/>
                    <v:shape id="Elbow Connector 64" o:spid="_x0000_s1090" type="#_x0000_t34" style="position:absolute;left:55;top:1207;width:7376;height:2511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" adj="185" strokecolor="#ffc000 [3207]" strokeweight="1pt"/>
                    <v:shape id="Straight Arrow Connector 65" o:spid="_x0000_s1091" type="#_x0000_t32" style="position:absolute;top:26339;width:0;height:429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" strokecolor="#ffc000 [3207]" strokeweight="1pt">
                      <v:stroke endarrow="block" joinstyle="miter"/>
                    </v:shape>
                  </v:group>
                  <v:group id="Group 115" o:spid="_x0000_s1092" style="position:absolute;left:21793;top:24556;width:17343;height:8620" coordsize="17342,86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vKEyAAAAOE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">
                    <v:line id="Straight Connector 67" o:spid="_x0000_s1093" style="position:absolute;flip:x;visibility:visible;mso-wrap-style:square" from="0,0" to="0,23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" strokecolor="#70ad47 [3209]" strokeweight="1pt">
                      <v:stroke joinstyle="miter"/>
                    </v:line>
                    <v:line id="Straight Connector 69" o:spid="_x0000_s1094" style="position:absolute;visibility:visible;mso-wrap-style:square" from="0,2357" to="17342,23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" strokecolor="#70ad47 [3209]" strokeweight="1pt">
                      <v:stroke joinstyle="miter"/>
                    </v:line>
                    <v:shape id="Straight Arrow Connector 70" o:spid="_x0000_s1095" type="#_x0000_t32" style="position:absolute;left:17312;top:2357;width:0;height:626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" strokecolor="#70ad47 [3209]" strokeweight="1pt">
                      <v:stroke endarrow="block" joinstyle="miter"/>
                    </v:shape>
                  </v:group>
                </v:group>
                <v:group id="Group 117" o:spid="_x0000_s1096" style="position:absolute;left:35737;top:1794;width:22283;height:4458" coordsize="22282,44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">
                  <v:shape id="Text Box 50" o:spid="_x0000_s1097" type="#_x0000_t202" style="position:absolute;left:6992;width:15290;height:44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" filled="f" stroked="f" strokeweight=".5pt">
                    <v:textbox>
                      <w:txbxContent>
                        <w:p w14:paraId="34DBCBB3" w14:textId="77777777" w:rsidR="00577E33" w:rsidRPr="005F4F60" w:rsidRDefault="00577E33" w:rsidP="00577E33">
                          <w:pPr>
                            <w:jc w:val="center"/>
                            <w:rPr>
                              <w:sz w:val="22"/>
                              <w:szCs w:val="22"/>
                            </w:rPr>
                          </w:pPr>
                          <w:r>
                            <w:rPr>
                              <w:sz w:val="22"/>
                              <w:szCs w:val="22"/>
                            </w:rPr>
                            <w:t>Search button to search flights to track.</w:t>
                          </w:r>
                        </w:p>
                      </w:txbxContent>
                    </v:textbox>
                  </v:shape>
                  <v:shape id="Straight Arrow Connector 54" o:spid="_x0000_s1098" type="#_x0000_t32" style="position:absolute;top:335;width:7459;height:167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" strokecolor="black [3200]" strokeweight="1pt">
                    <v:stroke endarrow="block" joinstyle="miter"/>
                  </v:shape>
                </v:group>
                <v:group id="Group 118" o:spid="_x0000_s1099" style="position:absolute;left:31941;top:10905;width:28963;height:8502" coordsize="28962,8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">
                  <v:shape id="Text Box 48" o:spid="_x0000_s1100" type="#_x0000_t202" style="position:absolute;left:10787;top:769;width:18175;height:77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hiygAAAOAAAAAPAAAAZHJzL2Rvd25yZXYueG1sRI/BasJA&#13;&#10;EIbvhb7DMkJvdaO0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P+U2GLKAAAA&#13;&#10;4AAAAA8AAAAAAAAAAAAAAAAABwIAAGRycy9kb3ducmV2LnhtbFBLBQYAAAAAAwADALcAAAD+AgAA&#13;&#10;AAA=&#13;&#10;" filled="f" stroked="f" strokeweight=".5pt">
                    <v:textbox>
                      <w:txbxContent>
                        <w:p w14:paraId="16BA45CC" w14:textId="77777777" w:rsidR="00577E33" w:rsidRPr="005F4F60" w:rsidRDefault="00577E33" w:rsidP="00577E33">
                          <w:pPr>
                            <w:jc w:val="center"/>
                            <w:rPr>
                              <w:sz w:val="22"/>
                              <w:szCs w:val="22"/>
                            </w:rPr>
                          </w:pPr>
                          <w:r>
                            <w:rPr>
                              <w:sz w:val="22"/>
                              <w:szCs w:val="22"/>
                            </w:rPr>
                            <w:t>None cluttered visual introductory page. Displays users’ flights selected to track.</w:t>
                          </w:r>
                        </w:p>
                      </w:txbxContent>
                    </v:textbox>
                  </v:shape>
                  <v:shape id="Straight Arrow Connector 55" o:spid="_x0000_s1101" type="#_x0000_t32" style="position:absolute;width:11302;height:358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" strokecolor="black [3200]" strokeweight="1pt">
                    <v:stroke endarrow="block" joinstyle="miter"/>
                  </v:shape>
                </v:group>
                <v:group id="Group 120" o:spid="_x0000_s1102" style="position:absolute;left:1495;top:1265;width:22889;height:4459" coordsize="22888,44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v:shape id="Text Box 49" o:spid="_x0000_s1103" type="#_x0000_t202" style="position:absolute;width:15578;height:44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" filled="f" stroked="f" strokeweight=".5pt">
                    <v:textbox>
                      <w:txbxContent>
                        <w:p w14:paraId="12F91EB5" w14:textId="77777777" w:rsidR="00577E33" w:rsidRPr="005F4F60" w:rsidRDefault="00577E33" w:rsidP="00577E33">
                          <w:pPr>
                            <w:jc w:val="center"/>
                            <w:rPr>
                              <w:sz w:val="22"/>
                              <w:szCs w:val="22"/>
                            </w:rPr>
                          </w:pPr>
                          <w:r>
                            <w:rPr>
                              <w:sz w:val="22"/>
                              <w:szCs w:val="22"/>
                            </w:rPr>
                            <w:t>Button to take the user to their “My Flights”.</w:t>
                          </w:r>
                        </w:p>
                      </w:txbxContent>
                    </v:textbox>
                  </v:shape>
                  <v:shape id="Straight Arrow Connector 52" o:spid="_x0000_s1104" type="#_x0000_t32" style="position:absolute;left:14434;top:853;width:8454;height:169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" strokecolor="black [3200]" strokeweight="1pt">
                    <v:stroke endarrow="block" joinstyle="miter"/>
                  </v:shape>
                </v:group>
                <v:group id="Group 121" o:spid="_x0000_s1105" style="position:absolute;left:287;top:2611;width:28467;height:12767" coordsize="28467,12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">
                  <v:shape id="Text Box 47" o:spid="_x0000_s1106" type="#_x0000_t202" style="position:absolute;top:4864;width:16764;height:79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" filled="f" stroked="f" strokeweight=".5pt">
                    <v:textbox>
                      <w:txbxContent>
                        <w:p w14:paraId="15D3ED9A" w14:textId="77777777" w:rsidR="00577E33" w:rsidRPr="005F4F60" w:rsidRDefault="00577E33" w:rsidP="00577E33">
                          <w:pPr>
                            <w:jc w:val="center"/>
                            <w:rPr>
                              <w:sz w:val="22"/>
                              <w:szCs w:val="22"/>
                            </w:rPr>
                          </w:pPr>
                          <w:r>
                            <w:rPr>
                              <w:sz w:val="22"/>
                              <w:szCs w:val="22"/>
                            </w:rPr>
                            <w:t>Consistent header of the title and logo of the application used throughout the pages.</w:t>
                          </w:r>
                        </w:p>
                      </w:txbxContent>
                    </v:textbox>
                  </v:shape>
                  <v:shape id="Straight Arrow Connector 53" o:spid="_x0000_s1107" type="#_x0000_t32" style="position:absolute;left:15700;width:12767;height:770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" strokecolor="black [3200]" strokeweight="1pt">
                    <v:stroke endarrow="block" joinstyle="miter"/>
                  </v:shape>
                </v:group>
                <w10:wrap type="square"/>
              </v:group>
            </w:pict>
          </mc:Fallback>
        </mc:AlternateContent>
      </w:r>
    </w:p>
    <w:p w14:paraId="527E863C" w14:textId="45490487" w:rsidR="00CD7AF8" w:rsidRDefault="00CD7AF8"/>
    <w:p w14:paraId="5AF08C61" w14:textId="272F8E97" w:rsidR="00CD7AF8" w:rsidRDefault="00CD7AF8"/>
    <w:p w14:paraId="5946443F" w14:textId="7C46E802" w:rsidR="00CD7AF8" w:rsidRDefault="00CD7AF8"/>
    <w:p w14:paraId="77B50B03" w14:textId="4A61D415" w:rsidR="00CD7AF8" w:rsidRDefault="00CD7AF8"/>
    <w:p w14:paraId="77746208" w14:textId="0A71A8BA" w:rsidR="00CD7AF8" w:rsidRDefault="00CD7AF8"/>
    <w:p w14:paraId="46E1B522" w14:textId="40FB686A" w:rsidR="00CD7AF8" w:rsidRDefault="00CD7AF8"/>
    <w:p w14:paraId="5A80ADDF" w14:textId="3476A488" w:rsidR="00CD7AF8" w:rsidRDefault="00CD7AF8"/>
    <w:p w14:paraId="4692C3A2" w14:textId="77777777" w:rsidR="00ED134F" w:rsidRDefault="00ED134F"/>
    <w:p w14:paraId="159B2C64" w14:textId="55334482" w:rsidR="00CD7AF8" w:rsidRPr="00D03A6D" w:rsidRDefault="00B32DD9" w:rsidP="00577E33">
      <w:pPr>
        <w:rPr>
          <w:color w:val="2F5496" w:themeColor="accent1" w:themeShade="BF"/>
        </w:rPr>
      </w:pPr>
      <w:r>
        <w:rPr>
          <w:color w:val="2F5496" w:themeColor="accent1" w:themeShade="BF"/>
        </w:rPr>
        <w:lastRenderedPageBreak/>
        <w:t xml:space="preserve">3.2.1.3 </w:t>
      </w:r>
      <w:r w:rsidR="00CD7AF8" w:rsidRPr="00D03A6D">
        <w:rPr>
          <w:color w:val="2F5496" w:themeColor="accent1" w:themeShade="BF"/>
        </w:rPr>
        <w:t>Flight</w:t>
      </w:r>
      <w:r w:rsidR="00CD7AF8">
        <w:rPr>
          <w:color w:val="2F5496" w:themeColor="accent1" w:themeShade="BF"/>
        </w:rPr>
        <w:t>Aware</w:t>
      </w:r>
    </w:p>
    <w:p w14:paraId="7D02ACC6" w14:textId="77777777" w:rsidR="00CD7AF8" w:rsidRDefault="00CD7AF8"/>
    <w:p w14:paraId="6AAB2DD3" w14:textId="5766D166" w:rsidR="00CD7AF8" w:rsidRDefault="00B32DD9">
      <w:r w:rsidRPr="00B32DD9">
        <w:t>The design of the FlightAware application follows a simple format similar to the design of Flightradar24. As the user enters the application, the user is presented with a search window displaying recent searches and flight alerts. The window can be swiped to reveal the main interface of the map. It follows a similar format where the map fills the entire page accompanied by the addition of option buttons located at the bottom of the page</w:t>
      </w:r>
      <w:r w:rsidR="00CD7AF8">
        <w:t>.</w:t>
      </w:r>
    </w:p>
    <w:p w14:paraId="4409E845" w14:textId="0BD48079" w:rsidR="00CD7AF8" w:rsidRDefault="00ED134F">
      <w:r>
        <w:rPr>
          <w:noProof/>
        </w:rPr>
        <mc:AlternateContent>
          <mc:Choice Requires="wpg">
            <w:drawing>
              <wp:anchor distT="0" distB="0" distL="114300" distR="114300" simplePos="0" relativeHeight="251732992" behindDoc="0" locked="0" layoutInCell="1" allowOverlap="1" wp14:anchorId="0CDF756F" wp14:editId="7960E91B">
                <wp:simplePos x="0" y="0"/>
                <wp:positionH relativeFrom="column">
                  <wp:posOffset>-252239</wp:posOffset>
                </wp:positionH>
                <wp:positionV relativeFrom="paragraph">
                  <wp:posOffset>305858</wp:posOffset>
                </wp:positionV>
                <wp:extent cx="5813756" cy="6102180"/>
                <wp:effectExtent l="0" t="0" r="3175" b="0"/>
                <wp:wrapSquare wrapText="bothSides"/>
                <wp:docPr id="142" name="Group 142"/>
                <wp:cNvGraphicFramePr/>
                <a:graphic xmlns:a="http://schemas.openxmlformats.org/drawingml/2006/main">
                  <a:graphicData uri="http://schemas.microsoft.com/office/word/2010/wordprocessingGroup">
                    <wpg:wgp>
                      <wpg:cNvGrpSpPr/>
                      <wpg:grpSpPr>
                        <a:xfrm>
                          <a:off x="0" y="0"/>
                          <a:ext cx="5813756" cy="6102180"/>
                          <a:chOff x="0" y="0"/>
                          <a:chExt cx="5813756" cy="6102180"/>
                        </a:xfrm>
                      </wpg:grpSpPr>
                      <wpg:grpSp>
                        <wpg:cNvPr id="132" name="Group 132"/>
                        <wpg:cNvGrpSpPr/>
                        <wpg:grpSpPr>
                          <a:xfrm>
                            <a:off x="431321" y="0"/>
                            <a:ext cx="2033798" cy="613387"/>
                            <a:chOff x="0" y="0"/>
                            <a:chExt cx="2033798" cy="613387"/>
                          </a:xfrm>
                        </wpg:grpSpPr>
                        <wps:wsp>
                          <wps:cNvPr id="80" name="Text Box 80"/>
                          <wps:cNvSpPr txBox="1"/>
                          <wps:spPr>
                            <a:xfrm>
                              <a:off x="0" y="0"/>
                              <a:ext cx="1482350" cy="613387"/>
                            </a:xfrm>
                            <a:prstGeom prst="rect">
                              <a:avLst/>
                            </a:prstGeom>
                            <a:noFill/>
                            <a:ln w="6350">
                              <a:noFill/>
                            </a:ln>
                          </wps:spPr>
                          <wps:txbx>
                            <w:txbxContent>
                              <w:p w14:paraId="08E65545" w14:textId="77777777" w:rsidR="00577E33" w:rsidRPr="005F4F60" w:rsidRDefault="00577E33" w:rsidP="00577E33">
                                <w:pPr>
                                  <w:jc w:val="center"/>
                                  <w:rPr>
                                    <w:sz w:val="22"/>
                                    <w:szCs w:val="22"/>
                                  </w:rPr>
                                </w:pPr>
                                <w:r>
                                  <w:rPr>
                                    <w:sz w:val="22"/>
                                    <w:szCs w:val="22"/>
                                  </w:rPr>
                                  <w:t>Search bar to reveal dropdown window to track specific fl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Straight Arrow Connector 85"/>
                          <wps:cNvCnPr/>
                          <wps:spPr>
                            <a:xfrm>
                              <a:off x="1414732" y="327804"/>
                              <a:ext cx="619066" cy="17606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4" name="Group 134"/>
                        <wpg:cNvGrpSpPr/>
                        <wpg:grpSpPr>
                          <a:xfrm>
                            <a:off x="345057" y="2122099"/>
                            <a:ext cx="2121179" cy="596348"/>
                            <a:chOff x="0" y="0"/>
                            <a:chExt cx="2121179" cy="596348"/>
                          </a:xfrm>
                        </wpg:grpSpPr>
                        <wps:wsp>
                          <wps:cNvPr id="83" name="Text Box 83"/>
                          <wps:cNvSpPr txBox="1"/>
                          <wps:spPr>
                            <a:xfrm>
                              <a:off x="0" y="0"/>
                              <a:ext cx="1635697" cy="596348"/>
                            </a:xfrm>
                            <a:prstGeom prst="rect">
                              <a:avLst/>
                            </a:prstGeom>
                            <a:noFill/>
                            <a:ln w="6350">
                              <a:noFill/>
                            </a:ln>
                          </wps:spPr>
                          <wps:txbx>
                            <w:txbxContent>
                              <w:p w14:paraId="705A528A" w14:textId="77777777" w:rsidR="00577E33" w:rsidRPr="005F4F60" w:rsidRDefault="00577E33" w:rsidP="00577E33">
                                <w:pPr>
                                  <w:jc w:val="center"/>
                                  <w:rPr>
                                    <w:sz w:val="22"/>
                                    <w:szCs w:val="22"/>
                                  </w:rPr>
                                </w:pPr>
                                <w:r>
                                  <w:rPr>
                                    <w:sz w:val="22"/>
                                    <w:szCs w:val="22"/>
                                  </w:rPr>
                                  <w:t>Option buttons giving user additional content and available alt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a:off x="1570007" y="310550"/>
                              <a:ext cx="551172" cy="738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1" name="Group 131"/>
                        <wpg:cNvGrpSpPr/>
                        <wpg:grpSpPr>
                          <a:xfrm>
                            <a:off x="822624" y="287548"/>
                            <a:ext cx="4387970" cy="3266534"/>
                            <a:chOff x="0" y="0"/>
                            <a:chExt cx="4387970" cy="3266534"/>
                          </a:xfrm>
                        </wpg:grpSpPr>
                        <pic:pic xmlns:pic="http://schemas.openxmlformats.org/drawingml/2006/picture">
                          <pic:nvPicPr>
                            <pic:cNvPr id="72" name="Picture 72" descr="A close up of a map&#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644531" y="0"/>
                              <a:ext cx="1184910" cy="2567305"/>
                            </a:xfrm>
                            <a:prstGeom prst="rect">
                              <a:avLst/>
                            </a:prstGeom>
                          </pic:spPr>
                        </pic:pic>
                        <wpg:grpSp>
                          <wpg:cNvPr id="127" name="Group 127"/>
                          <wpg:cNvGrpSpPr/>
                          <wpg:grpSpPr>
                            <a:xfrm>
                              <a:off x="2737210" y="218535"/>
                              <a:ext cx="227858" cy="3019519"/>
                              <a:chOff x="0" y="0"/>
                              <a:chExt cx="227858" cy="3019519"/>
                            </a:xfrm>
                          </wpg:grpSpPr>
                          <wps:wsp>
                            <wps:cNvPr id="98" name="Straight Connector 98"/>
                            <wps:cNvCnPr/>
                            <wps:spPr>
                              <a:xfrm>
                                <a:off x="0" y="0"/>
                                <a:ext cx="226932"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00" name="Elbow Connector 100"/>
                            <wps:cNvCnPr/>
                            <wps:spPr>
                              <a:xfrm flipH="1">
                                <a:off x="178279" y="0"/>
                                <a:ext cx="49579" cy="2733011"/>
                              </a:xfrm>
                              <a:prstGeom prst="bentConnector3">
                                <a:avLst>
                                  <a:gd name="adj1" fmla="val 0"/>
                                </a:avLst>
                              </a:prstGeom>
                            </wps:spPr>
                            <wps:style>
                              <a:lnRef idx="2">
                                <a:schemeClr val="accent1"/>
                              </a:lnRef>
                              <a:fillRef idx="0">
                                <a:schemeClr val="accent1"/>
                              </a:fillRef>
                              <a:effectRef idx="1">
                                <a:schemeClr val="accent1"/>
                              </a:effectRef>
                              <a:fontRef idx="minor">
                                <a:schemeClr val="tx1"/>
                              </a:fontRef>
                            </wps:style>
                            <wps:bodyPr/>
                          </wps:wsp>
                          <wps:wsp>
                            <wps:cNvPr id="101" name="Straight Arrow Connector 101"/>
                            <wps:cNvCnPr/>
                            <wps:spPr>
                              <a:xfrm>
                                <a:off x="178519" y="2731699"/>
                                <a:ext cx="0" cy="28782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g:grpSp>
                          <wpg:cNvPr id="130" name="Group 130"/>
                          <wpg:cNvGrpSpPr/>
                          <wpg:grpSpPr>
                            <a:xfrm>
                              <a:off x="0" y="2317630"/>
                              <a:ext cx="1738774" cy="948904"/>
                              <a:chOff x="0" y="0"/>
                              <a:chExt cx="1738774" cy="948904"/>
                            </a:xfrm>
                          </wpg:grpSpPr>
                          <wps:wsp>
                            <wps:cNvPr id="102" name="Elbow Connector 102"/>
                            <wps:cNvCnPr/>
                            <wps:spPr>
                              <a:xfrm flipH="1">
                                <a:off x="0" y="0"/>
                                <a:ext cx="1738774" cy="534219"/>
                              </a:xfrm>
                              <a:prstGeom prst="bentConnector3">
                                <a:avLst>
                                  <a:gd name="adj1" fmla="val -11"/>
                                </a:avLst>
                              </a:prstGeom>
                            </wps:spPr>
                            <wps:style>
                              <a:lnRef idx="2">
                                <a:schemeClr val="accent2"/>
                              </a:lnRef>
                              <a:fillRef idx="0">
                                <a:schemeClr val="accent2"/>
                              </a:fillRef>
                              <a:effectRef idx="1">
                                <a:schemeClr val="accent2"/>
                              </a:effectRef>
                              <a:fontRef idx="minor">
                                <a:schemeClr val="tx1"/>
                              </a:fontRef>
                            </wps:style>
                            <wps:bodyPr/>
                          </wps:wsp>
                          <wps:wsp>
                            <wps:cNvPr id="103" name="Straight Arrow Connector 103"/>
                            <wps:cNvCnPr/>
                            <wps:spPr>
                              <a:xfrm flipH="1">
                                <a:off x="239" y="529087"/>
                                <a:ext cx="0" cy="41981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g:grpSp>
                        <wpg:grpSp>
                          <wpg:cNvPr id="129" name="Group 129"/>
                          <wpg:cNvGrpSpPr/>
                          <wpg:grpSpPr>
                            <a:xfrm>
                              <a:off x="1477993" y="2317630"/>
                              <a:ext cx="416232" cy="921017"/>
                              <a:chOff x="0" y="0"/>
                              <a:chExt cx="416232" cy="921017"/>
                            </a:xfrm>
                          </wpg:grpSpPr>
                          <wps:wsp>
                            <wps:cNvPr id="104" name="Elbow Connector 104"/>
                            <wps:cNvCnPr/>
                            <wps:spPr>
                              <a:xfrm flipH="1">
                                <a:off x="0" y="0"/>
                                <a:ext cx="416232" cy="635819"/>
                              </a:xfrm>
                              <a:prstGeom prst="bentConnector3">
                                <a:avLst>
                                  <a:gd name="adj1" fmla="val 1144"/>
                                </a:avLst>
                              </a:prstGeom>
                            </wps:spPr>
                            <wps:style>
                              <a:lnRef idx="2">
                                <a:schemeClr val="accent6"/>
                              </a:lnRef>
                              <a:fillRef idx="0">
                                <a:schemeClr val="accent6"/>
                              </a:fillRef>
                              <a:effectRef idx="1">
                                <a:schemeClr val="accent6"/>
                              </a:effectRef>
                              <a:fontRef idx="minor">
                                <a:schemeClr val="tx1"/>
                              </a:fontRef>
                            </wps:style>
                            <wps:bodyPr/>
                          </wps:wsp>
                          <wps:wsp>
                            <wps:cNvPr id="105" name="Straight Arrow Connector 105"/>
                            <wps:cNvCnPr/>
                            <wps:spPr>
                              <a:xfrm>
                                <a:off x="240" y="632604"/>
                                <a:ext cx="0" cy="288413"/>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g:grpSp>
                          <wpg:cNvPr id="128" name="Group 128"/>
                          <wpg:cNvGrpSpPr/>
                          <wpg:grpSpPr>
                            <a:xfrm>
                              <a:off x="2794719" y="2214113"/>
                              <a:ext cx="1593251" cy="1019725"/>
                              <a:chOff x="0" y="0"/>
                              <a:chExt cx="1593251" cy="1019725"/>
                            </a:xfrm>
                          </wpg:grpSpPr>
                          <wps:wsp>
                            <wps:cNvPr id="106" name="Elbow Connector 106"/>
                            <wps:cNvCnPr/>
                            <wps:spPr>
                              <a:xfrm>
                                <a:off x="0" y="0"/>
                                <a:ext cx="1589405" cy="735388"/>
                              </a:xfrm>
                              <a:prstGeom prst="bentConnector3">
                                <a:avLst>
                                  <a:gd name="adj1" fmla="val 22501"/>
                                </a:avLst>
                              </a:prstGeom>
                            </wps:spPr>
                            <wps:style>
                              <a:lnRef idx="2">
                                <a:schemeClr val="accent4"/>
                              </a:lnRef>
                              <a:fillRef idx="0">
                                <a:schemeClr val="accent4"/>
                              </a:fillRef>
                              <a:effectRef idx="1">
                                <a:schemeClr val="accent4"/>
                              </a:effectRef>
                              <a:fontRef idx="minor">
                                <a:schemeClr val="tx1"/>
                              </a:fontRef>
                            </wps:style>
                            <wps:bodyPr/>
                          </wps:wsp>
                          <wps:wsp>
                            <wps:cNvPr id="107" name="Straight Arrow Connector 107"/>
                            <wps:cNvCnPr/>
                            <wps:spPr>
                              <a:xfrm>
                                <a:off x="1593251" y="736121"/>
                                <a:ext cx="0" cy="28360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g:grpSp>
                      <wpg:grpSp>
                        <wpg:cNvPr id="141" name="Group 141"/>
                        <wpg:cNvGrpSpPr/>
                        <wpg:grpSpPr>
                          <a:xfrm>
                            <a:off x="0" y="3525329"/>
                            <a:ext cx="1380745" cy="2567940"/>
                            <a:chOff x="0" y="0"/>
                            <a:chExt cx="1380745" cy="2567940"/>
                          </a:xfrm>
                        </wpg:grpSpPr>
                        <pic:pic xmlns:pic="http://schemas.openxmlformats.org/drawingml/2006/picture">
                          <pic:nvPicPr>
                            <pic:cNvPr id="92" name="Picture 92" descr="A screenshot of a cell phone&#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95835" y="0"/>
                              <a:ext cx="1184910" cy="2567940"/>
                            </a:xfrm>
                            <a:prstGeom prst="rect">
                              <a:avLst/>
                            </a:prstGeom>
                          </pic:spPr>
                        </pic:pic>
                        <wps:wsp>
                          <wps:cNvPr id="108" name="Text Box 108"/>
                          <wps:cNvSpPr txBox="1"/>
                          <wps:spPr>
                            <a:xfrm rot="16200000">
                              <a:off x="-842211" y="1204823"/>
                              <a:ext cx="1944303" cy="259882"/>
                            </a:xfrm>
                            <a:prstGeom prst="rect">
                              <a:avLst/>
                            </a:prstGeom>
                            <a:noFill/>
                            <a:ln w="6350">
                              <a:noFill/>
                            </a:ln>
                          </wps:spPr>
                          <wps:txbx>
                            <w:txbxContent>
                              <w:p w14:paraId="5AAB098C" w14:textId="77777777" w:rsidR="00577E33" w:rsidRPr="005F4F60" w:rsidRDefault="00577E33" w:rsidP="00577E33">
                                <w:pPr>
                                  <w:jc w:val="center"/>
                                  <w:rPr>
                                    <w:sz w:val="22"/>
                                    <w:szCs w:val="22"/>
                                  </w:rPr>
                                </w:pPr>
                                <w:r>
                                  <w:rPr>
                                    <w:sz w:val="22"/>
                                    <w:szCs w:val="22"/>
                                  </w:rPr>
                                  <w:t>Users’ selected flights to t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0" name="Group 140"/>
                        <wpg:cNvGrpSpPr/>
                        <wpg:grpSpPr>
                          <a:xfrm>
                            <a:off x="1431985" y="3525329"/>
                            <a:ext cx="1434379" cy="2576851"/>
                            <a:chOff x="0" y="0"/>
                            <a:chExt cx="1434379" cy="2576851"/>
                          </a:xfrm>
                        </wpg:grpSpPr>
                        <pic:pic xmlns:pic="http://schemas.openxmlformats.org/drawingml/2006/picture">
                          <pic:nvPicPr>
                            <pic:cNvPr id="75" name="Picture 75" descr="A screenshot of a cell phone&#10;&#10;Description automatically generated"/>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249469" y="0"/>
                              <a:ext cx="1184910" cy="2569210"/>
                            </a:xfrm>
                            <a:prstGeom prst="rect">
                              <a:avLst/>
                            </a:prstGeom>
                          </pic:spPr>
                        </pic:pic>
                        <wps:wsp>
                          <wps:cNvPr id="109" name="Text Box 109"/>
                          <wps:cNvSpPr txBox="1"/>
                          <wps:spPr>
                            <a:xfrm rot="16200000">
                              <a:off x="-1087625" y="1239328"/>
                              <a:ext cx="2425148" cy="249898"/>
                            </a:xfrm>
                            <a:prstGeom prst="rect">
                              <a:avLst/>
                            </a:prstGeom>
                            <a:noFill/>
                            <a:ln w="6350">
                              <a:noFill/>
                            </a:ln>
                          </wps:spPr>
                          <wps:txbx>
                            <w:txbxContent>
                              <w:p w14:paraId="3B8CEFF0" w14:textId="77777777" w:rsidR="00577E33" w:rsidRPr="005F4F60" w:rsidRDefault="00577E33" w:rsidP="00577E33">
                                <w:pPr>
                                  <w:jc w:val="center"/>
                                  <w:rPr>
                                    <w:sz w:val="22"/>
                                    <w:szCs w:val="22"/>
                                  </w:rPr>
                                </w:pPr>
                                <w:r>
                                  <w:rPr>
                                    <w:sz w:val="22"/>
                                    <w:szCs w:val="22"/>
                                  </w:rPr>
                                  <w:t>Nearby flights based on users’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9" name="Group 139"/>
                        <wpg:cNvGrpSpPr/>
                        <wpg:grpSpPr>
                          <a:xfrm>
                            <a:off x="2898475" y="3525329"/>
                            <a:ext cx="1446185" cy="2568575"/>
                            <a:chOff x="0" y="0"/>
                            <a:chExt cx="1446185" cy="2568575"/>
                          </a:xfrm>
                        </wpg:grpSpPr>
                        <pic:pic xmlns:pic="http://schemas.openxmlformats.org/drawingml/2006/picture">
                          <pic:nvPicPr>
                            <pic:cNvPr id="71" name="Picture 71" descr="A screenshot of a cell phone&#10;&#10;Description automatically generated"/>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261275" y="0"/>
                              <a:ext cx="1184910" cy="2568575"/>
                            </a:xfrm>
                            <a:prstGeom prst="rect">
                              <a:avLst/>
                            </a:prstGeom>
                          </pic:spPr>
                        </pic:pic>
                        <wps:wsp>
                          <wps:cNvPr id="110" name="Text Box 110"/>
                          <wps:cNvSpPr txBox="1"/>
                          <wps:spPr>
                            <a:xfrm rot="16200000">
                              <a:off x="-883163" y="1167441"/>
                              <a:ext cx="2021903" cy="255578"/>
                            </a:xfrm>
                            <a:prstGeom prst="rect">
                              <a:avLst/>
                            </a:prstGeom>
                            <a:noFill/>
                            <a:ln w="6350">
                              <a:noFill/>
                            </a:ln>
                          </wps:spPr>
                          <wps:txbx>
                            <w:txbxContent>
                              <w:p w14:paraId="356E3F19" w14:textId="77777777" w:rsidR="00577E33" w:rsidRPr="005F4F60" w:rsidRDefault="00577E33" w:rsidP="00577E33">
                                <w:pPr>
                                  <w:jc w:val="center"/>
                                  <w:rPr>
                                    <w:sz w:val="22"/>
                                    <w:szCs w:val="22"/>
                                  </w:rPr>
                                </w:pPr>
                                <w:r>
                                  <w:rPr>
                                    <w:sz w:val="22"/>
                                    <w:szCs w:val="22"/>
                                  </w:rPr>
                                  <w:t>Search window and alert se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Group 138"/>
                        <wpg:cNvGrpSpPr/>
                        <wpg:grpSpPr>
                          <a:xfrm>
                            <a:off x="4364966" y="3525329"/>
                            <a:ext cx="1445470" cy="2568575"/>
                            <a:chOff x="0" y="0"/>
                            <a:chExt cx="1445470" cy="2568575"/>
                          </a:xfrm>
                        </wpg:grpSpPr>
                        <pic:pic xmlns:pic="http://schemas.openxmlformats.org/drawingml/2006/picture">
                          <pic:nvPicPr>
                            <pic:cNvPr id="73" name="Picture 73" descr="A close up of a map&#10;&#10;Description automatically generated"/>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260560" y="0"/>
                              <a:ext cx="1184910" cy="2568575"/>
                            </a:xfrm>
                            <a:prstGeom prst="rect">
                              <a:avLst/>
                            </a:prstGeom>
                          </pic:spPr>
                        </pic:pic>
                        <wps:wsp>
                          <wps:cNvPr id="111" name="Text Box 111"/>
                          <wps:cNvSpPr txBox="1"/>
                          <wps:spPr>
                            <a:xfrm rot="16200000">
                              <a:off x="-826368" y="1190445"/>
                              <a:ext cx="1913993" cy="261257"/>
                            </a:xfrm>
                            <a:prstGeom prst="rect">
                              <a:avLst/>
                            </a:prstGeom>
                            <a:noFill/>
                            <a:ln w="6350">
                              <a:noFill/>
                            </a:ln>
                          </wps:spPr>
                          <wps:txbx>
                            <w:txbxContent>
                              <w:p w14:paraId="6CE7DAB3" w14:textId="77777777" w:rsidR="00577E33" w:rsidRPr="005F4F60" w:rsidRDefault="00577E33" w:rsidP="00577E33">
                                <w:pPr>
                                  <w:jc w:val="center"/>
                                  <w:rPr>
                                    <w:sz w:val="22"/>
                                    <w:szCs w:val="22"/>
                                  </w:rPr>
                                </w:pPr>
                                <w:r>
                                  <w:rPr>
                                    <w:sz w:val="22"/>
                                    <w:szCs w:val="22"/>
                                  </w:rPr>
                                  <w:t>Settings window to alter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Group 135"/>
                        <wpg:cNvGrpSpPr/>
                        <wpg:grpSpPr>
                          <a:xfrm>
                            <a:off x="3619740" y="138023"/>
                            <a:ext cx="2194016" cy="757432"/>
                            <a:chOff x="0" y="0"/>
                            <a:chExt cx="2194016" cy="757432"/>
                          </a:xfrm>
                        </wpg:grpSpPr>
                        <wps:wsp>
                          <wps:cNvPr id="82" name="Text Box 82"/>
                          <wps:cNvSpPr txBox="1"/>
                          <wps:spPr>
                            <a:xfrm>
                              <a:off x="710720" y="0"/>
                              <a:ext cx="1483296" cy="471398"/>
                            </a:xfrm>
                            <a:prstGeom prst="rect">
                              <a:avLst/>
                            </a:prstGeom>
                            <a:noFill/>
                            <a:ln w="6350">
                              <a:noFill/>
                            </a:ln>
                          </wps:spPr>
                          <wps:txbx>
                            <w:txbxContent>
                              <w:p w14:paraId="64A35D07" w14:textId="77777777" w:rsidR="00577E33" w:rsidRPr="005F4F60" w:rsidRDefault="00577E33" w:rsidP="00577E33">
                                <w:pPr>
                                  <w:jc w:val="center"/>
                                  <w:rPr>
                                    <w:sz w:val="22"/>
                                    <w:szCs w:val="22"/>
                                  </w:rPr>
                                </w:pPr>
                                <w:r>
                                  <w:rPr>
                                    <w:sz w:val="22"/>
                                    <w:szCs w:val="22"/>
                                  </w:rPr>
                                  <w:t>Trails indicating recent flight path of airc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Straight Arrow Connector 88"/>
                          <wps:cNvCnPr/>
                          <wps:spPr>
                            <a:xfrm flipH="1">
                              <a:off x="0" y="299049"/>
                              <a:ext cx="727868" cy="4583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6" name="Group 136"/>
                        <wpg:cNvGrpSpPr/>
                        <wpg:grpSpPr>
                          <a:xfrm>
                            <a:off x="3355196" y="1079021"/>
                            <a:ext cx="2401033" cy="596347"/>
                            <a:chOff x="0" y="0"/>
                            <a:chExt cx="2401033" cy="596347"/>
                          </a:xfrm>
                        </wpg:grpSpPr>
                        <wps:wsp>
                          <wps:cNvPr id="81" name="Text Box 81"/>
                          <wps:cNvSpPr txBox="1"/>
                          <wps:spPr>
                            <a:xfrm>
                              <a:off x="992517" y="0"/>
                              <a:ext cx="1408516" cy="596347"/>
                            </a:xfrm>
                            <a:prstGeom prst="rect">
                              <a:avLst/>
                            </a:prstGeom>
                            <a:noFill/>
                            <a:ln w="6350">
                              <a:noFill/>
                            </a:ln>
                          </wps:spPr>
                          <wps:txbx>
                            <w:txbxContent>
                              <w:p w14:paraId="2D8A5617" w14:textId="77777777" w:rsidR="00577E33" w:rsidRPr="005F4F60" w:rsidRDefault="00577E33" w:rsidP="00577E33">
                                <w:pPr>
                                  <w:jc w:val="center"/>
                                  <w:rPr>
                                    <w:sz w:val="22"/>
                                    <w:szCs w:val="22"/>
                                  </w:rPr>
                                </w:pPr>
                                <w:r>
                                  <w:rPr>
                                    <w:sz w:val="22"/>
                                    <w:szCs w:val="22"/>
                                  </w:rPr>
                                  <w:t>On click of plane icon displays information about the f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Straight Arrow Connector 89"/>
                          <wps:cNvCnPr/>
                          <wps:spPr>
                            <a:xfrm flipH="1" flipV="1">
                              <a:off x="0" y="3594"/>
                              <a:ext cx="976874" cy="3237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7" name="Group 137"/>
                        <wpg:cNvGrpSpPr/>
                        <wpg:grpSpPr>
                          <a:xfrm>
                            <a:off x="3441460" y="2007080"/>
                            <a:ext cx="2314769" cy="594000"/>
                            <a:chOff x="0" y="0"/>
                            <a:chExt cx="2314769" cy="594000"/>
                          </a:xfrm>
                        </wpg:grpSpPr>
                        <wps:wsp>
                          <wps:cNvPr id="90" name="Text Box 90"/>
                          <wps:cNvSpPr txBox="1"/>
                          <wps:spPr>
                            <a:xfrm>
                              <a:off x="906253" y="0"/>
                              <a:ext cx="1408516" cy="594000"/>
                            </a:xfrm>
                            <a:prstGeom prst="rect">
                              <a:avLst/>
                            </a:prstGeom>
                            <a:noFill/>
                            <a:ln w="6350">
                              <a:noFill/>
                            </a:ln>
                          </wps:spPr>
                          <wps:txbx>
                            <w:txbxContent>
                              <w:p w14:paraId="2D64E553" w14:textId="77777777" w:rsidR="00577E33" w:rsidRPr="005F4F60" w:rsidRDefault="00577E33" w:rsidP="00577E33">
                                <w:pPr>
                                  <w:jc w:val="center"/>
                                  <w:rPr>
                                    <w:sz w:val="22"/>
                                    <w:szCs w:val="22"/>
                                  </w:rPr>
                                </w:pPr>
                                <w:r>
                                  <w:rPr>
                                    <w:sz w:val="22"/>
                                    <w:szCs w:val="22"/>
                                  </w:rPr>
                                  <w:t>Button to direct user back to their current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Straight Arrow Connector 91"/>
                          <wps:cNvCnPr/>
                          <wps:spPr>
                            <a:xfrm flipH="1">
                              <a:off x="0" y="235788"/>
                              <a:ext cx="903041" cy="18742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33" name="Group 133"/>
                        <wpg:cNvGrpSpPr/>
                        <wpg:grpSpPr>
                          <a:xfrm>
                            <a:off x="345057" y="925902"/>
                            <a:ext cx="2451687" cy="942797"/>
                            <a:chOff x="0" y="0"/>
                            <a:chExt cx="2451687" cy="942797"/>
                          </a:xfrm>
                        </wpg:grpSpPr>
                        <wps:wsp>
                          <wps:cNvPr id="84" name="Text Box 84"/>
                          <wps:cNvSpPr txBox="1"/>
                          <wps:spPr>
                            <a:xfrm>
                              <a:off x="0" y="0"/>
                              <a:ext cx="1676400" cy="942797"/>
                            </a:xfrm>
                            <a:prstGeom prst="rect">
                              <a:avLst/>
                            </a:prstGeom>
                            <a:noFill/>
                            <a:ln w="6350">
                              <a:noFill/>
                            </a:ln>
                          </wps:spPr>
                          <wps:txbx>
                            <w:txbxContent>
                              <w:p w14:paraId="07355ADB" w14:textId="77777777" w:rsidR="00577E33" w:rsidRPr="005F4F60" w:rsidRDefault="00577E33" w:rsidP="00577E33">
                                <w:pPr>
                                  <w:jc w:val="center"/>
                                  <w:rPr>
                                    <w:sz w:val="22"/>
                                    <w:szCs w:val="22"/>
                                  </w:rPr>
                                </w:pPr>
                                <w:r>
                                  <w:rPr>
                                    <w:sz w:val="22"/>
                                    <w:szCs w:val="22"/>
                                  </w:rPr>
                                  <w:t>Plane icon follows colour scheme of the page. Not contrasting with other features, blends into the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Straight Arrow Connector 86"/>
                          <wps:cNvCnPr/>
                          <wps:spPr>
                            <a:xfrm>
                              <a:off x="1633267" y="483080"/>
                              <a:ext cx="818420" cy="4202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0CDF756F" id="Group 142" o:spid="_x0000_s1108" style="position:absolute;margin-left:-19.85pt;margin-top:24.1pt;width:457.8pt;height:480.5pt;z-index:251732992" coordsize="58137,610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q56pHwAAM1tJREFU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">
                <v:group id="Group 132" o:spid="_x0000_s1109" style="position:absolute;left:4313;width:20338;height:6133" coordsize="20337,61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jaQ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">
                  <v:shape id="Text Box 80" o:spid="_x0000_s1110" type="#_x0000_t202" style="position:absolute;width:14823;height:61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" filled="f" stroked="f" strokeweight=".5pt">
                    <v:textbox>
                      <w:txbxContent>
                        <w:p w14:paraId="08E65545" w14:textId="77777777" w:rsidR="00577E33" w:rsidRPr="005F4F60" w:rsidRDefault="00577E33" w:rsidP="00577E33">
                          <w:pPr>
                            <w:jc w:val="center"/>
                            <w:rPr>
                              <w:sz w:val="22"/>
                              <w:szCs w:val="22"/>
                            </w:rPr>
                          </w:pPr>
                          <w:r>
                            <w:rPr>
                              <w:sz w:val="22"/>
                              <w:szCs w:val="22"/>
                            </w:rPr>
                            <w:t>Search bar to reveal dropdown window to track specific flights.</w:t>
                          </w:r>
                        </w:p>
                      </w:txbxContent>
                    </v:textbox>
                  </v:shape>
                  <v:shape id="Straight Arrow Connector 85" o:spid="_x0000_s1111" type="#_x0000_t32" style="position:absolute;left:14147;top:3278;width:6190;height:17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" strokecolor="black [3200]" strokeweight="1pt">
                    <v:stroke endarrow="block" joinstyle="miter"/>
                  </v:shape>
                </v:group>
                <v:group id="Group 134" o:spid="_x0000_s1112" style="position:absolute;left:3450;top:21220;width:21212;height:5964" coordsize="21211,5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wt/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">
                  <v:shape id="Text Box 83" o:spid="_x0000_s1113" type="#_x0000_t202" style="position:absolute;width:16356;height:5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" filled="f" stroked="f" strokeweight=".5pt">
                    <v:textbox>
                      <w:txbxContent>
                        <w:p w14:paraId="705A528A" w14:textId="77777777" w:rsidR="00577E33" w:rsidRPr="005F4F60" w:rsidRDefault="00577E33" w:rsidP="00577E33">
                          <w:pPr>
                            <w:jc w:val="center"/>
                            <w:rPr>
                              <w:sz w:val="22"/>
                              <w:szCs w:val="22"/>
                            </w:rPr>
                          </w:pPr>
                          <w:r>
                            <w:rPr>
                              <w:sz w:val="22"/>
                              <w:szCs w:val="22"/>
                            </w:rPr>
                            <w:t>Option buttons giving user additional content and available alterations.</w:t>
                          </w:r>
                        </w:p>
                      </w:txbxContent>
                    </v:textbox>
                  </v:shape>
                  <v:shape id="Straight Arrow Connector 87" o:spid="_x0000_s1114" type="#_x0000_t32" style="position:absolute;left:15700;top:3105;width:5511;height:7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" strokecolor="black [3200]" strokeweight="1pt">
                    <v:stroke endarrow="block" joinstyle="miter"/>
                  </v:shape>
                </v:group>
                <v:group id="Group 131" o:spid="_x0000_s1115" style="position:absolute;left:8226;top:2875;width:43879;height:32665" coordsize="43879,32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uKjn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">
                  <v:shape id="Picture 72" o:spid="_x0000_s1116" type="#_x0000_t75" alt="A close up of a map&#10;&#10;Description automatically generated" style="position:absolute;left:16445;width:11849;height:256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">
                    <v:imagedata r:id="rId43" o:title="A close up of a map&#10;&#10;Description automatically generated"/>
                  </v:shape>
                  <v:group id="Group 127" o:spid="_x0000_s1117" style="position:absolute;left:27372;top:2185;width:2278;height:30195" coordsize="2278,301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">
                    <v:line id="Straight Connector 98" o:spid="_x0000_s1118" style="position:absolute;visibility:visible;mso-wrap-style:square" from="0,0" to="226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" strokecolor="#4472c4 [3204]" strokeweight="1pt">
                      <v:stroke joinstyle="miter"/>
                    </v:line>
                    <v:shape id="Elbow Connector 100" o:spid="_x0000_s1119" type="#_x0000_t34" style="position:absolute;left:1782;width:496;height:2733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" adj="0" strokecolor="#4472c4 [3204]" strokeweight="1pt"/>
                    <v:shape id="Straight Arrow Connector 101" o:spid="_x0000_s1120" type="#_x0000_t32" style="position:absolute;left:1785;top:27316;width:0;height:287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" strokecolor="#4472c4 [3204]" strokeweight="1pt">
                      <v:stroke endarrow="block" joinstyle="miter"/>
                    </v:shape>
                  </v:group>
                  <v:group id="Group 130" o:spid="_x0000_s1121" style="position:absolute;top:23176;width:17387;height:9489" coordsize="17387,94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">
                    <v:shape id="Elbow Connector 102" o:spid="_x0000_s1122" type="#_x0000_t34" style="position:absolute;width:17387;height:534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" adj="-2" strokecolor="#ed7d31 [3205]" strokeweight="1pt"/>
                    <v:shape id="Straight Arrow Connector 103" o:spid="_x0000_s1123" type="#_x0000_t32" style="position:absolute;left:2;top:5290;width:0;height:419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" strokecolor="#ed7d31 [3205]" strokeweight="1pt">
                      <v:stroke endarrow="block" joinstyle="miter"/>
                    </v:shape>
                  </v:group>
                  <v:group id="Group 129" o:spid="_x0000_s1124" style="position:absolute;left:14779;top:23176;width:4163;height:9210" coordsize="4162,9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zI8yQAAAOE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">
                    <v:shape id="Elbow Connector 104" o:spid="_x0000_s1125" type="#_x0000_t34" style="position:absolute;width:4162;height:635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" adj="247" strokecolor="#70ad47 [3209]" strokeweight="1pt"/>
                    <v:shape id="Straight Arrow Connector 105" o:spid="_x0000_s1126" type="#_x0000_t32" style="position:absolute;left:2;top:6326;width:0;height:28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" strokecolor="#70ad47 [3209]" strokeweight="1pt">
                      <v:stroke endarrow="block" joinstyle="miter"/>
                    </v:shape>
                  </v:group>
                  <v:group id="Group 128" o:spid="_x0000_s1127" style="position:absolute;left:27947;top:22141;width:15932;height:10197" coordsize="15932,101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">
                    <v:shape id="Elbow Connector 106" o:spid="_x0000_s1128" type="#_x0000_t34" style="position:absolute;width:15894;height:7353;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" adj="4860" strokecolor="#ffc000 [3207]" strokeweight="1pt"/>
                    <v:shape id="Straight Arrow Connector 107" o:spid="_x0000_s1129" type="#_x0000_t32" style="position:absolute;left:15932;top:7361;width:0;height:283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" strokecolor="#ffc000 [3207]" strokeweight="1pt">
                      <v:stroke endarrow="block" joinstyle="miter"/>
                    </v:shape>
                  </v:group>
                </v:group>
                <v:group id="Group 141" o:spid="_x0000_s1130" style="position:absolute;top:35253;width:13807;height:25679" coordsize="13807,256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tua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">
                  <v:shape id="Picture 92" o:spid="_x0000_s1131" type="#_x0000_t75" alt="A screenshot of a cell phone&#10;&#10;Description automatically generated" style="position:absolute;left:1958;width:11849;height:25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">
                    <v:imagedata r:id="rId44" o:title="A screenshot of a cell phone&#10;&#10;Description automatically generated"/>
                  </v:shape>
                  <v:shape id="Text Box 108" o:spid="_x0000_s1132" type="#_x0000_t202" style="position:absolute;left:-8423;top:12049;width:19443;height:259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" filled="f" stroked="f" strokeweight=".5pt">
                    <v:textbox>
                      <w:txbxContent>
                        <w:p w14:paraId="5AAB098C" w14:textId="77777777" w:rsidR="00577E33" w:rsidRPr="005F4F60" w:rsidRDefault="00577E33" w:rsidP="00577E33">
                          <w:pPr>
                            <w:jc w:val="center"/>
                            <w:rPr>
                              <w:sz w:val="22"/>
                              <w:szCs w:val="22"/>
                            </w:rPr>
                          </w:pPr>
                          <w:r>
                            <w:rPr>
                              <w:sz w:val="22"/>
                              <w:szCs w:val="22"/>
                            </w:rPr>
                            <w:t>Users’ selected flights to track.</w:t>
                          </w:r>
                        </w:p>
                      </w:txbxContent>
                    </v:textbox>
                  </v:shape>
                </v:group>
                <v:group id="Group 140" o:spid="_x0000_s1133" style="position:absolute;left:14319;top:35253;width:14344;height:25768" coordsize="14343,257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">
                  <v:shape id="Picture 75" o:spid="_x0000_s1134" type="#_x0000_t75" alt="A screenshot of a cell phone&#10;&#10;Description automatically generated" style="position:absolute;left:2494;width:11849;height:256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">
                    <v:imagedata r:id="rId45" o:title="A screenshot of a cell phone&#10;&#10;Description automatically generated"/>
                  </v:shape>
                  <v:shape id="Text Box 109" o:spid="_x0000_s1135" type="#_x0000_t202" style="position:absolute;left:-10877;top:12394;width:24251;height:249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" filled="f" stroked="f" strokeweight=".5pt">
                    <v:textbox>
                      <w:txbxContent>
                        <w:p w14:paraId="3B8CEFF0" w14:textId="77777777" w:rsidR="00577E33" w:rsidRPr="005F4F60" w:rsidRDefault="00577E33" w:rsidP="00577E33">
                          <w:pPr>
                            <w:jc w:val="center"/>
                            <w:rPr>
                              <w:sz w:val="22"/>
                              <w:szCs w:val="22"/>
                            </w:rPr>
                          </w:pPr>
                          <w:r>
                            <w:rPr>
                              <w:sz w:val="22"/>
                              <w:szCs w:val="22"/>
                            </w:rPr>
                            <w:t>Nearby flights based on users’ location.</w:t>
                          </w:r>
                        </w:p>
                      </w:txbxContent>
                    </v:textbox>
                  </v:shape>
                </v:group>
                <v:group id="Group 139" o:spid="_x0000_s1136" style="position:absolute;left:28984;top:35253;width:14462;height:25686" coordsize="14461,256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">
                  <v:shape id="Picture 71" o:spid="_x0000_s1137" type="#_x0000_t75" alt="A screenshot of a cell phone&#10;&#10;Description automatically generated" style="position:absolute;left:2612;width:11849;height:25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">
                    <v:imagedata r:id="rId46" o:title="A screenshot of a cell phone&#10;&#10;Description automatically generated"/>
                  </v:shape>
                  <v:shape id="Text Box 110" o:spid="_x0000_s1138" type="#_x0000_t202" style="position:absolute;left:-8832;top:11674;width:20219;height:25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" filled="f" stroked="f" strokeweight=".5pt">
                    <v:textbox>
                      <w:txbxContent>
                        <w:p w14:paraId="356E3F19" w14:textId="77777777" w:rsidR="00577E33" w:rsidRPr="005F4F60" w:rsidRDefault="00577E33" w:rsidP="00577E33">
                          <w:pPr>
                            <w:jc w:val="center"/>
                            <w:rPr>
                              <w:sz w:val="22"/>
                              <w:szCs w:val="22"/>
                            </w:rPr>
                          </w:pPr>
                          <w:r>
                            <w:rPr>
                              <w:sz w:val="22"/>
                              <w:szCs w:val="22"/>
                            </w:rPr>
                            <w:t>Search window and alert setup.</w:t>
                          </w:r>
                        </w:p>
                      </w:txbxContent>
                    </v:textbox>
                  </v:shape>
                </v:group>
                <v:group id="Group 138" o:spid="_x0000_s1139" style="position:absolute;left:43649;top:35253;width:14455;height:25686" coordsize="14454,256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">
                  <v:shape id="Picture 73" o:spid="_x0000_s1140" type="#_x0000_t75" alt="A close up of a map&#10;&#10;Description automatically generated" style="position:absolute;left:2605;width:11849;height:25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">
                    <v:imagedata r:id="rId47" o:title="A close up of a map&#10;&#10;Description automatically generated"/>
                  </v:shape>
                  <v:shape id="Text Box 111" o:spid="_x0000_s1141" type="#_x0000_t202" style="position:absolute;left:-8264;top:11904;width:19140;height:261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" filled="f" stroked="f" strokeweight=".5pt">
                    <v:textbox>
                      <w:txbxContent>
                        <w:p w14:paraId="6CE7DAB3" w14:textId="77777777" w:rsidR="00577E33" w:rsidRPr="005F4F60" w:rsidRDefault="00577E33" w:rsidP="00577E33">
                          <w:pPr>
                            <w:jc w:val="center"/>
                            <w:rPr>
                              <w:sz w:val="22"/>
                              <w:szCs w:val="22"/>
                            </w:rPr>
                          </w:pPr>
                          <w:r>
                            <w:rPr>
                              <w:sz w:val="22"/>
                              <w:szCs w:val="22"/>
                            </w:rPr>
                            <w:t>Settings window to alter map.</w:t>
                          </w:r>
                        </w:p>
                      </w:txbxContent>
                    </v:textbox>
                  </v:shape>
                </v:group>
                <v:group id="Group 135" o:spid="_x0000_s1142" style="position:absolute;left:36197;top:1380;width:21940;height:7574" coordsize="21940,75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">
                  <v:shape id="Text Box 82" o:spid="_x0000_s1143" type="#_x0000_t202" style="position:absolute;left:7107;width:14833;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" filled="f" stroked="f" strokeweight=".5pt">
                    <v:textbox>
                      <w:txbxContent>
                        <w:p w14:paraId="64A35D07" w14:textId="77777777" w:rsidR="00577E33" w:rsidRPr="005F4F60" w:rsidRDefault="00577E33" w:rsidP="00577E33">
                          <w:pPr>
                            <w:jc w:val="center"/>
                            <w:rPr>
                              <w:sz w:val="22"/>
                              <w:szCs w:val="22"/>
                            </w:rPr>
                          </w:pPr>
                          <w:r>
                            <w:rPr>
                              <w:sz w:val="22"/>
                              <w:szCs w:val="22"/>
                            </w:rPr>
                            <w:t>Trails indicating recent flight path of aircraft.</w:t>
                          </w:r>
                        </w:p>
                      </w:txbxContent>
                    </v:textbox>
                  </v:shape>
                  <v:shape id="Straight Arrow Connector 88" o:spid="_x0000_s1144" type="#_x0000_t32" style="position:absolute;top:2990;width:7278;height:458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" strokecolor="black [3200]" strokeweight="1pt">
                    <v:stroke endarrow="block" joinstyle="miter"/>
                  </v:shape>
                </v:group>
                <v:group id="Group 136" o:spid="_x0000_s1145" style="position:absolute;left:33551;top:10790;width:24011;height:5963" coordsize="24010,5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shape id="Text Box 81" o:spid="_x0000_s1146" type="#_x0000_t202" style="position:absolute;left:9925;width:14085;height:5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" filled="f" stroked="f" strokeweight=".5pt">
                    <v:textbox>
                      <w:txbxContent>
                        <w:p w14:paraId="2D8A5617" w14:textId="77777777" w:rsidR="00577E33" w:rsidRPr="005F4F60" w:rsidRDefault="00577E33" w:rsidP="00577E33">
                          <w:pPr>
                            <w:jc w:val="center"/>
                            <w:rPr>
                              <w:sz w:val="22"/>
                              <w:szCs w:val="22"/>
                            </w:rPr>
                          </w:pPr>
                          <w:r>
                            <w:rPr>
                              <w:sz w:val="22"/>
                              <w:szCs w:val="22"/>
                            </w:rPr>
                            <w:t>On click of plane icon displays information about the flight.</w:t>
                          </w:r>
                        </w:p>
                      </w:txbxContent>
                    </v:textbox>
                  </v:shape>
                  <v:shape id="Straight Arrow Connector 89" o:spid="_x0000_s1147" type="#_x0000_t32" style="position:absolute;top:35;width:9768;height:323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" strokecolor="black [3200]" strokeweight="1pt">
                    <v:stroke endarrow="block" joinstyle="miter"/>
                  </v:shape>
                </v:group>
                <v:group id="Group 137" o:spid="_x0000_s1148" style="position:absolute;left:34414;top:20070;width:23148;height:5940" coordsize="23147,59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">
                  <v:shape id="Text Box 90" o:spid="_x0000_s1149" type="#_x0000_t202" style="position:absolute;left:9062;width:14085;height:5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" filled="f" stroked="f" strokeweight=".5pt">
                    <v:textbox>
                      <w:txbxContent>
                        <w:p w14:paraId="2D64E553" w14:textId="77777777" w:rsidR="00577E33" w:rsidRPr="005F4F60" w:rsidRDefault="00577E33" w:rsidP="00577E33">
                          <w:pPr>
                            <w:jc w:val="center"/>
                            <w:rPr>
                              <w:sz w:val="22"/>
                              <w:szCs w:val="22"/>
                            </w:rPr>
                          </w:pPr>
                          <w:r>
                            <w:rPr>
                              <w:sz w:val="22"/>
                              <w:szCs w:val="22"/>
                            </w:rPr>
                            <w:t>Button to direct user back to their current location.</w:t>
                          </w:r>
                        </w:p>
                      </w:txbxContent>
                    </v:textbox>
                  </v:shape>
                  <v:shape id="Straight Arrow Connector 91" o:spid="_x0000_s1150" type="#_x0000_t32" style="position:absolute;top:2357;width:9030;height:187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" strokecolor="black [3200]" strokeweight="1pt">
                    <v:stroke endarrow="block" joinstyle="miter"/>
                  </v:shape>
                </v:group>
                <v:group id="Group 133" o:spid="_x0000_s1151" style="position:absolute;left:3450;top:9259;width:24517;height:9427" coordsize="24516,94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">
                  <v:shape id="Text Box 84" o:spid="_x0000_s1152" type="#_x0000_t202" style="position:absolute;width:16764;height:94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" filled="f" stroked="f" strokeweight=".5pt">
                    <v:textbox>
                      <w:txbxContent>
                        <w:p w14:paraId="07355ADB" w14:textId="77777777" w:rsidR="00577E33" w:rsidRPr="005F4F60" w:rsidRDefault="00577E33" w:rsidP="00577E33">
                          <w:pPr>
                            <w:jc w:val="center"/>
                            <w:rPr>
                              <w:sz w:val="22"/>
                              <w:szCs w:val="22"/>
                            </w:rPr>
                          </w:pPr>
                          <w:r>
                            <w:rPr>
                              <w:sz w:val="22"/>
                              <w:szCs w:val="22"/>
                            </w:rPr>
                            <w:t>Plane icon follows colour scheme of the page. Not contrasting with other features, blends into the design.</w:t>
                          </w:r>
                        </w:p>
                      </w:txbxContent>
                    </v:textbox>
                  </v:shape>
                  <v:shape id="Straight Arrow Connector 86" o:spid="_x0000_s1153" type="#_x0000_t32" style="position:absolute;left:16332;top:4830;width:8184;height:420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" strokecolor="black [3200]" strokeweight="1pt">
                    <v:stroke endarrow="block" joinstyle="miter"/>
                  </v:shape>
                </v:group>
                <w10:wrap type="square"/>
              </v:group>
            </w:pict>
          </mc:Fallback>
        </mc:AlternateContent>
      </w:r>
    </w:p>
    <w:p w14:paraId="4B207921" w14:textId="25471C74" w:rsidR="00CD7AF8" w:rsidRDefault="00CD7AF8"/>
    <w:p w14:paraId="720E9969" w14:textId="7152547F" w:rsidR="00ED134F" w:rsidRDefault="00ED134F"/>
    <w:p w14:paraId="31FD8A9A" w14:textId="3469BE57" w:rsidR="00ED134F" w:rsidRDefault="00ED134F"/>
    <w:p w14:paraId="30EF087A" w14:textId="1C043237" w:rsidR="00ED134F" w:rsidRDefault="00ED134F"/>
    <w:p w14:paraId="70CCFB05" w14:textId="2B528C65" w:rsidR="00ED134F" w:rsidRDefault="00ED134F"/>
    <w:p w14:paraId="24F782B3" w14:textId="1D70CF7C" w:rsidR="00ED134F" w:rsidRDefault="00ED134F"/>
    <w:p w14:paraId="37D3CD91" w14:textId="35F3D07A" w:rsidR="00CD7AF8" w:rsidRDefault="00F11CE3">
      <w:pPr>
        <w:rPr>
          <w:color w:val="2F5496" w:themeColor="accent1" w:themeShade="BF"/>
        </w:rPr>
      </w:pPr>
      <w:r w:rsidRPr="00F11CE3">
        <w:rPr>
          <w:color w:val="2F5496" w:themeColor="accent1" w:themeShade="BF"/>
        </w:rPr>
        <w:lastRenderedPageBreak/>
        <w:t>3.2.2 Logo Design</w:t>
      </w:r>
    </w:p>
    <w:p w14:paraId="6591AB1D" w14:textId="205E6CBA" w:rsidR="00F11CE3" w:rsidRDefault="00F11CE3"/>
    <w:p w14:paraId="617DD257" w14:textId="12A03322" w:rsidR="00F11CE3" w:rsidRPr="00F11CE3" w:rsidRDefault="0072209E">
      <w:r w:rsidRPr="0072209E">
        <w:t>Before designs where created possible names of the application were investigated. Taking inspiration from the applications previously studied all make reference to “Flight” and reference to awareness of said flights. Two names indicate a form of discovery with “Flightradar24” denoting a radar signifying some form of tool to track the flights. Were “Flight Tracker” takes the literal route of using the word tracker to imply its intention as a flight finding application. The final application “FlightAware” uses the word of aware to give the sense of the application being alert to the surrounding aircraft around a user. A mind map was created, as shown in Figure 11, to run through ideas of potential names. The names were created following the same naming principles as the three investigated apps have used. A miniature survey was conducted by asking ten individuals their opinion of a preference of name yielding the results in Figure 12. The name Flight Detector was hence taken forward into the development of the logo</w:t>
      </w:r>
      <w:r w:rsidR="009050D3">
        <w:t>.</w:t>
      </w:r>
    </w:p>
    <w:p w14:paraId="411DB99C" w14:textId="1A56A9BC" w:rsidR="00CD7AF8" w:rsidRDefault="0030433B" w:rsidP="001664F1">
      <w:pPr>
        <w:rPr>
          <w:color w:val="2F5496" w:themeColor="accent1" w:themeShade="BF"/>
        </w:rPr>
      </w:pPr>
      <w:r>
        <w:rPr>
          <w:noProof/>
        </w:rPr>
        <mc:AlternateContent>
          <mc:Choice Requires="wps">
            <w:drawing>
              <wp:anchor distT="0" distB="0" distL="114300" distR="114300" simplePos="0" relativeHeight="251791360" behindDoc="0" locked="0" layoutInCell="1" allowOverlap="1" wp14:anchorId="0D5A5BF8" wp14:editId="15DBB9B5">
                <wp:simplePos x="0" y="0"/>
                <wp:positionH relativeFrom="margin">
                  <wp:align>center</wp:align>
                </wp:positionH>
                <wp:positionV relativeFrom="paragraph">
                  <wp:posOffset>2785745</wp:posOffset>
                </wp:positionV>
                <wp:extent cx="2062716" cy="255181"/>
                <wp:effectExtent l="0" t="0" r="0" b="0"/>
                <wp:wrapNone/>
                <wp:docPr id="189" name="Text Box 189"/>
                <wp:cNvGraphicFramePr/>
                <a:graphic xmlns:a="http://schemas.openxmlformats.org/drawingml/2006/main">
                  <a:graphicData uri="http://schemas.microsoft.com/office/word/2010/wordprocessingShape">
                    <wps:wsp>
                      <wps:cNvSpPr txBox="1"/>
                      <wps:spPr>
                        <a:xfrm>
                          <a:off x="0" y="0"/>
                          <a:ext cx="2062716" cy="255181"/>
                        </a:xfrm>
                        <a:prstGeom prst="rect">
                          <a:avLst/>
                        </a:prstGeom>
                        <a:solidFill>
                          <a:schemeClr val="lt1"/>
                        </a:solidFill>
                        <a:ln w="6350">
                          <a:noFill/>
                        </a:ln>
                      </wps:spPr>
                      <wps:txbx>
                        <w:txbxContent>
                          <w:p w14:paraId="182B610A" w14:textId="2F3D52BB" w:rsidR="0030433B" w:rsidRPr="00AB47D2" w:rsidRDefault="0030433B" w:rsidP="0030433B">
                            <w:pPr>
                              <w:jc w:val="center"/>
                              <w:rPr>
                                <w:i/>
                                <w:iCs/>
                                <w:sz w:val="18"/>
                                <w:szCs w:val="18"/>
                              </w:rPr>
                            </w:pPr>
                            <w:r w:rsidRPr="00AB47D2">
                              <w:rPr>
                                <w:i/>
                                <w:iCs/>
                                <w:sz w:val="18"/>
                                <w:szCs w:val="18"/>
                              </w:rPr>
                              <w:t>Figure 1</w:t>
                            </w:r>
                            <w:r>
                              <w:rPr>
                                <w:i/>
                                <w:iCs/>
                                <w:sz w:val="18"/>
                                <w:szCs w:val="18"/>
                              </w:rPr>
                              <w:t>1</w:t>
                            </w:r>
                            <w:r w:rsidRPr="00AB47D2">
                              <w:rPr>
                                <w:i/>
                                <w:iCs/>
                                <w:sz w:val="18"/>
                                <w:szCs w:val="18"/>
                              </w:rPr>
                              <w:t xml:space="preserve">: </w:t>
                            </w:r>
                            <w:r>
                              <w:rPr>
                                <w:i/>
                                <w:iCs/>
                                <w:sz w:val="18"/>
                                <w:szCs w:val="18"/>
                              </w:rPr>
                              <w:t>Application Name Mind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A5BF8" id="Text Box 189" o:spid="_x0000_s1154" type="#_x0000_t202" style="position:absolute;margin-left:0;margin-top:219.35pt;width:162.4pt;height:20.1pt;z-index:251791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" fillcolor="white [3201]" stroked="f" strokeweight=".5pt">
                <v:textbox>
                  <w:txbxContent>
                    <w:p w14:paraId="182B610A" w14:textId="2F3D52BB" w:rsidR="0030433B" w:rsidRPr="00AB47D2" w:rsidRDefault="0030433B" w:rsidP="0030433B">
                      <w:pPr>
                        <w:jc w:val="center"/>
                        <w:rPr>
                          <w:i/>
                          <w:iCs/>
                          <w:sz w:val="18"/>
                          <w:szCs w:val="18"/>
                        </w:rPr>
                      </w:pPr>
                      <w:r w:rsidRPr="00AB47D2">
                        <w:rPr>
                          <w:i/>
                          <w:iCs/>
                          <w:sz w:val="18"/>
                          <w:szCs w:val="18"/>
                        </w:rPr>
                        <w:t>Figure 1</w:t>
                      </w:r>
                      <w:r>
                        <w:rPr>
                          <w:i/>
                          <w:iCs/>
                          <w:sz w:val="18"/>
                          <w:szCs w:val="18"/>
                        </w:rPr>
                        <w:t>1</w:t>
                      </w:r>
                      <w:r w:rsidRPr="00AB47D2">
                        <w:rPr>
                          <w:i/>
                          <w:iCs/>
                          <w:sz w:val="18"/>
                          <w:szCs w:val="18"/>
                        </w:rPr>
                        <w:t xml:space="preserve">: </w:t>
                      </w:r>
                      <w:r>
                        <w:rPr>
                          <w:i/>
                          <w:iCs/>
                          <w:sz w:val="18"/>
                          <w:szCs w:val="18"/>
                        </w:rPr>
                        <w:t>Application Name Mind Map</w:t>
                      </w:r>
                    </w:p>
                  </w:txbxContent>
                </v:textbox>
                <w10:wrap anchorx="margin"/>
              </v:shape>
            </w:pict>
          </mc:Fallback>
        </mc:AlternateContent>
      </w:r>
      <w:r w:rsidR="00E16376">
        <w:rPr>
          <w:noProof/>
          <w:color w:val="2F5496" w:themeColor="accent1" w:themeShade="BF"/>
        </w:rPr>
        <w:drawing>
          <wp:anchor distT="0" distB="0" distL="114300" distR="114300" simplePos="0" relativeHeight="251734016" behindDoc="0" locked="0" layoutInCell="1" allowOverlap="1" wp14:anchorId="0616E09F" wp14:editId="297002D6">
            <wp:simplePos x="0" y="0"/>
            <wp:positionH relativeFrom="margin">
              <wp:posOffset>0</wp:posOffset>
            </wp:positionH>
            <wp:positionV relativeFrom="paragraph">
              <wp:posOffset>241533</wp:posOffset>
            </wp:positionV>
            <wp:extent cx="5727700" cy="270891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Application-Name-Mind-Map.pdf"/>
                    <pic:cNvPicPr/>
                  </pic:nvPicPr>
                  <pic:blipFill rotWithShape="1">
                    <a:blip r:embed="rId48">
                      <a:extLst>
                        <a:ext uri="{28A0092B-C50C-407E-A947-70E740481C1C}">
                          <a14:useLocalDpi xmlns:a14="http://schemas.microsoft.com/office/drawing/2010/main" val="0"/>
                        </a:ext>
                      </a:extLst>
                    </a:blip>
                    <a:srcRect t="3845" b="62728"/>
                    <a:stretch/>
                  </pic:blipFill>
                  <pic:spPr bwMode="auto">
                    <a:xfrm>
                      <a:off x="0" y="0"/>
                      <a:ext cx="5727700" cy="2708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42D492" w14:textId="5A235768" w:rsidR="00C26F8A" w:rsidRDefault="00C26F8A" w:rsidP="001664F1">
      <w:pPr>
        <w:rPr>
          <w:color w:val="2F5496" w:themeColor="accent1" w:themeShade="BF"/>
        </w:rPr>
      </w:pPr>
    </w:p>
    <w:p w14:paraId="18B30579" w14:textId="737B1336" w:rsidR="00C26F8A" w:rsidRDefault="00E16376" w:rsidP="001664F1">
      <w:pPr>
        <w:rPr>
          <w:color w:val="2F5496" w:themeColor="accent1" w:themeShade="BF"/>
        </w:rPr>
      </w:pPr>
      <w:r>
        <w:rPr>
          <w:noProof/>
        </w:rPr>
        <w:drawing>
          <wp:anchor distT="0" distB="0" distL="114300" distR="114300" simplePos="0" relativeHeight="251735040" behindDoc="0" locked="0" layoutInCell="1" allowOverlap="1" wp14:anchorId="44397A48" wp14:editId="49299A6B">
            <wp:simplePos x="0" y="0"/>
            <wp:positionH relativeFrom="margin">
              <wp:posOffset>370205</wp:posOffset>
            </wp:positionH>
            <wp:positionV relativeFrom="paragraph">
              <wp:posOffset>-30038</wp:posOffset>
            </wp:positionV>
            <wp:extent cx="4965700" cy="2954020"/>
            <wp:effectExtent l="0" t="0" r="12700" b="10795"/>
            <wp:wrapSquare wrapText="bothSides"/>
            <wp:docPr id="149" name="Chart 149">
              <a:extLst xmlns:a="http://schemas.openxmlformats.org/drawingml/2006/main">
                <a:ext uri="{FF2B5EF4-FFF2-40B4-BE49-F238E27FC236}">
                  <a16:creationId xmlns:a16="http://schemas.microsoft.com/office/drawing/2014/main" id="{441F047B-E819-BC4D-98CE-0FDCB205C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p>
    <w:p w14:paraId="528DC93D" w14:textId="2B6C771F" w:rsidR="00C26F8A" w:rsidRDefault="00C26F8A" w:rsidP="001664F1">
      <w:pPr>
        <w:rPr>
          <w:color w:val="2F5496" w:themeColor="accent1" w:themeShade="BF"/>
        </w:rPr>
      </w:pPr>
    </w:p>
    <w:p w14:paraId="2B7BA86A" w14:textId="20602614" w:rsidR="00C26F8A" w:rsidRDefault="00C26F8A" w:rsidP="001664F1">
      <w:pPr>
        <w:rPr>
          <w:color w:val="2F5496" w:themeColor="accent1" w:themeShade="BF"/>
        </w:rPr>
      </w:pPr>
    </w:p>
    <w:p w14:paraId="557D6D54" w14:textId="47D81CD6" w:rsidR="004C14EF" w:rsidRDefault="004C14EF" w:rsidP="001664F1">
      <w:pPr>
        <w:rPr>
          <w:color w:val="2F5496" w:themeColor="accent1" w:themeShade="BF"/>
        </w:rPr>
      </w:pPr>
    </w:p>
    <w:p w14:paraId="48D7181B" w14:textId="7EC49FE4" w:rsidR="004C14EF" w:rsidRDefault="004C14EF" w:rsidP="001664F1">
      <w:pPr>
        <w:rPr>
          <w:color w:val="2F5496" w:themeColor="accent1" w:themeShade="BF"/>
        </w:rPr>
      </w:pPr>
    </w:p>
    <w:p w14:paraId="5836F718" w14:textId="4FB24AEE" w:rsidR="004C14EF" w:rsidRDefault="004C14EF" w:rsidP="001664F1">
      <w:pPr>
        <w:rPr>
          <w:color w:val="2F5496" w:themeColor="accent1" w:themeShade="BF"/>
        </w:rPr>
      </w:pPr>
    </w:p>
    <w:p w14:paraId="05F165EE" w14:textId="218D99B8" w:rsidR="004C14EF" w:rsidRDefault="004C14EF" w:rsidP="001664F1">
      <w:pPr>
        <w:rPr>
          <w:color w:val="2F5496" w:themeColor="accent1" w:themeShade="BF"/>
        </w:rPr>
      </w:pPr>
    </w:p>
    <w:p w14:paraId="504EE7C2" w14:textId="7E1DD4FD" w:rsidR="004C14EF" w:rsidRDefault="004C14EF" w:rsidP="001664F1">
      <w:pPr>
        <w:rPr>
          <w:color w:val="2F5496" w:themeColor="accent1" w:themeShade="BF"/>
        </w:rPr>
      </w:pPr>
    </w:p>
    <w:p w14:paraId="6EBCBC7E" w14:textId="6462122B" w:rsidR="001B0CC5" w:rsidRDefault="001B0CC5" w:rsidP="001664F1">
      <w:pPr>
        <w:rPr>
          <w:color w:val="2F5496" w:themeColor="accent1" w:themeShade="BF"/>
        </w:rPr>
      </w:pPr>
      <w:bookmarkStart w:id="2" w:name="OLE_LINK2"/>
    </w:p>
    <w:p w14:paraId="3D652A5D" w14:textId="47955789" w:rsidR="001B0CC5" w:rsidRDefault="001B0CC5" w:rsidP="001664F1">
      <w:pPr>
        <w:rPr>
          <w:color w:val="2F5496" w:themeColor="accent1" w:themeShade="BF"/>
        </w:rPr>
      </w:pPr>
    </w:p>
    <w:p w14:paraId="25208D96" w14:textId="6F4932AA" w:rsidR="001B0CC5" w:rsidRDefault="001B0CC5" w:rsidP="001664F1">
      <w:pPr>
        <w:rPr>
          <w:color w:val="2F5496" w:themeColor="accent1" w:themeShade="BF"/>
        </w:rPr>
      </w:pPr>
    </w:p>
    <w:p w14:paraId="16680F0E" w14:textId="484D7679" w:rsidR="001B0CC5" w:rsidRDefault="001B0CC5" w:rsidP="001664F1">
      <w:pPr>
        <w:rPr>
          <w:color w:val="2F5496" w:themeColor="accent1" w:themeShade="BF"/>
        </w:rPr>
      </w:pPr>
    </w:p>
    <w:p w14:paraId="3ED33A80" w14:textId="105950D7" w:rsidR="001B0CC5" w:rsidRDefault="001B0CC5" w:rsidP="001664F1">
      <w:pPr>
        <w:rPr>
          <w:color w:val="2F5496" w:themeColor="accent1" w:themeShade="BF"/>
        </w:rPr>
      </w:pPr>
    </w:p>
    <w:p w14:paraId="4258101F" w14:textId="733EC58D" w:rsidR="001B0CC5" w:rsidRDefault="001B0CC5" w:rsidP="001664F1">
      <w:pPr>
        <w:rPr>
          <w:color w:val="2F5496" w:themeColor="accent1" w:themeShade="BF"/>
        </w:rPr>
      </w:pPr>
    </w:p>
    <w:p w14:paraId="4A2DA1A4" w14:textId="77777777" w:rsidR="0030433B" w:rsidRDefault="0030433B" w:rsidP="001664F1">
      <w:pPr>
        <w:rPr>
          <w:color w:val="2F5496" w:themeColor="accent1" w:themeShade="BF"/>
        </w:rPr>
      </w:pPr>
    </w:p>
    <w:p w14:paraId="163FD2D7" w14:textId="220946CB" w:rsidR="001B0CC5" w:rsidRDefault="0030433B" w:rsidP="001664F1">
      <w:pPr>
        <w:rPr>
          <w:color w:val="2F5496" w:themeColor="accent1" w:themeShade="BF"/>
        </w:rPr>
      </w:pPr>
      <w:r>
        <w:rPr>
          <w:noProof/>
        </w:rPr>
        <mc:AlternateContent>
          <mc:Choice Requires="wps">
            <w:drawing>
              <wp:anchor distT="0" distB="0" distL="114300" distR="114300" simplePos="0" relativeHeight="251793408" behindDoc="0" locked="0" layoutInCell="1" allowOverlap="1" wp14:anchorId="58ED996F" wp14:editId="5C15CA12">
                <wp:simplePos x="0" y="0"/>
                <wp:positionH relativeFrom="margin">
                  <wp:align>center</wp:align>
                </wp:positionH>
                <wp:positionV relativeFrom="paragraph">
                  <wp:posOffset>208738</wp:posOffset>
                </wp:positionV>
                <wp:extent cx="2317898" cy="308344"/>
                <wp:effectExtent l="0" t="0" r="6350" b="0"/>
                <wp:wrapNone/>
                <wp:docPr id="190" name="Text Box 190"/>
                <wp:cNvGraphicFramePr/>
                <a:graphic xmlns:a="http://schemas.openxmlformats.org/drawingml/2006/main">
                  <a:graphicData uri="http://schemas.microsoft.com/office/word/2010/wordprocessingShape">
                    <wps:wsp>
                      <wps:cNvSpPr txBox="1"/>
                      <wps:spPr>
                        <a:xfrm>
                          <a:off x="0" y="0"/>
                          <a:ext cx="2317898" cy="308344"/>
                        </a:xfrm>
                        <a:prstGeom prst="rect">
                          <a:avLst/>
                        </a:prstGeom>
                        <a:solidFill>
                          <a:schemeClr val="lt1"/>
                        </a:solidFill>
                        <a:ln w="6350">
                          <a:noFill/>
                        </a:ln>
                      </wps:spPr>
                      <wps:txbx>
                        <w:txbxContent>
                          <w:p w14:paraId="6D696E9A" w14:textId="5B2C9EDB" w:rsidR="0030433B" w:rsidRPr="00AB47D2" w:rsidRDefault="0030433B" w:rsidP="0030433B">
                            <w:pPr>
                              <w:jc w:val="center"/>
                              <w:rPr>
                                <w:i/>
                                <w:iCs/>
                                <w:sz w:val="18"/>
                                <w:szCs w:val="18"/>
                              </w:rPr>
                            </w:pPr>
                            <w:r w:rsidRPr="00AB47D2">
                              <w:rPr>
                                <w:i/>
                                <w:iCs/>
                                <w:sz w:val="18"/>
                                <w:szCs w:val="18"/>
                              </w:rPr>
                              <w:t xml:space="preserve">Figure </w:t>
                            </w:r>
                            <w:r>
                              <w:rPr>
                                <w:i/>
                                <w:iCs/>
                                <w:sz w:val="18"/>
                                <w:szCs w:val="18"/>
                              </w:rPr>
                              <w:t>12</w:t>
                            </w:r>
                            <w:r w:rsidRPr="00AB47D2">
                              <w:rPr>
                                <w:i/>
                                <w:iCs/>
                                <w:sz w:val="18"/>
                                <w:szCs w:val="18"/>
                              </w:rPr>
                              <w:t xml:space="preserve">: </w:t>
                            </w:r>
                            <w:r>
                              <w:rPr>
                                <w:i/>
                                <w:iCs/>
                                <w:sz w:val="18"/>
                                <w:szCs w:val="18"/>
                              </w:rPr>
                              <w:t>Application Name Doughnu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ED996F" id="Text Box 190" o:spid="_x0000_s1155" type="#_x0000_t202" style="position:absolute;margin-left:0;margin-top:16.45pt;width:182.5pt;height:24.3pt;z-index:251793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" fillcolor="white [3201]" stroked="f" strokeweight=".5pt">
                <v:textbox>
                  <w:txbxContent>
                    <w:p w14:paraId="6D696E9A" w14:textId="5B2C9EDB" w:rsidR="0030433B" w:rsidRPr="00AB47D2" w:rsidRDefault="0030433B" w:rsidP="0030433B">
                      <w:pPr>
                        <w:jc w:val="center"/>
                        <w:rPr>
                          <w:i/>
                          <w:iCs/>
                          <w:sz w:val="18"/>
                          <w:szCs w:val="18"/>
                        </w:rPr>
                      </w:pPr>
                      <w:r w:rsidRPr="00AB47D2">
                        <w:rPr>
                          <w:i/>
                          <w:iCs/>
                          <w:sz w:val="18"/>
                          <w:szCs w:val="18"/>
                        </w:rPr>
                        <w:t xml:space="preserve">Figure </w:t>
                      </w:r>
                      <w:r>
                        <w:rPr>
                          <w:i/>
                          <w:iCs/>
                          <w:sz w:val="18"/>
                          <w:szCs w:val="18"/>
                        </w:rPr>
                        <w:t>12</w:t>
                      </w:r>
                      <w:r w:rsidRPr="00AB47D2">
                        <w:rPr>
                          <w:i/>
                          <w:iCs/>
                          <w:sz w:val="18"/>
                          <w:szCs w:val="18"/>
                        </w:rPr>
                        <w:t xml:space="preserve">: </w:t>
                      </w:r>
                      <w:r>
                        <w:rPr>
                          <w:i/>
                          <w:iCs/>
                          <w:sz w:val="18"/>
                          <w:szCs w:val="18"/>
                        </w:rPr>
                        <w:t>Application Name Doughnut Chart</w:t>
                      </w:r>
                    </w:p>
                  </w:txbxContent>
                </v:textbox>
                <w10:wrap anchorx="margin"/>
              </v:shape>
            </w:pict>
          </mc:Fallback>
        </mc:AlternateContent>
      </w:r>
    </w:p>
    <w:bookmarkEnd w:id="2"/>
    <w:p w14:paraId="575BB006" w14:textId="7B29D39B" w:rsidR="00E16376" w:rsidRDefault="00E16376" w:rsidP="00E16376">
      <w:pPr>
        <w:rPr>
          <w:color w:val="2F5496" w:themeColor="accent1" w:themeShade="BF"/>
        </w:rPr>
      </w:pPr>
      <w:r w:rsidRPr="00F11CE3">
        <w:rPr>
          <w:color w:val="2F5496" w:themeColor="accent1" w:themeShade="BF"/>
        </w:rPr>
        <w:lastRenderedPageBreak/>
        <w:t>3.2.2</w:t>
      </w:r>
      <w:r>
        <w:rPr>
          <w:color w:val="2F5496" w:themeColor="accent1" w:themeShade="BF"/>
        </w:rPr>
        <w:t>.1</w:t>
      </w:r>
      <w:r w:rsidRPr="00F11CE3">
        <w:rPr>
          <w:color w:val="2F5496" w:themeColor="accent1" w:themeShade="BF"/>
        </w:rPr>
        <w:t xml:space="preserve"> Lo</w:t>
      </w:r>
      <w:r>
        <w:rPr>
          <w:color w:val="2F5496" w:themeColor="accent1" w:themeShade="BF"/>
        </w:rPr>
        <w:t>go Sketches</w:t>
      </w:r>
    </w:p>
    <w:p w14:paraId="4E493024" w14:textId="72A50A6E" w:rsidR="00C26F8A" w:rsidRDefault="00C26F8A" w:rsidP="001664F1"/>
    <w:p w14:paraId="0DA05876" w14:textId="19952C75" w:rsidR="005277AF" w:rsidRDefault="002525B1" w:rsidP="001664F1">
      <w:r>
        <w:rPr>
          <w:noProof/>
        </w:rPr>
        <mc:AlternateContent>
          <mc:Choice Requires="wps">
            <w:drawing>
              <wp:anchor distT="0" distB="0" distL="114300" distR="114300" simplePos="0" relativeHeight="251765760" behindDoc="0" locked="0" layoutInCell="1" allowOverlap="1" wp14:anchorId="6E588C26" wp14:editId="4AF5EE27">
                <wp:simplePos x="0" y="0"/>
                <wp:positionH relativeFrom="column">
                  <wp:posOffset>3769360</wp:posOffset>
                </wp:positionH>
                <wp:positionV relativeFrom="paragraph">
                  <wp:posOffset>4925695</wp:posOffset>
                </wp:positionV>
                <wp:extent cx="1434465" cy="247650"/>
                <wp:effectExtent l="0" t="0" r="635" b="6350"/>
                <wp:wrapNone/>
                <wp:docPr id="176" name="Text Box 176"/>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A772BAC" w14:textId="62D6E146" w:rsidR="00AB47D2" w:rsidRPr="00AB47D2" w:rsidRDefault="00AB47D2">
                            <w:pPr>
                              <w:rPr>
                                <w:i/>
                                <w:iCs/>
                                <w:sz w:val="18"/>
                                <w:szCs w:val="18"/>
                              </w:rPr>
                            </w:pPr>
                            <w:r w:rsidRPr="00AB47D2">
                              <w:rPr>
                                <w:i/>
                                <w:iCs/>
                                <w:sz w:val="18"/>
                                <w:szCs w:val="18"/>
                              </w:rPr>
                              <w:t>Figure 1</w:t>
                            </w:r>
                            <w:r>
                              <w:rPr>
                                <w:i/>
                                <w:iCs/>
                                <w:sz w:val="18"/>
                                <w:szCs w:val="18"/>
                              </w:rPr>
                              <w:t>6</w:t>
                            </w:r>
                            <w:r w:rsidRPr="00AB47D2">
                              <w:rPr>
                                <w:i/>
                                <w:iCs/>
                                <w:sz w:val="18"/>
                                <w:szCs w:val="18"/>
                              </w:rPr>
                              <w:t xml:space="preserve">: Logo Sketch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588C26" id="Text Box 176" o:spid="_x0000_s1156" type="#_x0000_t202" style="position:absolute;margin-left:296.8pt;margin-top:387.85pt;width:112.95pt;height:19.5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" fillcolor="white [3201]" stroked="f" strokeweight=".5pt">
                <v:textbox>
                  <w:txbxContent>
                    <w:p w14:paraId="1A772BAC" w14:textId="62D6E146" w:rsidR="00AB47D2" w:rsidRPr="00AB47D2" w:rsidRDefault="00AB47D2">
                      <w:pPr>
                        <w:rPr>
                          <w:i/>
                          <w:iCs/>
                          <w:sz w:val="18"/>
                          <w:szCs w:val="18"/>
                        </w:rPr>
                      </w:pPr>
                      <w:r w:rsidRPr="00AB47D2">
                        <w:rPr>
                          <w:i/>
                          <w:iCs/>
                          <w:sz w:val="18"/>
                          <w:szCs w:val="18"/>
                        </w:rPr>
                        <w:t>Figure 1</w:t>
                      </w:r>
                      <w:r>
                        <w:rPr>
                          <w:i/>
                          <w:iCs/>
                          <w:sz w:val="18"/>
                          <w:szCs w:val="18"/>
                        </w:rPr>
                        <w:t>6</w:t>
                      </w:r>
                      <w:r w:rsidRPr="00AB47D2">
                        <w:rPr>
                          <w:i/>
                          <w:iCs/>
                          <w:sz w:val="18"/>
                          <w:szCs w:val="18"/>
                        </w:rPr>
                        <w:t xml:space="preserve">: Logo Sketch </w:t>
                      </w:r>
                      <w:r>
                        <w:rPr>
                          <w:i/>
                          <w:iCs/>
                          <w:sz w:val="18"/>
                          <w:szCs w:val="18"/>
                        </w:rPr>
                        <w:t>4</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16C82DF6" wp14:editId="57BE314C">
                <wp:simplePos x="0" y="0"/>
                <wp:positionH relativeFrom="column">
                  <wp:posOffset>614045</wp:posOffset>
                </wp:positionH>
                <wp:positionV relativeFrom="paragraph">
                  <wp:posOffset>4949466</wp:posOffset>
                </wp:positionV>
                <wp:extent cx="1434465" cy="247650"/>
                <wp:effectExtent l="0" t="0" r="635" b="6350"/>
                <wp:wrapNone/>
                <wp:docPr id="174" name="Text Box 174"/>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B14247E" w14:textId="1F08FEA6" w:rsidR="00AB47D2" w:rsidRPr="00AB47D2" w:rsidRDefault="00AB47D2">
                            <w:pPr>
                              <w:rPr>
                                <w:i/>
                                <w:iCs/>
                                <w:sz w:val="18"/>
                                <w:szCs w:val="18"/>
                              </w:rPr>
                            </w:pPr>
                            <w:r w:rsidRPr="00AB47D2">
                              <w:rPr>
                                <w:i/>
                                <w:iCs/>
                                <w:sz w:val="18"/>
                                <w:szCs w:val="18"/>
                              </w:rPr>
                              <w:t>Figure 1</w:t>
                            </w:r>
                            <w:r>
                              <w:rPr>
                                <w:i/>
                                <w:iCs/>
                                <w:sz w:val="18"/>
                                <w:szCs w:val="18"/>
                              </w:rPr>
                              <w:t>5</w:t>
                            </w:r>
                            <w:r w:rsidRPr="00AB47D2">
                              <w:rPr>
                                <w:i/>
                                <w:iCs/>
                                <w:sz w:val="18"/>
                                <w:szCs w:val="18"/>
                              </w:rPr>
                              <w:t xml:space="preserve">: Logo Sketch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C82DF6" id="Text Box 174" o:spid="_x0000_s1157" type="#_x0000_t202" style="position:absolute;margin-left:48.35pt;margin-top:389.7pt;width:112.95pt;height:19.5pt;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" fillcolor="white [3201]" stroked="f" strokeweight=".5pt">
                <v:textbox>
                  <w:txbxContent>
                    <w:p w14:paraId="1B14247E" w14:textId="1F08FEA6" w:rsidR="00AB47D2" w:rsidRPr="00AB47D2" w:rsidRDefault="00AB47D2">
                      <w:pPr>
                        <w:rPr>
                          <w:i/>
                          <w:iCs/>
                          <w:sz w:val="18"/>
                          <w:szCs w:val="18"/>
                        </w:rPr>
                      </w:pPr>
                      <w:r w:rsidRPr="00AB47D2">
                        <w:rPr>
                          <w:i/>
                          <w:iCs/>
                          <w:sz w:val="18"/>
                          <w:szCs w:val="18"/>
                        </w:rPr>
                        <w:t>Figure 1</w:t>
                      </w:r>
                      <w:r>
                        <w:rPr>
                          <w:i/>
                          <w:iCs/>
                          <w:sz w:val="18"/>
                          <w:szCs w:val="18"/>
                        </w:rPr>
                        <w:t>5</w:t>
                      </w:r>
                      <w:r w:rsidRPr="00AB47D2">
                        <w:rPr>
                          <w:i/>
                          <w:iCs/>
                          <w:sz w:val="18"/>
                          <w:szCs w:val="18"/>
                        </w:rPr>
                        <w:t xml:space="preserve">: Logo Sketch </w:t>
                      </w:r>
                      <w:r>
                        <w:rPr>
                          <w:i/>
                          <w:iCs/>
                          <w:sz w:val="18"/>
                          <w:szCs w:val="18"/>
                        </w:rPr>
                        <w:t>3</w:t>
                      </w:r>
                    </w:p>
                  </w:txbxContent>
                </v:textbox>
              </v:shape>
            </w:pict>
          </mc:Fallback>
        </mc:AlternateContent>
      </w:r>
      <w:r>
        <w:rPr>
          <w:noProof/>
        </w:rPr>
        <mc:AlternateContent>
          <mc:Choice Requires="wps">
            <w:drawing>
              <wp:anchor distT="0" distB="0" distL="114300" distR="114300" simplePos="0" relativeHeight="251759616" behindDoc="0" locked="0" layoutInCell="1" allowOverlap="1" wp14:anchorId="4DAA11B5" wp14:editId="3676165D">
                <wp:simplePos x="0" y="0"/>
                <wp:positionH relativeFrom="column">
                  <wp:posOffset>615950</wp:posOffset>
                </wp:positionH>
                <wp:positionV relativeFrom="paragraph">
                  <wp:posOffset>3606165</wp:posOffset>
                </wp:positionV>
                <wp:extent cx="1434465" cy="247650"/>
                <wp:effectExtent l="0" t="0" r="635" b="6350"/>
                <wp:wrapNone/>
                <wp:docPr id="173" name="Text Box 173"/>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046004C" w14:textId="55C128B1" w:rsidR="00AB47D2" w:rsidRPr="00AB47D2" w:rsidRDefault="00AB47D2">
                            <w:pPr>
                              <w:rPr>
                                <w:i/>
                                <w:iCs/>
                                <w:sz w:val="18"/>
                                <w:szCs w:val="18"/>
                              </w:rPr>
                            </w:pPr>
                            <w:r w:rsidRPr="00AB47D2">
                              <w:rPr>
                                <w:i/>
                                <w:iCs/>
                                <w:sz w:val="18"/>
                                <w:szCs w:val="18"/>
                              </w:rPr>
                              <w:t>Figure 13: Logo Sketch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AA11B5" id="Text Box 173" o:spid="_x0000_s1158" type="#_x0000_t202" style="position:absolute;margin-left:48.5pt;margin-top:283.95pt;width:112.95pt;height:19.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" fillcolor="white [3201]" stroked="f" strokeweight=".5pt">
                <v:textbox>
                  <w:txbxContent>
                    <w:p w14:paraId="2046004C" w14:textId="55C128B1" w:rsidR="00AB47D2" w:rsidRPr="00AB47D2" w:rsidRDefault="00AB47D2">
                      <w:pPr>
                        <w:rPr>
                          <w:i/>
                          <w:iCs/>
                          <w:sz w:val="18"/>
                          <w:szCs w:val="18"/>
                        </w:rPr>
                      </w:pPr>
                      <w:r w:rsidRPr="00AB47D2">
                        <w:rPr>
                          <w:i/>
                          <w:iCs/>
                          <w:sz w:val="18"/>
                          <w:szCs w:val="18"/>
                        </w:rPr>
                        <w:t>Figure 13: Logo Sketch 1</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4E47C2D9" wp14:editId="6B44BAE2">
                <wp:simplePos x="0" y="0"/>
                <wp:positionH relativeFrom="column">
                  <wp:posOffset>3514725</wp:posOffset>
                </wp:positionH>
                <wp:positionV relativeFrom="paragraph">
                  <wp:posOffset>3543189</wp:posOffset>
                </wp:positionV>
                <wp:extent cx="1434465" cy="247650"/>
                <wp:effectExtent l="0" t="0" r="635" b="6350"/>
                <wp:wrapNone/>
                <wp:docPr id="175" name="Text Box 175"/>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7DB0FDA8" w14:textId="77777777" w:rsidR="00AB47D2" w:rsidRPr="00AB47D2" w:rsidRDefault="00AB47D2">
                            <w:pPr>
                              <w:rPr>
                                <w:i/>
                                <w:iCs/>
                                <w:sz w:val="18"/>
                                <w:szCs w:val="18"/>
                              </w:rPr>
                            </w:pPr>
                            <w:r w:rsidRPr="00AB47D2">
                              <w:rPr>
                                <w:i/>
                                <w:iCs/>
                                <w:sz w:val="18"/>
                                <w:szCs w:val="18"/>
                              </w:rPr>
                              <w:t>Figure 1</w:t>
                            </w:r>
                            <w:r>
                              <w:rPr>
                                <w:i/>
                                <w:iCs/>
                                <w:sz w:val="18"/>
                                <w:szCs w:val="18"/>
                              </w:rPr>
                              <w:t>4</w:t>
                            </w:r>
                            <w:r w:rsidRPr="00AB47D2">
                              <w:rPr>
                                <w:i/>
                                <w:iCs/>
                                <w:sz w:val="18"/>
                                <w:szCs w:val="18"/>
                              </w:rPr>
                              <w:t xml:space="preserve">: Logo Sketch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7C2D9" id="Text Box 175" o:spid="_x0000_s1159" type="#_x0000_t202" style="position:absolute;margin-left:276.75pt;margin-top:279pt;width:112.95pt;height:19.5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" fillcolor="white [3201]" stroked="f" strokeweight=".5pt">
                <v:textbox>
                  <w:txbxContent>
                    <w:p w14:paraId="7DB0FDA8" w14:textId="77777777" w:rsidR="00AB47D2" w:rsidRPr="00AB47D2" w:rsidRDefault="00AB47D2">
                      <w:pPr>
                        <w:rPr>
                          <w:i/>
                          <w:iCs/>
                          <w:sz w:val="18"/>
                          <w:szCs w:val="18"/>
                        </w:rPr>
                      </w:pPr>
                      <w:r w:rsidRPr="00AB47D2">
                        <w:rPr>
                          <w:i/>
                          <w:iCs/>
                          <w:sz w:val="18"/>
                          <w:szCs w:val="18"/>
                        </w:rPr>
                        <w:t>Figure 1</w:t>
                      </w:r>
                      <w:r>
                        <w:rPr>
                          <w:i/>
                          <w:iCs/>
                          <w:sz w:val="18"/>
                          <w:szCs w:val="18"/>
                        </w:rPr>
                        <w:t>4</w:t>
                      </w:r>
                      <w:r w:rsidRPr="00AB47D2">
                        <w:rPr>
                          <w:i/>
                          <w:iCs/>
                          <w:sz w:val="18"/>
                          <w:szCs w:val="18"/>
                        </w:rPr>
                        <w:t xml:space="preserve">: Logo Sketch </w:t>
                      </w:r>
                      <w:r>
                        <w:rPr>
                          <w:i/>
                          <w:iCs/>
                          <w:sz w:val="18"/>
                          <w:szCs w:val="18"/>
                        </w:rPr>
                        <w:t>2</w:t>
                      </w:r>
                    </w:p>
                  </w:txbxContent>
                </v:textbox>
              </v:shape>
            </w:pict>
          </mc:Fallback>
        </mc:AlternateContent>
      </w:r>
      <w:r>
        <w:rPr>
          <w:noProof/>
        </w:rPr>
        <mc:AlternateContent>
          <mc:Choice Requires="wpg">
            <w:drawing>
              <wp:anchor distT="0" distB="0" distL="114300" distR="114300" simplePos="0" relativeHeight="251742208" behindDoc="0" locked="0" layoutInCell="1" allowOverlap="1" wp14:anchorId="1DCF2659" wp14:editId="46C26CC8">
                <wp:simplePos x="0" y="0"/>
                <wp:positionH relativeFrom="column">
                  <wp:posOffset>127000</wp:posOffset>
                </wp:positionH>
                <wp:positionV relativeFrom="paragraph">
                  <wp:posOffset>2605239</wp:posOffset>
                </wp:positionV>
                <wp:extent cx="5473481" cy="2394800"/>
                <wp:effectExtent l="0" t="0" r="635" b="5715"/>
                <wp:wrapSquare wrapText="bothSides"/>
                <wp:docPr id="158" name="Group 158"/>
                <wp:cNvGraphicFramePr/>
                <a:graphic xmlns:a="http://schemas.openxmlformats.org/drawingml/2006/main">
                  <a:graphicData uri="http://schemas.microsoft.com/office/word/2010/wordprocessingGroup">
                    <wpg:wgp>
                      <wpg:cNvGrpSpPr/>
                      <wpg:grpSpPr>
                        <a:xfrm>
                          <a:off x="0" y="0"/>
                          <a:ext cx="5473481" cy="2394800"/>
                          <a:chOff x="0" y="0"/>
                          <a:chExt cx="5473481" cy="2394800"/>
                        </a:xfrm>
                      </wpg:grpSpPr>
                      <wpg:grpSp>
                        <wpg:cNvPr id="154" name="Group 154"/>
                        <wpg:cNvGrpSpPr/>
                        <wpg:grpSpPr>
                          <a:xfrm>
                            <a:off x="23149" y="0"/>
                            <a:ext cx="5422900" cy="973455"/>
                            <a:chOff x="0" y="0"/>
                            <a:chExt cx="5422922" cy="973455"/>
                          </a:xfrm>
                        </wpg:grpSpPr>
                        <pic:pic xmlns:pic="http://schemas.openxmlformats.org/drawingml/2006/picture">
                          <pic:nvPicPr>
                            <pic:cNvPr id="150" name="Picture 150" descr="A close up of a device&#10;&#10;Description automatically generated"/>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550160" cy="973455"/>
                            </a:xfrm>
                            <a:prstGeom prst="rect">
                              <a:avLst/>
                            </a:prstGeom>
                          </pic:spPr>
                        </pic:pic>
                        <pic:pic xmlns:pic="http://schemas.openxmlformats.org/drawingml/2006/picture">
                          <pic:nvPicPr>
                            <pic:cNvPr id="152" name="Picture 152" descr="A picture containing drawing&#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831487" y="44143"/>
                              <a:ext cx="2591435" cy="925830"/>
                            </a:xfrm>
                            <a:prstGeom prst="rect">
                              <a:avLst/>
                            </a:prstGeom>
                          </pic:spPr>
                        </pic:pic>
                      </wpg:grpSp>
                      <wpg:grpSp>
                        <wpg:cNvPr id="155" name="Group 155"/>
                        <wpg:cNvGrpSpPr/>
                        <wpg:grpSpPr>
                          <a:xfrm>
                            <a:off x="0" y="1215342"/>
                            <a:ext cx="5473481" cy="1179458"/>
                            <a:chOff x="0" y="0"/>
                            <a:chExt cx="5473481" cy="1179458"/>
                          </a:xfrm>
                        </wpg:grpSpPr>
                        <pic:pic xmlns:pic="http://schemas.openxmlformats.org/drawingml/2006/picture">
                          <pic:nvPicPr>
                            <pic:cNvPr id="151" name="Picture 151" descr="A close up of a logo&#10;&#10;Description automatically generated"/>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145043"/>
                              <a:ext cx="3096260" cy="1034415"/>
                            </a:xfrm>
                            <a:prstGeom prst="rect">
                              <a:avLst/>
                            </a:prstGeom>
                          </pic:spPr>
                        </pic:pic>
                        <pic:pic xmlns:pic="http://schemas.openxmlformats.org/drawingml/2006/picture">
                          <pic:nvPicPr>
                            <pic:cNvPr id="153" name="Picture 153" descr="A picture containing animal&#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3323371" y="0"/>
                              <a:ext cx="2150110" cy="1035685"/>
                            </a:xfrm>
                            <a:prstGeom prst="rect">
                              <a:avLst/>
                            </a:prstGeom>
                          </pic:spPr>
                        </pic:pic>
                      </wpg:grpSp>
                    </wpg:wgp>
                  </a:graphicData>
                </a:graphic>
              </wp:anchor>
            </w:drawing>
          </mc:Choice>
          <mc:Fallback>
            <w:pict>
              <v:group w14:anchorId="203435E8" id="Group 158" o:spid="_x0000_s1026" style="position:absolute;margin-left:10pt;margin-top:205.15pt;width:431pt;height:188.55pt;z-index:251742208" coordsize="54734,23948"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">
                <v:group id="Group 154" o:spid="_x0000_s1027" style="position:absolute;left:231;width:54229;height:9734" coordsize="54229,97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O7f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">
                  <v:shape id="Picture 150" o:spid="_x0000_s1028" type="#_x0000_t75" alt="A close up of a device&#10;&#10;Description automatically generated" style="position:absolute;width:25501;height:97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">
                    <v:imagedata r:id="rId54" o:title="A close up of a device&#10;&#10;Description automatically generated"/>
                  </v:shape>
                  <v:shape id="Picture 152" o:spid="_x0000_s1029" type="#_x0000_t75" alt="A picture containing drawing&#10;&#10;Description automatically generated" style="position:absolute;left:28314;top:441;width:25915;height:92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">
                    <v:imagedata r:id="rId55" o:title="A picture containing drawing&#10;&#10;Description automatically generated"/>
                  </v:shape>
                </v:group>
                <v:group id="Group 155" o:spid="_x0000_s1030" style="position:absolute;top:12153;width:54734;height:11795" coordsize="54734,11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">
                  <v:shape id="Picture 151" o:spid="_x0000_s1031" type="#_x0000_t75" alt="A close up of a logo&#10;&#10;Description automatically generated" style="position:absolute;top:1450;width:30962;height:10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">
                    <v:imagedata r:id="rId56" o:title="A close up of a logo&#10;&#10;Description automatically generated"/>
                  </v:shape>
                  <v:shape id="Picture 153" o:spid="_x0000_s1032" type="#_x0000_t75" alt="A picture containing animal&#10;&#10;Description automatically generated" style="position:absolute;left:33233;width:21501;height:103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">
                    <v:imagedata r:id="rId57" o:title="A picture containing animal&#10;&#10;Description automatically generated"/>
                  </v:shape>
                </v:group>
                <w10:wrap type="square"/>
              </v:group>
            </w:pict>
          </mc:Fallback>
        </mc:AlternateContent>
      </w:r>
      <w:r w:rsidRPr="002525B1">
        <w:t>With a name for the application having been chosen, from the multiple possible names, the name would be taken forward to create sketches of potential logos for the application. The logo sketches would take inspiration from the two key elements of the application. These elements being aircraft and the tracking technology, such as radar, in order to track the aircraft. The application “FlightAware” has no form of imagery in its logo; however, it does make use of a plane in its native based app icon visible on mobile devices. “Flight Tracker” and “Flightradar24” both make use of imagery where one uses a plane, and the other uses a radar symbol in order to give imagery related to the roots of the function of the application. The following sketches where drawn, as shown in Figure 13-16, further accompanying the name of the application to give a further indication to the user over the purpose of the application however through the means of imagery. The imagery used was the use of planes with a variety of different vectors of movement, also using the imagery of radar pulses to associate the user to tracking. The sketches were later taken forward into the next stage of mockups</w:t>
      </w:r>
      <w:r w:rsidR="009D6E4D">
        <w:t>.</w:t>
      </w:r>
    </w:p>
    <w:p w14:paraId="4E3B898D" w14:textId="76F109CF" w:rsidR="009D6E4D" w:rsidRDefault="009D6E4D" w:rsidP="001664F1"/>
    <w:p w14:paraId="472776C5" w14:textId="5CBFDE5D" w:rsidR="00043D40" w:rsidRDefault="00043D40" w:rsidP="001664F1"/>
    <w:p w14:paraId="78F63BFE" w14:textId="32854709" w:rsidR="00C26F8A" w:rsidRDefault="00C26F8A" w:rsidP="001664F1">
      <w:pPr>
        <w:rPr>
          <w:color w:val="2F5496" w:themeColor="accent1" w:themeShade="BF"/>
        </w:rPr>
      </w:pPr>
    </w:p>
    <w:p w14:paraId="0DCFE26C" w14:textId="0DD60C7C" w:rsidR="00043D40" w:rsidRDefault="00043D40" w:rsidP="00043D40">
      <w:pPr>
        <w:rPr>
          <w:color w:val="2F5496" w:themeColor="accent1" w:themeShade="BF"/>
        </w:rPr>
      </w:pPr>
      <w:r w:rsidRPr="00F11CE3">
        <w:rPr>
          <w:color w:val="2F5496" w:themeColor="accent1" w:themeShade="BF"/>
        </w:rPr>
        <w:t>3.2.2</w:t>
      </w:r>
      <w:r>
        <w:rPr>
          <w:color w:val="2F5496" w:themeColor="accent1" w:themeShade="BF"/>
        </w:rPr>
        <w:t>.</w:t>
      </w:r>
      <w:r w:rsidR="00937632">
        <w:rPr>
          <w:color w:val="2F5496" w:themeColor="accent1" w:themeShade="BF"/>
        </w:rPr>
        <w:t>2</w:t>
      </w:r>
      <w:r w:rsidRPr="00F11CE3">
        <w:rPr>
          <w:color w:val="2F5496" w:themeColor="accent1" w:themeShade="BF"/>
        </w:rPr>
        <w:t xml:space="preserve"> Lo</w:t>
      </w:r>
      <w:r>
        <w:rPr>
          <w:color w:val="2F5496" w:themeColor="accent1" w:themeShade="BF"/>
        </w:rPr>
        <w:t>go Mockups</w:t>
      </w:r>
    </w:p>
    <w:p w14:paraId="583A2523" w14:textId="1ABAD987" w:rsidR="00C26F8A" w:rsidRDefault="002525B1" w:rsidP="001664F1">
      <w:pPr>
        <w:rPr>
          <w:color w:val="2F5496" w:themeColor="accent1" w:themeShade="BF"/>
        </w:rPr>
      </w:pPr>
      <w:r>
        <w:rPr>
          <w:noProof/>
        </w:rPr>
        <mc:AlternateContent>
          <mc:Choice Requires="wps">
            <w:drawing>
              <wp:anchor distT="0" distB="0" distL="114300" distR="114300" simplePos="0" relativeHeight="251767808" behindDoc="0" locked="0" layoutInCell="1" allowOverlap="1" wp14:anchorId="3762FEDA" wp14:editId="2BD41816">
                <wp:simplePos x="0" y="0"/>
                <wp:positionH relativeFrom="column">
                  <wp:posOffset>357505</wp:posOffset>
                </wp:positionH>
                <wp:positionV relativeFrom="paragraph">
                  <wp:posOffset>1352550</wp:posOffset>
                </wp:positionV>
                <wp:extent cx="1434465" cy="247650"/>
                <wp:effectExtent l="0" t="0" r="635" b="6350"/>
                <wp:wrapNone/>
                <wp:docPr id="177" name="Text Box 177"/>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5C70473" w14:textId="7A217978" w:rsidR="00AB47D2" w:rsidRPr="00AB47D2" w:rsidRDefault="00AB47D2">
                            <w:pPr>
                              <w:rPr>
                                <w:i/>
                                <w:iCs/>
                                <w:sz w:val="18"/>
                                <w:szCs w:val="18"/>
                              </w:rPr>
                            </w:pPr>
                            <w:r w:rsidRPr="00AB47D2">
                              <w:rPr>
                                <w:i/>
                                <w:iCs/>
                                <w:sz w:val="18"/>
                                <w:szCs w:val="18"/>
                              </w:rPr>
                              <w:t>Figure 1</w:t>
                            </w:r>
                            <w:r>
                              <w:rPr>
                                <w:i/>
                                <w:iCs/>
                                <w:sz w:val="18"/>
                                <w:szCs w:val="18"/>
                              </w:rPr>
                              <w:t>7</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2FEDA" id="Text Box 177" o:spid="_x0000_s1160" type="#_x0000_t202" style="position:absolute;margin-left:28.15pt;margin-top:106.5pt;width:112.95pt;height:19.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" fillcolor="white [3201]" stroked="f" strokeweight=".5pt">
                <v:textbox>
                  <w:txbxContent>
                    <w:p w14:paraId="25C70473" w14:textId="7A217978" w:rsidR="00AB47D2" w:rsidRPr="00AB47D2" w:rsidRDefault="00AB47D2">
                      <w:pPr>
                        <w:rPr>
                          <w:i/>
                          <w:iCs/>
                          <w:sz w:val="18"/>
                          <w:szCs w:val="18"/>
                        </w:rPr>
                      </w:pPr>
                      <w:r w:rsidRPr="00AB47D2">
                        <w:rPr>
                          <w:i/>
                          <w:iCs/>
                          <w:sz w:val="18"/>
                          <w:szCs w:val="18"/>
                        </w:rPr>
                        <w:t>Figure 1</w:t>
                      </w:r>
                      <w:r>
                        <w:rPr>
                          <w:i/>
                          <w:iCs/>
                          <w:sz w:val="18"/>
                          <w:szCs w:val="18"/>
                        </w:rPr>
                        <w:t>7</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1</w:t>
                      </w:r>
                    </w:p>
                  </w:txbxContent>
                </v:textbox>
              </v:shape>
            </w:pict>
          </mc:Fallback>
        </mc:AlternateContent>
      </w:r>
      <w:r>
        <w:rPr>
          <w:noProof/>
        </w:rPr>
        <mc:AlternateContent>
          <mc:Choice Requires="wps">
            <w:drawing>
              <wp:anchor distT="0" distB="0" distL="114300" distR="114300" simplePos="0" relativeHeight="251769856" behindDoc="0" locked="0" layoutInCell="1" allowOverlap="1" wp14:anchorId="758362AB" wp14:editId="02ACDF42">
                <wp:simplePos x="0" y="0"/>
                <wp:positionH relativeFrom="column">
                  <wp:posOffset>3621846</wp:posOffset>
                </wp:positionH>
                <wp:positionV relativeFrom="paragraph">
                  <wp:posOffset>1219255</wp:posOffset>
                </wp:positionV>
                <wp:extent cx="1434465" cy="247650"/>
                <wp:effectExtent l="0" t="0" r="635" b="6350"/>
                <wp:wrapNone/>
                <wp:docPr id="178" name="Text Box 178"/>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7929DC2" w14:textId="3F3265DD" w:rsidR="00AB47D2" w:rsidRPr="00AB47D2" w:rsidRDefault="00AB47D2">
                            <w:pPr>
                              <w:rPr>
                                <w:i/>
                                <w:iCs/>
                                <w:sz w:val="18"/>
                                <w:szCs w:val="18"/>
                              </w:rPr>
                            </w:pPr>
                            <w:r w:rsidRPr="00AB47D2">
                              <w:rPr>
                                <w:i/>
                                <w:iCs/>
                                <w:sz w:val="18"/>
                                <w:szCs w:val="18"/>
                              </w:rPr>
                              <w:t>Figure 1</w:t>
                            </w:r>
                            <w:r w:rsidR="005433DA">
                              <w:rPr>
                                <w:i/>
                                <w:iCs/>
                                <w:sz w:val="18"/>
                                <w:szCs w:val="18"/>
                              </w:rPr>
                              <w:t>8</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8362AB" id="Text Box 178" o:spid="_x0000_s1161" type="#_x0000_t202" style="position:absolute;margin-left:285.2pt;margin-top:96pt;width:112.95pt;height:19.5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" fillcolor="white [3201]" stroked="f" strokeweight=".5pt">
                <v:textbox>
                  <w:txbxContent>
                    <w:p w14:paraId="67929DC2" w14:textId="3F3265DD" w:rsidR="00AB47D2" w:rsidRPr="00AB47D2" w:rsidRDefault="00AB47D2">
                      <w:pPr>
                        <w:rPr>
                          <w:i/>
                          <w:iCs/>
                          <w:sz w:val="18"/>
                          <w:szCs w:val="18"/>
                        </w:rPr>
                      </w:pPr>
                      <w:r w:rsidRPr="00AB47D2">
                        <w:rPr>
                          <w:i/>
                          <w:iCs/>
                          <w:sz w:val="18"/>
                          <w:szCs w:val="18"/>
                        </w:rPr>
                        <w:t>Figure 1</w:t>
                      </w:r>
                      <w:r w:rsidR="005433DA">
                        <w:rPr>
                          <w:i/>
                          <w:iCs/>
                          <w:sz w:val="18"/>
                          <w:szCs w:val="18"/>
                        </w:rPr>
                        <w:t>8</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2</w:t>
                      </w:r>
                    </w:p>
                  </w:txbxContent>
                </v:textbox>
              </v:shape>
            </w:pict>
          </mc:Fallback>
        </mc:AlternateContent>
      </w:r>
      <w:r w:rsidR="007258E6">
        <w:rPr>
          <w:noProof/>
          <w:color w:val="2F5496" w:themeColor="accent1" w:themeShade="BF"/>
        </w:rPr>
        <mc:AlternateContent>
          <mc:Choice Requires="wpg">
            <w:drawing>
              <wp:anchor distT="0" distB="0" distL="114300" distR="114300" simplePos="0" relativeHeight="251745280" behindDoc="0" locked="0" layoutInCell="1" allowOverlap="1" wp14:anchorId="66C206F0" wp14:editId="3CFDA398">
                <wp:simplePos x="0" y="0"/>
                <wp:positionH relativeFrom="margin">
                  <wp:posOffset>-242570</wp:posOffset>
                </wp:positionH>
                <wp:positionV relativeFrom="paragraph">
                  <wp:posOffset>330790</wp:posOffset>
                </wp:positionV>
                <wp:extent cx="6213046" cy="892175"/>
                <wp:effectExtent l="0" t="0" r="0" b="0"/>
                <wp:wrapSquare wrapText="bothSides"/>
                <wp:docPr id="167" name="Group 167"/>
                <wp:cNvGraphicFramePr/>
                <a:graphic xmlns:a="http://schemas.openxmlformats.org/drawingml/2006/main">
                  <a:graphicData uri="http://schemas.microsoft.com/office/word/2010/wordprocessingGroup">
                    <wpg:wgp>
                      <wpg:cNvGrpSpPr/>
                      <wpg:grpSpPr>
                        <a:xfrm>
                          <a:off x="0" y="0"/>
                          <a:ext cx="6213046" cy="892175"/>
                          <a:chOff x="0" y="0"/>
                          <a:chExt cx="6213046" cy="892175"/>
                        </a:xfrm>
                      </wpg:grpSpPr>
                      <pic:pic xmlns:pic="http://schemas.openxmlformats.org/drawingml/2006/picture">
                        <pic:nvPicPr>
                          <pic:cNvPr id="156" name="Picture 156" descr="A close up of a logo&#10;&#10;Description automatically generated"/>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721610" cy="892175"/>
                          </a:xfrm>
                          <a:prstGeom prst="rect">
                            <a:avLst/>
                          </a:prstGeom>
                        </pic:spPr>
                      </pic:pic>
                      <pic:pic xmlns:pic="http://schemas.openxmlformats.org/drawingml/2006/picture">
                        <pic:nvPicPr>
                          <pic:cNvPr id="119" name="Picture 119" descr="A picture containing drawing&#10;&#10;Description automatically generated"/>
                          <pic:cNvPicPr>
                            <a:picLocks noChangeAspect="1"/>
                          </pic:cNvPicPr>
                        </pic:nvPicPr>
                        <pic:blipFill rotWithShape="1">
                          <a:blip r:embed="rId59">
                            <a:extLst>
                              <a:ext uri="{28A0092B-C50C-407E-A947-70E740481C1C}">
                                <a14:useLocalDpi xmlns:a14="http://schemas.microsoft.com/office/drawing/2010/main" val="0"/>
                              </a:ext>
                            </a:extLst>
                          </a:blip>
                          <a:srcRect b="20207"/>
                          <a:stretch/>
                        </pic:blipFill>
                        <pic:spPr bwMode="auto">
                          <a:xfrm>
                            <a:off x="3062176" y="0"/>
                            <a:ext cx="3150870" cy="7880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5C3F577" id="Group 167" o:spid="_x0000_s1026" style="position:absolute;margin-left:-19.1pt;margin-top:26.05pt;width:489.2pt;height:70.25pt;z-index:251745280;mso-position-horizontal-relative:margin" coordsize="62130,892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WCpQzJc0AACXN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IxWjwveG1w&#13;&#10;OkNyZWF0ZURhdGU+CiAgICAgICAgIDx4bXA6TW9kaWZ5RGF0ZT4yMDIwLTAzLTE0VDAwOjE5OjIx&#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CbGFjaz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A8L3htcEc6Ymx1ZT4KICAgICAgICAgICAg&#13;&#10;ICAgICAgICAgICAgPC9yZGY6bGk+CiAgICAgICAgICAgICAgICAgICAgICAgIDxyZGY6bGkgcmRm&#13;&#10;OnBhcnNlVHlwZT0iUmVzb3VyY2UiPgogICAgICAgICAgICAgICAgICAgICAgICAgICA8eG1wRzpz&#13;&#10;d2F0Y2hOYW1lPlJHQiBSZWQ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w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ZZWxsb3c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yNTU8L3htcEc6&#13;&#10;Z3JlZW4+CiAgICAgICAgICAgICAgICAgICAgICAgICAgIDx4bXBHOmJsdWU+MDwveG1wRzpibHVl&#13;&#10;PgogICAgICAgICAgICAgICAgICAgICAgICA8L3JkZjpsaT4KICAgICAgICAgICAgICAgICAgICAg&#13;&#10;ICAgPHJkZjpsaSByZGY6cGFyc2VUeXBlPSJSZXNvdXJjZSI+CiAgICAgICAgICAgICAgICAgICAg&#13;&#10;ICAgICAgIDx4bXBHOnN3YXRjaE5hbWU+UkdCIEdyZWVu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R0IgQmx1ZT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wPC94bXBHOmdyZWVuPgogICAg&#13;&#10;ICAgICAgICAgICAgICAgICAgICAgICA8eG1wRzpibHVlPjI1NTwveG1wRzpibHVlPgogICAgICAg&#13;&#10;ICAgICAgICAgICAgICAgICA8L3JkZjpsaT4KICAgICAgICAgICAgICAgICAgICAgICAgPHJkZjps&#13;&#10;aSByZGY6cGFyc2VUeXBlPSJSZXNvdXJjZSI+CiAgICAgICAgICAgICAgICAgICAgICAgICAgIDx4&#13;&#10;bXBHOnN3YXRjaE5hbWU+UkdCIE1hZ2VudGE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E0NjwveG1wRzpncmVlbj4KICAgICAgICAgICAgICAgICAgICAgICAgICAgPHhtcEc6Ymx1ZT42&#13;&#10;OTwveG1wRzpibHVlPgogICAgICAgICAgICAgICAgICAgICAgICA8L3JkZjpsaT4KICAgICAgICAg&#13;&#10;ICAgICAgICAgICAgICAgPHJkZjpsaSByZGY6cGFyc2VUeXBlPSJSZXNvdXJjZSI+CiAgICAgICAg&#13;&#10;ICAgICAgICAgICAgICAgICAgIDx4bXBHOnN3YXRjaE5hbWU+Uj0wIEc9MTA0IEI9NTU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NSBHPTI5IEI9Mzc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yOTwveG1w&#13;&#10;RzpncmVlbj4KICAgICAgICAgICAgICAgICAgICAgICAgICAgPHhtcEc6Ymx1ZT4zNzwveG1wRzpi&#13;&#10;bHVlPgogICAgICAgICAgICAgICAgICAgICAgICA8L3JkZjpsaT4KICAgICAgICAgICAgICAgICAg&#13;&#10;ICAgICAgPHJkZjpsaSByZGY6cGFyc2VUeXBlPSJSZXNvdXJjZSI+CiAgICAgICAgICAgICAgICAg&#13;&#10;ICAgICAgICAgIDx4bXBHOnN3YXRjaE5hbWU+Uj0yNTUgRz0xMjMgQj0xNzI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">
                <v:shape id="Picture 156" o:spid="_x0000_s1027" type="#_x0000_t75" alt="A close up of a logo&#10;&#10;Description automatically generated" style="position:absolute;width:27216;height:89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">
                  <v:imagedata r:id="rId60" o:title="A close up of a logo&#10;&#10;Description automatically generated"/>
                </v:shape>
                <v:shape id="Picture 119" o:spid="_x0000_s1028" type="#_x0000_t75" alt="A picture containing drawing&#10;&#10;Description automatically generated" style="position:absolute;left:30621;width:31509;height:78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">
                  <v:imagedata r:id="rId61" o:title="A picture containing drawing&#10;&#10;Description automatically generated" cropbottom="13243f"/>
                </v:shape>
                <w10:wrap type="square" anchorx="margin"/>
              </v:group>
            </w:pict>
          </mc:Fallback>
        </mc:AlternateContent>
      </w:r>
    </w:p>
    <w:p w14:paraId="72954C35" w14:textId="26986E14" w:rsidR="00C26F8A" w:rsidRDefault="00C26F8A" w:rsidP="001664F1">
      <w:pPr>
        <w:rPr>
          <w:color w:val="2F5496" w:themeColor="accent1" w:themeShade="BF"/>
        </w:rPr>
      </w:pPr>
    </w:p>
    <w:p w14:paraId="6E7919D7" w14:textId="0C5FC126" w:rsidR="00C26F8A" w:rsidRDefault="002525B1" w:rsidP="001664F1">
      <w:pPr>
        <w:rPr>
          <w:color w:val="2F5496" w:themeColor="accent1" w:themeShade="BF"/>
        </w:rPr>
      </w:pPr>
      <w:r>
        <w:rPr>
          <w:noProof/>
        </w:rPr>
        <w:lastRenderedPageBreak/>
        <mc:AlternateContent>
          <mc:Choice Requires="wps">
            <w:drawing>
              <wp:anchor distT="0" distB="0" distL="114300" distR="114300" simplePos="0" relativeHeight="251771904" behindDoc="0" locked="0" layoutInCell="1" allowOverlap="1" wp14:anchorId="1986C729" wp14:editId="6979D609">
                <wp:simplePos x="0" y="0"/>
                <wp:positionH relativeFrom="column">
                  <wp:posOffset>620505</wp:posOffset>
                </wp:positionH>
                <wp:positionV relativeFrom="paragraph">
                  <wp:posOffset>1208405</wp:posOffset>
                </wp:positionV>
                <wp:extent cx="1434465" cy="247650"/>
                <wp:effectExtent l="0" t="0" r="635" b="6350"/>
                <wp:wrapNone/>
                <wp:docPr id="179" name="Text Box 179"/>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3646D72" w14:textId="37331BE7" w:rsidR="00AB47D2" w:rsidRPr="00AB47D2" w:rsidRDefault="00AB47D2">
                            <w:pPr>
                              <w:rPr>
                                <w:i/>
                                <w:iCs/>
                                <w:sz w:val="18"/>
                                <w:szCs w:val="18"/>
                              </w:rPr>
                            </w:pPr>
                            <w:r w:rsidRPr="00AB47D2">
                              <w:rPr>
                                <w:i/>
                                <w:iCs/>
                                <w:sz w:val="18"/>
                                <w:szCs w:val="18"/>
                              </w:rPr>
                              <w:t>Figure 1</w:t>
                            </w:r>
                            <w:r w:rsidR="005433DA">
                              <w:rPr>
                                <w:i/>
                                <w:iCs/>
                                <w:sz w:val="18"/>
                                <w:szCs w:val="18"/>
                              </w:rPr>
                              <w:t>9</w:t>
                            </w:r>
                            <w:r w:rsidRPr="00AB47D2">
                              <w:rPr>
                                <w:i/>
                                <w:iCs/>
                                <w:sz w:val="18"/>
                                <w:szCs w:val="18"/>
                              </w:rPr>
                              <w:t xml:space="preserve">: Logo </w:t>
                            </w:r>
                            <w:r w:rsidR="005433DA">
                              <w:rPr>
                                <w:i/>
                                <w:iCs/>
                                <w:sz w:val="18"/>
                                <w:szCs w:val="18"/>
                              </w:rPr>
                              <w:t>Mockup</w:t>
                            </w:r>
                            <w:r w:rsidRPr="00AB47D2">
                              <w:rPr>
                                <w:i/>
                                <w:iCs/>
                                <w:sz w:val="18"/>
                                <w:szCs w:val="18"/>
                              </w:rPr>
                              <w:t xml:space="preserve">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86C729" id="Text Box 179" o:spid="_x0000_s1162" type="#_x0000_t202" style="position:absolute;margin-left:48.85pt;margin-top:95.15pt;width:112.95pt;height:19.5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" fillcolor="white [3201]" stroked="f" strokeweight=".5pt">
                <v:textbox>
                  <w:txbxContent>
                    <w:p w14:paraId="63646D72" w14:textId="37331BE7" w:rsidR="00AB47D2" w:rsidRPr="00AB47D2" w:rsidRDefault="00AB47D2">
                      <w:pPr>
                        <w:rPr>
                          <w:i/>
                          <w:iCs/>
                          <w:sz w:val="18"/>
                          <w:szCs w:val="18"/>
                        </w:rPr>
                      </w:pPr>
                      <w:r w:rsidRPr="00AB47D2">
                        <w:rPr>
                          <w:i/>
                          <w:iCs/>
                          <w:sz w:val="18"/>
                          <w:szCs w:val="18"/>
                        </w:rPr>
                        <w:t>Figure 1</w:t>
                      </w:r>
                      <w:r w:rsidR="005433DA">
                        <w:rPr>
                          <w:i/>
                          <w:iCs/>
                          <w:sz w:val="18"/>
                          <w:szCs w:val="18"/>
                        </w:rPr>
                        <w:t>9</w:t>
                      </w:r>
                      <w:r w:rsidRPr="00AB47D2">
                        <w:rPr>
                          <w:i/>
                          <w:iCs/>
                          <w:sz w:val="18"/>
                          <w:szCs w:val="18"/>
                        </w:rPr>
                        <w:t xml:space="preserve">: Logo </w:t>
                      </w:r>
                      <w:r w:rsidR="005433DA">
                        <w:rPr>
                          <w:i/>
                          <w:iCs/>
                          <w:sz w:val="18"/>
                          <w:szCs w:val="18"/>
                        </w:rPr>
                        <w:t>Mockup</w:t>
                      </w:r>
                      <w:r w:rsidRPr="00AB47D2">
                        <w:rPr>
                          <w:i/>
                          <w:iCs/>
                          <w:sz w:val="18"/>
                          <w:szCs w:val="18"/>
                        </w:rPr>
                        <w:t xml:space="preserve"> </w:t>
                      </w:r>
                      <w:r>
                        <w:rPr>
                          <w:i/>
                          <w:iCs/>
                          <w:sz w:val="18"/>
                          <w:szCs w:val="18"/>
                        </w:rPr>
                        <w:t>3</w:t>
                      </w:r>
                    </w:p>
                  </w:txbxContent>
                </v:textbox>
              </v:shape>
            </w:pict>
          </mc:Fallback>
        </mc:AlternateContent>
      </w:r>
      <w:r>
        <w:rPr>
          <w:noProof/>
        </w:rPr>
        <mc:AlternateContent>
          <mc:Choice Requires="wps">
            <w:drawing>
              <wp:anchor distT="0" distB="0" distL="114300" distR="114300" simplePos="0" relativeHeight="251773952" behindDoc="0" locked="0" layoutInCell="1" allowOverlap="1" wp14:anchorId="33CE2474" wp14:editId="0215039F">
                <wp:simplePos x="0" y="0"/>
                <wp:positionH relativeFrom="column">
                  <wp:posOffset>3525023</wp:posOffset>
                </wp:positionH>
                <wp:positionV relativeFrom="paragraph">
                  <wp:posOffset>1256913</wp:posOffset>
                </wp:positionV>
                <wp:extent cx="1434465" cy="247650"/>
                <wp:effectExtent l="0" t="0" r="635" b="6350"/>
                <wp:wrapNone/>
                <wp:docPr id="180" name="Text Box 180"/>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0195AC8" w14:textId="5007123F" w:rsidR="00AB47D2" w:rsidRPr="00AB47D2" w:rsidRDefault="00AB47D2">
                            <w:pPr>
                              <w:rPr>
                                <w:i/>
                                <w:iCs/>
                                <w:sz w:val="18"/>
                                <w:szCs w:val="18"/>
                              </w:rPr>
                            </w:pPr>
                            <w:r w:rsidRPr="00AB47D2">
                              <w:rPr>
                                <w:i/>
                                <w:iCs/>
                                <w:sz w:val="18"/>
                                <w:szCs w:val="18"/>
                              </w:rPr>
                              <w:t xml:space="preserve">Figure </w:t>
                            </w:r>
                            <w:r w:rsidR="005433DA">
                              <w:rPr>
                                <w:i/>
                                <w:iCs/>
                                <w:sz w:val="18"/>
                                <w:szCs w:val="18"/>
                              </w:rPr>
                              <w:t>20</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CE2474" id="Text Box 180" o:spid="_x0000_s1163" type="#_x0000_t202" style="position:absolute;margin-left:277.55pt;margin-top:98.95pt;width:112.95pt;height:19.5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" fillcolor="white [3201]" stroked="f" strokeweight=".5pt">
                <v:textbox>
                  <w:txbxContent>
                    <w:p w14:paraId="20195AC8" w14:textId="5007123F" w:rsidR="00AB47D2" w:rsidRPr="00AB47D2" w:rsidRDefault="00AB47D2">
                      <w:pPr>
                        <w:rPr>
                          <w:i/>
                          <w:iCs/>
                          <w:sz w:val="18"/>
                          <w:szCs w:val="18"/>
                        </w:rPr>
                      </w:pPr>
                      <w:r w:rsidRPr="00AB47D2">
                        <w:rPr>
                          <w:i/>
                          <w:iCs/>
                          <w:sz w:val="18"/>
                          <w:szCs w:val="18"/>
                        </w:rPr>
                        <w:t xml:space="preserve">Figure </w:t>
                      </w:r>
                      <w:r w:rsidR="005433DA">
                        <w:rPr>
                          <w:i/>
                          <w:iCs/>
                          <w:sz w:val="18"/>
                          <w:szCs w:val="18"/>
                        </w:rPr>
                        <w:t>20</w:t>
                      </w:r>
                      <w:r w:rsidRPr="00AB47D2">
                        <w:rPr>
                          <w:i/>
                          <w:iCs/>
                          <w:sz w:val="18"/>
                          <w:szCs w:val="18"/>
                        </w:rPr>
                        <w:t xml:space="preserve">: Logo </w:t>
                      </w:r>
                      <w:r w:rsidR="005433DA">
                        <w:rPr>
                          <w:i/>
                          <w:iCs/>
                          <w:sz w:val="18"/>
                          <w:szCs w:val="18"/>
                        </w:rPr>
                        <w:t>Mockup</w:t>
                      </w:r>
                      <w:r w:rsidRPr="00AB47D2">
                        <w:rPr>
                          <w:i/>
                          <w:iCs/>
                          <w:sz w:val="18"/>
                          <w:szCs w:val="18"/>
                        </w:rPr>
                        <w:t xml:space="preserve"> </w:t>
                      </w:r>
                      <w:r w:rsidR="005433DA">
                        <w:rPr>
                          <w:i/>
                          <w:iCs/>
                          <w:sz w:val="18"/>
                          <w:szCs w:val="18"/>
                        </w:rPr>
                        <w:t>4</w:t>
                      </w:r>
                    </w:p>
                  </w:txbxContent>
                </v:textbox>
              </v:shape>
            </w:pict>
          </mc:Fallback>
        </mc:AlternateContent>
      </w:r>
      <w:r>
        <w:rPr>
          <w:noProof/>
          <w:color w:val="2F5496" w:themeColor="accent1" w:themeShade="BF"/>
        </w:rPr>
        <mc:AlternateContent>
          <mc:Choice Requires="wpg">
            <w:drawing>
              <wp:anchor distT="0" distB="0" distL="114300" distR="114300" simplePos="0" relativeHeight="251751424" behindDoc="0" locked="0" layoutInCell="1" allowOverlap="1" wp14:anchorId="2B08AC55" wp14:editId="7B3890E6">
                <wp:simplePos x="0" y="0"/>
                <wp:positionH relativeFrom="margin">
                  <wp:posOffset>222885</wp:posOffset>
                </wp:positionH>
                <wp:positionV relativeFrom="paragraph">
                  <wp:posOffset>55</wp:posOffset>
                </wp:positionV>
                <wp:extent cx="5190431" cy="1320165"/>
                <wp:effectExtent l="0" t="0" r="4445" b="635"/>
                <wp:wrapSquare wrapText="bothSides"/>
                <wp:docPr id="166" name="Group 166"/>
                <wp:cNvGraphicFramePr/>
                <a:graphic xmlns:a="http://schemas.openxmlformats.org/drawingml/2006/main">
                  <a:graphicData uri="http://schemas.microsoft.com/office/word/2010/wordprocessingGroup">
                    <wpg:wgp>
                      <wpg:cNvGrpSpPr/>
                      <wpg:grpSpPr>
                        <a:xfrm>
                          <a:off x="0" y="0"/>
                          <a:ext cx="5190431" cy="1320165"/>
                          <a:chOff x="0" y="0"/>
                          <a:chExt cx="5190431" cy="1320165"/>
                        </a:xfrm>
                      </wpg:grpSpPr>
                      <pic:pic xmlns:pic="http://schemas.openxmlformats.org/drawingml/2006/picture">
                        <pic:nvPicPr>
                          <pic:cNvPr id="146" name="Picture 146" descr="A picture containing drawing&#10;&#10;Description automatically generated"/>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17750" cy="1320165"/>
                          </a:xfrm>
                          <a:prstGeom prst="rect">
                            <a:avLst/>
                          </a:prstGeom>
                        </pic:spPr>
                      </pic:pic>
                      <pic:pic xmlns:pic="http://schemas.openxmlformats.org/drawingml/2006/picture">
                        <pic:nvPicPr>
                          <pic:cNvPr id="157" name="Picture 157" descr="A close up of a logo&#10;&#10;Description automatically generated"/>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2913321" y="0"/>
                            <a:ext cx="2277110" cy="1296670"/>
                          </a:xfrm>
                          <a:prstGeom prst="rect">
                            <a:avLst/>
                          </a:prstGeom>
                        </pic:spPr>
                      </pic:pic>
                    </wpg:wgp>
                  </a:graphicData>
                </a:graphic>
              </wp:anchor>
            </w:drawing>
          </mc:Choice>
          <mc:Fallback>
            <w:pict>
              <v:group w14:anchorId="392DF75A" id="Group 166" o:spid="_x0000_s1026" style="position:absolute;margin-left:17.55pt;margin-top:0;width:408.7pt;height:103.95pt;z-index:251751424;mso-position-horizontal-relative:margin" coordsize="51904,1320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D5qxJEldYAAJXW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M3WjwveG1w&#13;&#10;OkNyZWF0ZURhdGU+CiAgICAgICAgIDx4bXA6TW9kaWZ5RGF0ZT4yMDIwLTAzLTE0VDAwOjE5OjM3&#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yNTU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C&#13;&#10;bGFjaz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w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SZWQ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EdyZWV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wPC94bXBHOmJsdWU+CiAg&#13;&#10;ICAgICAgICAgICAgICAgICAgICAgIDwvcmRmOmxpPgogICAgICAgICAgICAgICAgICAgICAgICA8&#13;&#10;cmRmOmxpIHJkZjpwYXJzZVR5cGU9IlJlc291cmNlIj4KICAgICAgICAgICAgICAgICAgICAgICAg&#13;&#10;ICAgPHhtcEc6c3dhdGNoTmFtZT5SR0IgQ3lhbj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yNTU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Qmx1ZT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kdCIE1hZ2VudGE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D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KPD94cGFja2V0IGVuZD0idyI/Pv/iDFhJQ0NfUFJPRklMRQABAQAADEhMaW5v&#13;&#10;AhAAAG1udHJSR0IgWFlaIAfOAAIACQAGADEAAGFjc3BNU0ZUAAAAAElFQyBzUkdCAAAAAAAAAAAA&#13;&#10;AAAA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">
                <v:shape id="Picture 146" o:spid="_x0000_s1027" type="#_x0000_t75" alt="A picture containing drawing&#10;&#10;Description automatically generated" style="position:absolute;width:23177;height:132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">
                  <v:imagedata r:id="rId64" o:title="A picture containing drawing&#10;&#10;Description automatically generated"/>
                </v:shape>
                <v:shape id="Picture 157" o:spid="_x0000_s1028" type="#_x0000_t75" alt="A close up of a logo&#10;&#10;Description automatically generated" style="position:absolute;left:29133;width:22771;height:129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">
                  <v:imagedata r:id="rId65" o:title="A close up of a logo&#10;&#10;Description automatically generated"/>
                </v:shape>
                <w10:wrap type="square" anchorx="margin"/>
              </v:group>
            </w:pict>
          </mc:Fallback>
        </mc:AlternateContent>
      </w:r>
    </w:p>
    <w:p w14:paraId="7CFDBA68" w14:textId="3B41C378" w:rsidR="00C26F8A" w:rsidRDefault="002525B1" w:rsidP="001664F1">
      <w:pPr>
        <w:rPr>
          <w:color w:val="2F5496" w:themeColor="accent1" w:themeShade="BF"/>
        </w:rPr>
      </w:pPr>
      <w:r>
        <w:rPr>
          <w:noProof/>
        </w:rPr>
        <mc:AlternateContent>
          <mc:Choice Requires="wps">
            <w:drawing>
              <wp:anchor distT="0" distB="0" distL="114300" distR="114300" simplePos="0" relativeHeight="251776000" behindDoc="0" locked="0" layoutInCell="1" allowOverlap="1" wp14:anchorId="08CC358B" wp14:editId="441BB2DB">
                <wp:simplePos x="0" y="0"/>
                <wp:positionH relativeFrom="column">
                  <wp:posOffset>703439</wp:posOffset>
                </wp:positionH>
                <wp:positionV relativeFrom="paragraph">
                  <wp:posOffset>1563895</wp:posOffset>
                </wp:positionV>
                <wp:extent cx="1434465" cy="247650"/>
                <wp:effectExtent l="0" t="0" r="635" b="6350"/>
                <wp:wrapNone/>
                <wp:docPr id="181" name="Text Box 181"/>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2FFFE231" w14:textId="262218B2" w:rsidR="005433DA" w:rsidRPr="00AB47D2" w:rsidRDefault="005433DA">
                            <w:pPr>
                              <w:rPr>
                                <w:i/>
                                <w:iCs/>
                                <w:sz w:val="18"/>
                                <w:szCs w:val="18"/>
                              </w:rPr>
                            </w:pPr>
                            <w:r w:rsidRPr="00AB47D2">
                              <w:rPr>
                                <w:i/>
                                <w:iCs/>
                                <w:sz w:val="18"/>
                                <w:szCs w:val="18"/>
                              </w:rPr>
                              <w:t xml:space="preserve">Figure </w:t>
                            </w:r>
                            <w:r>
                              <w:rPr>
                                <w:i/>
                                <w:iCs/>
                                <w:sz w:val="18"/>
                                <w:szCs w:val="18"/>
                              </w:rPr>
                              <w:t>21</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CC358B" id="Text Box 181" o:spid="_x0000_s1164" type="#_x0000_t202" style="position:absolute;margin-left:55.4pt;margin-top:123.15pt;width:112.95pt;height:19.5pt;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" fillcolor="white [3201]" stroked="f" strokeweight=".5pt">
                <v:textbox>
                  <w:txbxContent>
                    <w:p w14:paraId="2FFFE231" w14:textId="262218B2" w:rsidR="005433DA" w:rsidRPr="00AB47D2" w:rsidRDefault="005433DA">
                      <w:pPr>
                        <w:rPr>
                          <w:i/>
                          <w:iCs/>
                          <w:sz w:val="18"/>
                          <w:szCs w:val="18"/>
                        </w:rPr>
                      </w:pPr>
                      <w:r w:rsidRPr="00AB47D2">
                        <w:rPr>
                          <w:i/>
                          <w:iCs/>
                          <w:sz w:val="18"/>
                          <w:szCs w:val="18"/>
                        </w:rPr>
                        <w:t xml:space="preserve">Figure </w:t>
                      </w:r>
                      <w:r>
                        <w:rPr>
                          <w:i/>
                          <w:iCs/>
                          <w:sz w:val="18"/>
                          <w:szCs w:val="18"/>
                        </w:rPr>
                        <w:t>21</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5</w:t>
                      </w:r>
                    </w:p>
                  </w:txbxContent>
                </v:textbox>
              </v:shape>
            </w:pict>
          </mc:Fallback>
        </mc:AlternateContent>
      </w:r>
      <w:r>
        <w:rPr>
          <w:noProof/>
          <w:color w:val="2F5496" w:themeColor="accent1" w:themeShade="BF"/>
        </w:rPr>
        <mc:AlternateContent>
          <mc:Choice Requires="wpg">
            <w:drawing>
              <wp:anchor distT="0" distB="0" distL="114300" distR="114300" simplePos="0" relativeHeight="251749376" behindDoc="0" locked="0" layoutInCell="1" allowOverlap="1" wp14:anchorId="57949DF7" wp14:editId="75A94A4E">
                <wp:simplePos x="0" y="0"/>
                <wp:positionH relativeFrom="column">
                  <wp:posOffset>-84455</wp:posOffset>
                </wp:positionH>
                <wp:positionV relativeFrom="paragraph">
                  <wp:posOffset>345495</wp:posOffset>
                </wp:positionV>
                <wp:extent cx="5730240" cy="1557020"/>
                <wp:effectExtent l="0" t="0" r="0" b="5080"/>
                <wp:wrapSquare wrapText="bothSides"/>
                <wp:docPr id="169" name="Group 169"/>
                <wp:cNvGraphicFramePr/>
                <a:graphic xmlns:a="http://schemas.openxmlformats.org/drawingml/2006/main">
                  <a:graphicData uri="http://schemas.microsoft.com/office/word/2010/wordprocessingGroup">
                    <wpg:wgp>
                      <wpg:cNvGrpSpPr/>
                      <wpg:grpSpPr>
                        <a:xfrm>
                          <a:off x="0" y="0"/>
                          <a:ext cx="5730240" cy="1557020"/>
                          <a:chOff x="0" y="0"/>
                          <a:chExt cx="5730417" cy="1557020"/>
                        </a:xfrm>
                      </wpg:grpSpPr>
                      <pic:pic xmlns:pic="http://schemas.openxmlformats.org/drawingml/2006/picture">
                        <pic:nvPicPr>
                          <pic:cNvPr id="143" name="Picture 143" descr="A picture containing drawing&#10;&#10;Description automatically generated"/>
                          <pic:cNvPicPr>
                            <a:picLocks noChangeAspect="1"/>
                          </pic:cNvPicPr>
                        </pic:nvPicPr>
                        <pic:blipFill rotWithShape="1">
                          <a:blip r:embed="rId66">
                            <a:extLst>
                              <a:ext uri="{28A0092B-C50C-407E-A947-70E740481C1C}">
                                <a14:useLocalDpi xmlns:a14="http://schemas.microsoft.com/office/drawing/2010/main" val="0"/>
                              </a:ext>
                            </a:extLst>
                          </a:blip>
                          <a:srcRect b="18542"/>
                          <a:stretch/>
                        </pic:blipFill>
                        <pic:spPr bwMode="auto">
                          <a:xfrm>
                            <a:off x="0" y="361507"/>
                            <a:ext cx="3149600" cy="793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descr="A close up of a logo&#10;&#10;Description automatically generated"/>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3604437" y="0"/>
                            <a:ext cx="2125980" cy="1557020"/>
                          </a:xfrm>
                          <a:prstGeom prst="rect">
                            <a:avLst/>
                          </a:prstGeom>
                        </pic:spPr>
                      </pic:pic>
                    </wpg:wgp>
                  </a:graphicData>
                </a:graphic>
              </wp:anchor>
            </w:drawing>
          </mc:Choice>
          <mc:Fallback>
            <w:pict>
              <v:group w14:anchorId="44F53438" id="Group 169" o:spid="_x0000_s1026" style="position:absolute;margin-left:-6.65pt;margin-top:27.2pt;width:451.2pt;height:122.6pt;z-index:251749376" coordsize="57304,15570"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TdwhNdNEAAHTR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I4WjwveG1w&#13;&#10;OkNyZWF0ZURhdGU+CiAgICAgICAgIDx4bXA6TW9kaWZ5RGF0ZT4yMDIwLTAzLTE0VDAwOjE5OjI4&#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JlZD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jU1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DeWFu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I1NTwveG1wRzpncmVlbj4KICAgICAgICAgICAg&#13;&#10;ICAgICAgICAgICAgICAgPHhtcEc6Ymx1ZT4yNTU8L3htcEc6Ymx1ZT4KICAgICAgICAgICAgICAg&#13;&#10;ICAgICAgICAgPC9yZGY6bGk+CiAgICAgICAgICAgICAgICAgICAgICAgIDxyZGY6bGkgcmRmOnBh&#13;&#10;cnNlVHlwZT0iUmVzb3VyY2UiPgogICAgICAgICAgICAgICAgICAgICAgICAgICA8eG1wRzpzd2F0&#13;&#10;Y2hOYW1lPlJHQiBCbHVl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A8L3htcEc6Z3JlZW4+CiAgICAgICAgICAgICAgICAgICAgICAgICAgIDx4bXBHOmJs&#13;&#10;dWU+MjU1PC94bXBHOmJsdWU+CiAgICAgICAgICAgICAgICAgICAgICAgIDwvcmRmOmxpPgogICAg&#13;&#10;ICAgICAgICAgICAgICAgICAgICA8cmRmOmxpIHJkZjpwYXJzZVR5cGU9IlJlc291cmNlIj4KICAg&#13;&#10;ICAgICAgICAgICAgICAgICAgICAgICAgPHhtcEc6c3dhdGNoTmFtZT5SR0IgTWFnZW50YT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xNDc8L3htcEc6Z3JlZW4+CiAgICAgICAg&#13;&#10;ICAgICAgICAgICAgICAgICAgIDx4bXBHOmJsdWU+MzA8L3htcEc6Ymx1ZT4KICAgICAgICAgICAg&#13;&#10;ICAgICAgICAgICAgPC9yZGY6bGk+CiAgICAgICAgICAgICAgICAgICAgICAgIDxyZGY6bGkgcmRm&#13;&#10;OnBhcnNlVHlwZT0iUmVzb3VyY2UiPgogICAgICAgICAgICAgICAgICAgICAgICAgICA8eG1wRzpz&#13;&#10;d2F0Y2hOYW1lPlI9MjU1IEc9MjkgQj0zNz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">
                <v:shape id="Picture 143" o:spid="_x0000_s1027" type="#_x0000_t75" alt="A picture containing drawing&#10;&#10;Description automatically generated" style="position:absolute;top:3615;width:31496;height:79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">
                  <v:imagedata r:id="rId68" o:title="A picture containing drawing&#10;&#10;Description automatically generated" cropbottom="12152f"/>
                </v:shape>
                <v:shape id="Picture 144" o:spid="_x0000_s1028" type="#_x0000_t75" alt="A close up of a logo&#10;&#10;Description automatically generated" style="position:absolute;left:36044;width:21260;height:155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">
                  <v:imagedata r:id="rId69" o:title="A close up of a logo&#10;&#10;Description automatically generated"/>
                </v:shape>
                <w10:wrap type="square"/>
              </v:group>
            </w:pict>
          </mc:Fallback>
        </mc:AlternateContent>
      </w:r>
    </w:p>
    <w:p w14:paraId="6B088539" w14:textId="5047D8D7" w:rsidR="00C26F8A" w:rsidRDefault="002525B1" w:rsidP="001664F1">
      <w:pPr>
        <w:rPr>
          <w:color w:val="2F5496" w:themeColor="accent1" w:themeShade="BF"/>
        </w:rPr>
      </w:pPr>
      <w:r>
        <w:rPr>
          <w:noProof/>
        </w:rPr>
        <mc:AlternateContent>
          <mc:Choice Requires="wps">
            <w:drawing>
              <wp:anchor distT="0" distB="0" distL="114300" distR="114300" simplePos="0" relativeHeight="251778048" behindDoc="0" locked="0" layoutInCell="1" allowOverlap="1" wp14:anchorId="261B5BCB" wp14:editId="7A948EDD">
                <wp:simplePos x="0" y="0"/>
                <wp:positionH relativeFrom="column">
                  <wp:posOffset>3741033</wp:posOffset>
                </wp:positionH>
                <wp:positionV relativeFrom="paragraph">
                  <wp:posOffset>1757293</wp:posOffset>
                </wp:positionV>
                <wp:extent cx="1434465" cy="247650"/>
                <wp:effectExtent l="0" t="0" r="635" b="6350"/>
                <wp:wrapNone/>
                <wp:docPr id="182" name="Text Box 182"/>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44D8FE4" w14:textId="0A736626" w:rsidR="005433DA" w:rsidRPr="00AB47D2" w:rsidRDefault="005433DA">
                            <w:pPr>
                              <w:rPr>
                                <w:i/>
                                <w:iCs/>
                                <w:sz w:val="18"/>
                                <w:szCs w:val="18"/>
                              </w:rPr>
                            </w:pPr>
                            <w:r w:rsidRPr="00AB47D2">
                              <w:rPr>
                                <w:i/>
                                <w:iCs/>
                                <w:sz w:val="18"/>
                                <w:szCs w:val="18"/>
                              </w:rPr>
                              <w:t xml:space="preserve">Figure </w:t>
                            </w:r>
                            <w:r>
                              <w:rPr>
                                <w:i/>
                                <w:iCs/>
                                <w:sz w:val="18"/>
                                <w:szCs w:val="18"/>
                              </w:rPr>
                              <w:t>22</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B5BCB" id="Text Box 182" o:spid="_x0000_s1165" type="#_x0000_t202" style="position:absolute;margin-left:294.55pt;margin-top:138.35pt;width:112.95pt;height:19.5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" fillcolor="white [3201]" stroked="f" strokeweight=".5pt">
                <v:textbox>
                  <w:txbxContent>
                    <w:p w14:paraId="644D8FE4" w14:textId="0A736626" w:rsidR="005433DA" w:rsidRPr="00AB47D2" w:rsidRDefault="005433DA">
                      <w:pPr>
                        <w:rPr>
                          <w:i/>
                          <w:iCs/>
                          <w:sz w:val="18"/>
                          <w:szCs w:val="18"/>
                        </w:rPr>
                      </w:pPr>
                      <w:r w:rsidRPr="00AB47D2">
                        <w:rPr>
                          <w:i/>
                          <w:iCs/>
                          <w:sz w:val="18"/>
                          <w:szCs w:val="18"/>
                        </w:rPr>
                        <w:t xml:space="preserve">Figure </w:t>
                      </w:r>
                      <w:r>
                        <w:rPr>
                          <w:i/>
                          <w:iCs/>
                          <w:sz w:val="18"/>
                          <w:szCs w:val="18"/>
                        </w:rPr>
                        <w:t>22</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6</w:t>
                      </w:r>
                    </w:p>
                  </w:txbxContent>
                </v:textbox>
              </v:shape>
            </w:pict>
          </mc:Fallback>
        </mc:AlternateContent>
      </w:r>
    </w:p>
    <w:p w14:paraId="332F6DAA" w14:textId="022E94BA" w:rsidR="00C26F8A" w:rsidRDefault="00C26F8A" w:rsidP="001664F1">
      <w:pPr>
        <w:rPr>
          <w:color w:val="2F5496" w:themeColor="accent1" w:themeShade="BF"/>
        </w:rPr>
      </w:pPr>
    </w:p>
    <w:p w14:paraId="301D0F7D" w14:textId="0D3D75C8" w:rsidR="00C26F8A" w:rsidRDefault="002525B1" w:rsidP="001664F1">
      <w:pPr>
        <w:rPr>
          <w:color w:val="2F5496" w:themeColor="accent1" w:themeShade="BF"/>
        </w:rPr>
      </w:pPr>
      <w:r>
        <w:rPr>
          <w:noProof/>
        </w:rPr>
        <w:drawing>
          <wp:anchor distT="0" distB="0" distL="114300" distR="114300" simplePos="0" relativeHeight="251752448" behindDoc="0" locked="0" layoutInCell="1" allowOverlap="1" wp14:anchorId="349992D4" wp14:editId="3039B04B">
            <wp:simplePos x="0" y="0"/>
            <wp:positionH relativeFrom="column">
              <wp:posOffset>-330200</wp:posOffset>
            </wp:positionH>
            <wp:positionV relativeFrom="paragraph">
              <wp:posOffset>310515</wp:posOffset>
            </wp:positionV>
            <wp:extent cx="2774950" cy="1123950"/>
            <wp:effectExtent l="0" t="0" r="6350" b="6350"/>
            <wp:wrapSquare wrapText="bothSides"/>
            <wp:docPr id="161" name="Picture 16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Logo8-100.jpg"/>
                    <pic:cNvPicPr/>
                  </pic:nvPicPr>
                  <pic:blipFill>
                    <a:blip r:embed="rId70">
                      <a:extLst>
                        <a:ext uri="{28A0092B-C50C-407E-A947-70E740481C1C}">
                          <a14:useLocalDpi xmlns:a14="http://schemas.microsoft.com/office/drawing/2010/main" val="0"/>
                        </a:ext>
                      </a:extLst>
                    </a:blip>
                    <a:stretch>
                      <a:fillRect/>
                    </a:stretch>
                  </pic:blipFill>
                  <pic:spPr>
                    <a:xfrm>
                      <a:off x="0" y="0"/>
                      <a:ext cx="2774950" cy="11239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3472" behindDoc="0" locked="0" layoutInCell="1" allowOverlap="1" wp14:anchorId="2812D048" wp14:editId="302CF867">
            <wp:simplePos x="0" y="0"/>
            <wp:positionH relativeFrom="column">
              <wp:posOffset>2778760</wp:posOffset>
            </wp:positionH>
            <wp:positionV relativeFrom="paragraph">
              <wp:posOffset>310515</wp:posOffset>
            </wp:positionV>
            <wp:extent cx="3079750" cy="1123950"/>
            <wp:effectExtent l="0" t="0" r="6350" b="6350"/>
            <wp:wrapSquare wrapText="bothSides"/>
            <wp:docPr id="162" name="Picture 16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Logo9-100.jpg"/>
                    <pic:cNvPicPr/>
                  </pic:nvPicPr>
                  <pic:blipFill>
                    <a:blip r:embed="rId71">
                      <a:extLst>
                        <a:ext uri="{28A0092B-C50C-407E-A947-70E740481C1C}">
                          <a14:useLocalDpi xmlns:a14="http://schemas.microsoft.com/office/drawing/2010/main" val="0"/>
                        </a:ext>
                      </a:extLst>
                    </a:blip>
                    <a:stretch>
                      <a:fillRect/>
                    </a:stretch>
                  </pic:blipFill>
                  <pic:spPr>
                    <a:xfrm>
                      <a:off x="0" y="0"/>
                      <a:ext cx="3079750" cy="11239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0096" behindDoc="0" locked="0" layoutInCell="1" allowOverlap="1" wp14:anchorId="65413A35" wp14:editId="48424203">
                <wp:simplePos x="0" y="0"/>
                <wp:positionH relativeFrom="column">
                  <wp:posOffset>483235</wp:posOffset>
                </wp:positionH>
                <wp:positionV relativeFrom="paragraph">
                  <wp:posOffset>1548765</wp:posOffset>
                </wp:positionV>
                <wp:extent cx="1434465" cy="247650"/>
                <wp:effectExtent l="0" t="0" r="635" b="6350"/>
                <wp:wrapNone/>
                <wp:docPr id="183" name="Text Box 183"/>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6FCD1273" w14:textId="75EAB597" w:rsidR="005433DA" w:rsidRPr="00AB47D2" w:rsidRDefault="005433DA">
                            <w:pPr>
                              <w:rPr>
                                <w:i/>
                                <w:iCs/>
                                <w:sz w:val="18"/>
                                <w:szCs w:val="18"/>
                              </w:rPr>
                            </w:pPr>
                            <w:r w:rsidRPr="00AB47D2">
                              <w:rPr>
                                <w:i/>
                                <w:iCs/>
                                <w:sz w:val="18"/>
                                <w:szCs w:val="18"/>
                              </w:rPr>
                              <w:t xml:space="preserve">Figure </w:t>
                            </w:r>
                            <w:r>
                              <w:rPr>
                                <w:i/>
                                <w:iCs/>
                                <w:sz w:val="18"/>
                                <w:szCs w:val="18"/>
                              </w:rPr>
                              <w:t>23</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13A35" id="Text Box 183" o:spid="_x0000_s1166" type="#_x0000_t202" style="position:absolute;margin-left:38.05pt;margin-top:121.95pt;width:112.95pt;height:19.5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" fillcolor="white [3201]" stroked="f" strokeweight=".5pt">
                <v:textbox>
                  <w:txbxContent>
                    <w:p w14:paraId="6FCD1273" w14:textId="75EAB597" w:rsidR="005433DA" w:rsidRPr="00AB47D2" w:rsidRDefault="005433DA">
                      <w:pPr>
                        <w:rPr>
                          <w:i/>
                          <w:iCs/>
                          <w:sz w:val="18"/>
                          <w:szCs w:val="18"/>
                        </w:rPr>
                      </w:pPr>
                      <w:r w:rsidRPr="00AB47D2">
                        <w:rPr>
                          <w:i/>
                          <w:iCs/>
                          <w:sz w:val="18"/>
                          <w:szCs w:val="18"/>
                        </w:rPr>
                        <w:t xml:space="preserve">Figure </w:t>
                      </w:r>
                      <w:r>
                        <w:rPr>
                          <w:i/>
                          <w:iCs/>
                          <w:sz w:val="18"/>
                          <w:szCs w:val="18"/>
                        </w:rPr>
                        <w:t>23</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7</w:t>
                      </w:r>
                    </w:p>
                  </w:txbxContent>
                </v:textbox>
              </v:shape>
            </w:pict>
          </mc:Fallback>
        </mc:AlternateContent>
      </w:r>
    </w:p>
    <w:p w14:paraId="0D0AE50B" w14:textId="4F83C586" w:rsidR="00C26F8A" w:rsidRDefault="002525B1" w:rsidP="001664F1">
      <w:pPr>
        <w:rPr>
          <w:color w:val="2F5496" w:themeColor="accent1" w:themeShade="BF"/>
        </w:rPr>
      </w:pPr>
      <w:r>
        <w:rPr>
          <w:noProof/>
        </w:rPr>
        <mc:AlternateContent>
          <mc:Choice Requires="wps">
            <w:drawing>
              <wp:anchor distT="0" distB="0" distL="114300" distR="114300" simplePos="0" relativeHeight="251782144" behindDoc="0" locked="0" layoutInCell="1" allowOverlap="1" wp14:anchorId="0C6DC208" wp14:editId="30EB4894">
                <wp:simplePos x="0" y="0"/>
                <wp:positionH relativeFrom="column">
                  <wp:posOffset>3736340</wp:posOffset>
                </wp:positionH>
                <wp:positionV relativeFrom="paragraph">
                  <wp:posOffset>1348713</wp:posOffset>
                </wp:positionV>
                <wp:extent cx="1434465" cy="247650"/>
                <wp:effectExtent l="0" t="0" r="635" b="6350"/>
                <wp:wrapNone/>
                <wp:docPr id="184" name="Text Box 184"/>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1EBE5744" w14:textId="6CC42AE2" w:rsidR="005433DA" w:rsidRPr="00AB47D2" w:rsidRDefault="005433DA">
                            <w:pPr>
                              <w:rPr>
                                <w:i/>
                                <w:iCs/>
                                <w:sz w:val="18"/>
                                <w:szCs w:val="18"/>
                              </w:rPr>
                            </w:pPr>
                            <w:r w:rsidRPr="00AB47D2">
                              <w:rPr>
                                <w:i/>
                                <w:iCs/>
                                <w:sz w:val="18"/>
                                <w:szCs w:val="18"/>
                              </w:rPr>
                              <w:t xml:space="preserve">Figure </w:t>
                            </w:r>
                            <w:r>
                              <w:rPr>
                                <w:i/>
                                <w:iCs/>
                                <w:sz w:val="18"/>
                                <w:szCs w:val="18"/>
                              </w:rPr>
                              <w:t>24</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6DC208" id="Text Box 184" o:spid="_x0000_s1167" type="#_x0000_t202" style="position:absolute;margin-left:294.2pt;margin-top:106.2pt;width:112.95pt;height:19.5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" fillcolor="white [3201]" stroked="f" strokeweight=".5pt">
                <v:textbox>
                  <w:txbxContent>
                    <w:p w14:paraId="1EBE5744" w14:textId="6CC42AE2" w:rsidR="005433DA" w:rsidRPr="00AB47D2" w:rsidRDefault="005433DA">
                      <w:pPr>
                        <w:rPr>
                          <w:i/>
                          <w:iCs/>
                          <w:sz w:val="18"/>
                          <w:szCs w:val="18"/>
                        </w:rPr>
                      </w:pPr>
                      <w:r w:rsidRPr="00AB47D2">
                        <w:rPr>
                          <w:i/>
                          <w:iCs/>
                          <w:sz w:val="18"/>
                          <w:szCs w:val="18"/>
                        </w:rPr>
                        <w:t xml:space="preserve">Figure </w:t>
                      </w:r>
                      <w:r>
                        <w:rPr>
                          <w:i/>
                          <w:iCs/>
                          <w:sz w:val="18"/>
                          <w:szCs w:val="18"/>
                        </w:rPr>
                        <w:t>24</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8</w:t>
                      </w:r>
                    </w:p>
                  </w:txbxContent>
                </v:textbox>
              </v:shape>
            </w:pict>
          </mc:Fallback>
        </mc:AlternateContent>
      </w:r>
    </w:p>
    <w:p w14:paraId="35C52323" w14:textId="1BFADFA3" w:rsidR="00C26F8A" w:rsidRDefault="00C26F8A" w:rsidP="001664F1">
      <w:pPr>
        <w:rPr>
          <w:color w:val="2F5496" w:themeColor="accent1" w:themeShade="BF"/>
        </w:rPr>
      </w:pPr>
    </w:p>
    <w:p w14:paraId="7DC224D4" w14:textId="76B0C469" w:rsidR="00C26F8A" w:rsidRDefault="00C26F8A" w:rsidP="001664F1">
      <w:pPr>
        <w:rPr>
          <w:color w:val="2F5496" w:themeColor="accent1" w:themeShade="BF"/>
        </w:rPr>
      </w:pPr>
    </w:p>
    <w:p w14:paraId="0A23B2ED" w14:textId="5452E777" w:rsidR="00C26F8A" w:rsidRDefault="00C26F8A" w:rsidP="001664F1">
      <w:pPr>
        <w:rPr>
          <w:color w:val="2F5496" w:themeColor="accent1" w:themeShade="BF"/>
        </w:rPr>
      </w:pPr>
    </w:p>
    <w:p w14:paraId="43BA2522" w14:textId="248E1246" w:rsidR="00C26F8A" w:rsidRDefault="002525B1" w:rsidP="001664F1">
      <w:pPr>
        <w:rPr>
          <w:color w:val="2F5496" w:themeColor="accent1" w:themeShade="BF"/>
        </w:rPr>
      </w:pPr>
      <w:r>
        <w:rPr>
          <w:noProof/>
        </w:rPr>
        <mc:AlternateContent>
          <mc:Choice Requires="wps">
            <w:drawing>
              <wp:anchor distT="0" distB="0" distL="114300" distR="114300" simplePos="0" relativeHeight="251786240" behindDoc="0" locked="0" layoutInCell="1" allowOverlap="1" wp14:anchorId="3363E5ED" wp14:editId="4D4C274A">
                <wp:simplePos x="0" y="0"/>
                <wp:positionH relativeFrom="column">
                  <wp:posOffset>3521710</wp:posOffset>
                </wp:positionH>
                <wp:positionV relativeFrom="paragraph">
                  <wp:posOffset>1678305</wp:posOffset>
                </wp:positionV>
                <wp:extent cx="1497965" cy="247650"/>
                <wp:effectExtent l="0" t="0" r="635" b="6350"/>
                <wp:wrapNone/>
                <wp:docPr id="186" name="Text Box 186"/>
                <wp:cNvGraphicFramePr/>
                <a:graphic xmlns:a="http://schemas.openxmlformats.org/drawingml/2006/main">
                  <a:graphicData uri="http://schemas.microsoft.com/office/word/2010/wordprocessingShape">
                    <wps:wsp>
                      <wps:cNvSpPr txBox="1"/>
                      <wps:spPr>
                        <a:xfrm>
                          <a:off x="0" y="0"/>
                          <a:ext cx="1497965" cy="247650"/>
                        </a:xfrm>
                        <a:prstGeom prst="rect">
                          <a:avLst/>
                        </a:prstGeom>
                        <a:solidFill>
                          <a:schemeClr val="lt1"/>
                        </a:solidFill>
                        <a:ln w="6350">
                          <a:noFill/>
                        </a:ln>
                      </wps:spPr>
                      <wps:txbx>
                        <w:txbxContent>
                          <w:p w14:paraId="43EDDB3D" w14:textId="75F08220" w:rsidR="005433DA" w:rsidRPr="00AB47D2" w:rsidRDefault="005433DA">
                            <w:pPr>
                              <w:rPr>
                                <w:i/>
                                <w:iCs/>
                                <w:sz w:val="18"/>
                                <w:szCs w:val="18"/>
                              </w:rPr>
                            </w:pPr>
                            <w:r w:rsidRPr="00AB47D2">
                              <w:rPr>
                                <w:i/>
                                <w:iCs/>
                                <w:sz w:val="18"/>
                                <w:szCs w:val="18"/>
                              </w:rPr>
                              <w:t xml:space="preserve">Figure </w:t>
                            </w:r>
                            <w:r>
                              <w:rPr>
                                <w:i/>
                                <w:iCs/>
                                <w:sz w:val="18"/>
                                <w:szCs w:val="18"/>
                              </w:rPr>
                              <w:t>26</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3E5ED" id="Text Box 186" o:spid="_x0000_s1168" type="#_x0000_t202" style="position:absolute;margin-left:277.3pt;margin-top:132.15pt;width:117.95pt;height:19.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" fillcolor="white [3201]" stroked="f" strokeweight=".5pt">
                <v:textbox>
                  <w:txbxContent>
                    <w:p w14:paraId="43EDDB3D" w14:textId="75F08220" w:rsidR="005433DA" w:rsidRPr="00AB47D2" w:rsidRDefault="005433DA">
                      <w:pPr>
                        <w:rPr>
                          <w:i/>
                          <w:iCs/>
                          <w:sz w:val="18"/>
                          <w:szCs w:val="18"/>
                        </w:rPr>
                      </w:pPr>
                      <w:r w:rsidRPr="00AB47D2">
                        <w:rPr>
                          <w:i/>
                          <w:iCs/>
                          <w:sz w:val="18"/>
                          <w:szCs w:val="18"/>
                        </w:rPr>
                        <w:t xml:space="preserve">Figure </w:t>
                      </w:r>
                      <w:r>
                        <w:rPr>
                          <w:i/>
                          <w:iCs/>
                          <w:sz w:val="18"/>
                          <w:szCs w:val="18"/>
                        </w:rPr>
                        <w:t>26</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0</w:t>
                      </w:r>
                    </w:p>
                  </w:txbxContent>
                </v:textbox>
              </v:shape>
            </w:pict>
          </mc:Fallback>
        </mc:AlternateContent>
      </w:r>
      <w:r>
        <w:rPr>
          <w:noProof/>
          <w:color w:val="2F5496" w:themeColor="accent1" w:themeShade="BF"/>
        </w:rPr>
        <mc:AlternateContent>
          <mc:Choice Requires="wpg">
            <w:drawing>
              <wp:anchor distT="0" distB="0" distL="114300" distR="114300" simplePos="0" relativeHeight="251756544" behindDoc="0" locked="0" layoutInCell="1" allowOverlap="1" wp14:anchorId="157A17C4" wp14:editId="7D8C0D55">
                <wp:simplePos x="0" y="0"/>
                <wp:positionH relativeFrom="margin">
                  <wp:posOffset>296545</wp:posOffset>
                </wp:positionH>
                <wp:positionV relativeFrom="paragraph">
                  <wp:posOffset>264160</wp:posOffset>
                </wp:positionV>
                <wp:extent cx="5114290" cy="1409700"/>
                <wp:effectExtent l="0" t="0" r="3810" b="0"/>
                <wp:wrapSquare wrapText="bothSides"/>
                <wp:docPr id="170" name="Group 170"/>
                <wp:cNvGraphicFramePr/>
                <a:graphic xmlns:a="http://schemas.openxmlformats.org/drawingml/2006/main">
                  <a:graphicData uri="http://schemas.microsoft.com/office/word/2010/wordprocessingGroup">
                    <wpg:wgp>
                      <wpg:cNvGrpSpPr/>
                      <wpg:grpSpPr>
                        <a:xfrm>
                          <a:off x="0" y="0"/>
                          <a:ext cx="5114290" cy="1409700"/>
                          <a:chOff x="0" y="0"/>
                          <a:chExt cx="5114452" cy="1409700"/>
                        </a:xfrm>
                      </wpg:grpSpPr>
                      <pic:pic xmlns:pic="http://schemas.openxmlformats.org/drawingml/2006/picture">
                        <pic:nvPicPr>
                          <pic:cNvPr id="163" name="Picture 163" descr="A close up of a logo&#10;&#10;Description automatically generated"/>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1841500" cy="1409700"/>
                          </a:xfrm>
                          <a:prstGeom prst="rect">
                            <a:avLst/>
                          </a:prstGeom>
                        </pic:spPr>
                      </pic:pic>
                      <pic:pic xmlns:pic="http://schemas.openxmlformats.org/drawingml/2006/picture">
                        <pic:nvPicPr>
                          <pic:cNvPr id="164" name="Picture 164" descr="A picture containing airplane&#10;&#10;Description automatically generated"/>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2732567" y="0"/>
                            <a:ext cx="2381885" cy="1409700"/>
                          </a:xfrm>
                          <a:prstGeom prst="rect">
                            <a:avLst/>
                          </a:prstGeom>
                        </pic:spPr>
                      </pic:pic>
                    </wpg:wgp>
                  </a:graphicData>
                </a:graphic>
              </wp:anchor>
            </w:drawing>
          </mc:Choice>
          <mc:Fallback>
            <w:pict>
              <v:group w14:anchorId="209F7E38" id="Group 170" o:spid="_x0000_s1026" style="position:absolute;margin-left:23.35pt;margin-top:20.8pt;width:402.7pt;height:111pt;z-index:251756544;mso-position-horizontal-relative:margin" coordsize="51144,1409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DCkYOBuckAALnJAAAUAAAAZHJzL21lZGlhL2ltYWdlMi5qcGf/2P/g&#13;&#10;ABBKRklGAAECAQBIAEgAAP/tACxQaG90b3Nob3AgMy4wADhCSU0D7QAAAAAAEABIAAAAAQABAEgA&#13;&#10;AAABAAH/4Y4N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A8L3htcEc6Z3JlZW4+CiAg&#13;&#10;ICAgICAgICAgICAgICAgICAgICAgICAgIDx4bXBHOmJsdWU+MDwveG1wRzpibHVlPgogICAgICAg&#13;&#10;ICAgICAgICAgICAgICAgICA8L3JkZjpsaT4KICAgICAgICAgICAgICAgICAgICAgICAgPHJkZjps&#13;&#10;aSByZGY6cGFyc2VUeXBlPSJSZXNvdXJjZSI+CiAgICAgICAgICAgICAgICAgICAgICAgICAgIDx4&#13;&#10;bXBHOnN3YXRjaE5hbWU+UkdCIFllbGxvdz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jU1&#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JHQiBDeWFu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I1NT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lJHQiBCbHVl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A8L3htcEc6Z3JlZW4+CiAgICAgICAgICAgICAgICAgICAgICAgICAgIDx4bXBH&#13;&#10;OmJsdWU+MjU1PC94bXBHOmJsdWU+CiAgICAgICAgICAgICAgICAgICAgICAgIDwvcmRmOmxpPgog&#13;&#10;ICAgICAgICAgICAgICAgICAgICAgICA8cmRmOmxpIHJkZjpwYXJzZVR5cGU9IlJlc291cmNlIj4K&#13;&#10;ICAgICAgICAgICAgICAgICAgICAgICAgICAgPHhtcEc6c3dhdGNoTmFtZT5SR0IgTWFnZW50YT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Q2PC94bXBHOmdyZWVuPgogICAgICAgICAg&#13;&#10;ICAgICAgICAgICAgICAgICA8eG1wRzpibHVlPjY5PC94bXBHOmJsdWU+CiAgICAgICAgICAgICAg&#13;&#10;ICAgICAgICAgIDwvcmRmOmxpPgogICAgICAgICAgICAgICAgICAgICAgICA8cmRmOmxpIHJkZjpw&#13;&#10;YXJzZVR5cGU9IlJlc291cmNlIj4KICAgICAgICAgICAgICAgICAgICAgICAgICAgPHhtcEc6c3dh&#13;&#10;dGNoTmFtZT5SPTAgRz0xMDQgQj01NT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xNDc8L3htcEc6Z3JlZW4+CiAgICAg&#13;&#10;ICAgICAgICAgICAgICAgICAgICAgIDx4bXBHOmJsdWU+MzA8L3htcEc6Ymx1ZT4KICAgICAgICAg&#13;&#10;ICAgICAgICAgICAgICAgPC9yZGY6bGk+CiAgICAgICAgICAgICAgICAgICAgICAgIDxyZGY6bGkg&#13;&#10;cmRmOnBhcnNlVHlwZT0iUmVzb3VyY2UiPgogICAgICAgICAgICAgICAgICAgICAgICAgICA8eG1w&#13;&#10;Rzpzd2F0Y2hOYW1lPlI9MjU1IEc9MjkgQj0zNz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Ao8P3hwYWNrZXQgZW5kPSJ3Ij8+/+IMWElDQ19QUk9GSUxF&#13;&#10;AAE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">
                <v:shape id="Picture 163" o:spid="_x0000_s1027" type="#_x0000_t75" alt="A close up of a logo&#10;&#10;Description automatically generated" style="position:absolute;width:18415;height:14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">
                  <v:imagedata r:id="rId74" o:title="A close up of a logo&#10;&#10;Description automatically generated"/>
                </v:shape>
                <v:shape id="Picture 164" o:spid="_x0000_s1028" type="#_x0000_t75" alt="A picture containing airplane&#10;&#10;Description automatically generated" style="position:absolute;left:27325;width:23819;height:14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">
                  <v:imagedata r:id="rId75" o:title="A picture containing airplane&#10;&#10;Description automatically generated"/>
                </v:shape>
                <w10:wrap type="square" anchorx="margin"/>
              </v:group>
            </w:pict>
          </mc:Fallback>
        </mc:AlternateContent>
      </w:r>
      <w:r>
        <w:rPr>
          <w:noProof/>
        </w:rPr>
        <mc:AlternateContent>
          <mc:Choice Requires="wps">
            <w:drawing>
              <wp:anchor distT="0" distB="0" distL="114300" distR="114300" simplePos="0" relativeHeight="251784192" behindDoc="0" locked="0" layoutInCell="1" allowOverlap="1" wp14:anchorId="4DF37EC6" wp14:editId="00E872B7">
                <wp:simplePos x="0" y="0"/>
                <wp:positionH relativeFrom="column">
                  <wp:posOffset>558800</wp:posOffset>
                </wp:positionH>
                <wp:positionV relativeFrom="paragraph">
                  <wp:posOffset>1820545</wp:posOffset>
                </wp:positionV>
                <wp:extent cx="1434465" cy="247650"/>
                <wp:effectExtent l="0" t="0" r="635" b="6350"/>
                <wp:wrapNone/>
                <wp:docPr id="185" name="Text Box 185"/>
                <wp:cNvGraphicFramePr/>
                <a:graphic xmlns:a="http://schemas.openxmlformats.org/drawingml/2006/main">
                  <a:graphicData uri="http://schemas.microsoft.com/office/word/2010/wordprocessingShape">
                    <wps:wsp>
                      <wps:cNvSpPr txBox="1"/>
                      <wps:spPr>
                        <a:xfrm>
                          <a:off x="0" y="0"/>
                          <a:ext cx="1434465" cy="247650"/>
                        </a:xfrm>
                        <a:prstGeom prst="rect">
                          <a:avLst/>
                        </a:prstGeom>
                        <a:solidFill>
                          <a:schemeClr val="lt1"/>
                        </a:solidFill>
                        <a:ln w="6350">
                          <a:noFill/>
                        </a:ln>
                      </wps:spPr>
                      <wps:txbx>
                        <w:txbxContent>
                          <w:p w14:paraId="06D6BD3C" w14:textId="06170B42" w:rsidR="005433DA" w:rsidRPr="00AB47D2" w:rsidRDefault="005433DA">
                            <w:pPr>
                              <w:rPr>
                                <w:i/>
                                <w:iCs/>
                                <w:sz w:val="18"/>
                                <w:szCs w:val="18"/>
                              </w:rPr>
                            </w:pPr>
                            <w:r w:rsidRPr="00AB47D2">
                              <w:rPr>
                                <w:i/>
                                <w:iCs/>
                                <w:sz w:val="18"/>
                                <w:szCs w:val="18"/>
                              </w:rPr>
                              <w:t xml:space="preserve">Figure </w:t>
                            </w:r>
                            <w:r>
                              <w:rPr>
                                <w:i/>
                                <w:iCs/>
                                <w:sz w:val="18"/>
                                <w:szCs w:val="18"/>
                              </w:rPr>
                              <w:t>25</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F37EC6" id="Text Box 185" o:spid="_x0000_s1169" type="#_x0000_t202" style="position:absolute;margin-left:44pt;margin-top:143.35pt;width:112.95pt;height:19.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" fillcolor="white [3201]" stroked="f" strokeweight=".5pt">
                <v:textbox>
                  <w:txbxContent>
                    <w:p w14:paraId="06D6BD3C" w14:textId="06170B42" w:rsidR="005433DA" w:rsidRPr="00AB47D2" w:rsidRDefault="005433DA">
                      <w:pPr>
                        <w:rPr>
                          <w:i/>
                          <w:iCs/>
                          <w:sz w:val="18"/>
                          <w:szCs w:val="18"/>
                        </w:rPr>
                      </w:pPr>
                      <w:r w:rsidRPr="00AB47D2">
                        <w:rPr>
                          <w:i/>
                          <w:iCs/>
                          <w:sz w:val="18"/>
                          <w:szCs w:val="18"/>
                        </w:rPr>
                        <w:t xml:space="preserve">Figure </w:t>
                      </w:r>
                      <w:r>
                        <w:rPr>
                          <w:i/>
                          <w:iCs/>
                          <w:sz w:val="18"/>
                          <w:szCs w:val="18"/>
                        </w:rPr>
                        <w:t>25</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9</w:t>
                      </w:r>
                    </w:p>
                  </w:txbxContent>
                </v:textbox>
              </v:shape>
            </w:pict>
          </mc:Fallback>
        </mc:AlternateContent>
      </w:r>
    </w:p>
    <w:p w14:paraId="4F818608" w14:textId="19D8A5CA" w:rsidR="00C26F8A" w:rsidRDefault="00C26F8A" w:rsidP="001664F1">
      <w:pPr>
        <w:rPr>
          <w:color w:val="2F5496" w:themeColor="accent1" w:themeShade="BF"/>
        </w:rPr>
      </w:pPr>
    </w:p>
    <w:p w14:paraId="0F29FAD7" w14:textId="488C4B1E" w:rsidR="00C26F8A" w:rsidRDefault="00C26F8A" w:rsidP="001664F1">
      <w:pPr>
        <w:rPr>
          <w:color w:val="2F5496" w:themeColor="accent1" w:themeShade="BF"/>
        </w:rPr>
      </w:pPr>
    </w:p>
    <w:p w14:paraId="14338865" w14:textId="7CBEC617" w:rsidR="00C26F8A" w:rsidRDefault="00C26F8A" w:rsidP="001664F1"/>
    <w:p w14:paraId="47109BE5" w14:textId="0902D8EC" w:rsidR="001664F1" w:rsidRPr="006A5567" w:rsidRDefault="001664F1" w:rsidP="001664F1">
      <w:pPr>
        <w:jc w:val="both"/>
        <w:rPr>
          <w:sz w:val="18"/>
          <w:szCs w:val="18"/>
          <w:shd w:val="clear" w:color="auto" w:fill="FFFFFF"/>
        </w:rPr>
      </w:pPr>
    </w:p>
    <w:p w14:paraId="1DFF0651" w14:textId="049B7119" w:rsidR="001664F1" w:rsidRDefault="001664F1" w:rsidP="001664F1"/>
    <w:p w14:paraId="672F2DD5" w14:textId="5D27356A" w:rsidR="00ED134F" w:rsidRDefault="00ED134F" w:rsidP="001664F1"/>
    <w:p w14:paraId="4F07FE95" w14:textId="3BC367C6" w:rsidR="00577E33" w:rsidRDefault="002525B1" w:rsidP="001664F1">
      <w:r>
        <w:rPr>
          <w:noProof/>
        </w:rPr>
        <w:lastRenderedPageBreak/>
        <w:drawing>
          <wp:anchor distT="0" distB="0" distL="114300" distR="114300" simplePos="0" relativeHeight="251757568" behindDoc="0" locked="0" layoutInCell="1" allowOverlap="1" wp14:anchorId="7A90C27A" wp14:editId="70857B45">
            <wp:simplePos x="0" y="0"/>
            <wp:positionH relativeFrom="column">
              <wp:posOffset>-90667</wp:posOffset>
            </wp:positionH>
            <wp:positionV relativeFrom="paragraph">
              <wp:posOffset>-497</wp:posOffset>
            </wp:positionV>
            <wp:extent cx="3348355" cy="1235075"/>
            <wp:effectExtent l="0" t="0" r="4445" b="0"/>
            <wp:wrapSquare wrapText="bothSides"/>
            <wp:docPr id="165" name="Picture 165" descr="A picture containing air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Logo12-100.jpg"/>
                    <pic:cNvPicPr/>
                  </pic:nvPicPr>
                  <pic:blipFill>
                    <a:blip r:embed="rId76">
                      <a:extLst>
                        <a:ext uri="{28A0092B-C50C-407E-A947-70E740481C1C}">
                          <a14:useLocalDpi xmlns:a14="http://schemas.microsoft.com/office/drawing/2010/main" val="0"/>
                        </a:ext>
                      </a:extLst>
                    </a:blip>
                    <a:stretch>
                      <a:fillRect/>
                    </a:stretch>
                  </pic:blipFill>
                  <pic:spPr>
                    <a:xfrm>
                      <a:off x="0" y="0"/>
                      <a:ext cx="3348355" cy="1235075"/>
                    </a:xfrm>
                    <a:prstGeom prst="rect">
                      <a:avLst/>
                    </a:prstGeom>
                  </pic:spPr>
                </pic:pic>
              </a:graphicData>
            </a:graphic>
            <wp14:sizeRelH relativeFrom="page">
              <wp14:pctWidth>0</wp14:pctWidth>
            </wp14:sizeRelH>
            <wp14:sizeRelV relativeFrom="page">
              <wp14:pctHeight>0</wp14:pctHeight>
            </wp14:sizeRelV>
          </wp:anchor>
        </w:drawing>
      </w:r>
    </w:p>
    <w:p w14:paraId="4D9C4D00" w14:textId="1F2A9F25" w:rsidR="00577E33" w:rsidRDefault="00577E33" w:rsidP="001664F1"/>
    <w:p w14:paraId="76E08137" w14:textId="4957E814" w:rsidR="00577E33" w:rsidRDefault="00577E33" w:rsidP="001664F1"/>
    <w:p w14:paraId="5FB8469C" w14:textId="07B7CE84" w:rsidR="00577E33" w:rsidRDefault="00577E33" w:rsidP="001664F1"/>
    <w:p w14:paraId="16A41A40" w14:textId="0A6A1073" w:rsidR="00577E33" w:rsidRDefault="00577E33" w:rsidP="001664F1"/>
    <w:p w14:paraId="141A2AD3" w14:textId="007164B3" w:rsidR="00577E33" w:rsidRDefault="00577E33" w:rsidP="001664F1"/>
    <w:p w14:paraId="7F6E55F0" w14:textId="5270E754" w:rsidR="00577E33" w:rsidRDefault="002525B1" w:rsidP="001664F1">
      <w:r>
        <w:rPr>
          <w:noProof/>
        </w:rPr>
        <mc:AlternateContent>
          <mc:Choice Requires="wps">
            <w:drawing>
              <wp:anchor distT="0" distB="0" distL="114300" distR="114300" simplePos="0" relativeHeight="251788288" behindDoc="0" locked="0" layoutInCell="1" allowOverlap="1" wp14:anchorId="2373855A" wp14:editId="4BD6E706">
                <wp:simplePos x="0" y="0"/>
                <wp:positionH relativeFrom="column">
                  <wp:posOffset>751453</wp:posOffset>
                </wp:positionH>
                <wp:positionV relativeFrom="paragraph">
                  <wp:posOffset>114990</wp:posOffset>
                </wp:positionV>
                <wp:extent cx="1509395" cy="247650"/>
                <wp:effectExtent l="0" t="0" r="1905" b="6350"/>
                <wp:wrapNone/>
                <wp:docPr id="187" name="Text Box 187"/>
                <wp:cNvGraphicFramePr/>
                <a:graphic xmlns:a="http://schemas.openxmlformats.org/drawingml/2006/main">
                  <a:graphicData uri="http://schemas.microsoft.com/office/word/2010/wordprocessingShape">
                    <wps:wsp>
                      <wps:cNvSpPr txBox="1"/>
                      <wps:spPr>
                        <a:xfrm>
                          <a:off x="0" y="0"/>
                          <a:ext cx="1509395" cy="247650"/>
                        </a:xfrm>
                        <a:prstGeom prst="rect">
                          <a:avLst/>
                        </a:prstGeom>
                        <a:solidFill>
                          <a:schemeClr val="lt1"/>
                        </a:solidFill>
                        <a:ln w="6350">
                          <a:noFill/>
                        </a:ln>
                      </wps:spPr>
                      <wps:txbx>
                        <w:txbxContent>
                          <w:p w14:paraId="463E5EAB" w14:textId="14BAF6EC" w:rsidR="005433DA" w:rsidRPr="00AB47D2" w:rsidRDefault="005433DA">
                            <w:pPr>
                              <w:rPr>
                                <w:i/>
                                <w:iCs/>
                                <w:sz w:val="18"/>
                                <w:szCs w:val="18"/>
                              </w:rPr>
                            </w:pPr>
                            <w:r w:rsidRPr="00AB47D2">
                              <w:rPr>
                                <w:i/>
                                <w:iCs/>
                                <w:sz w:val="18"/>
                                <w:szCs w:val="18"/>
                              </w:rPr>
                              <w:t xml:space="preserve">Figure </w:t>
                            </w:r>
                            <w:r>
                              <w:rPr>
                                <w:i/>
                                <w:iCs/>
                                <w:sz w:val="18"/>
                                <w:szCs w:val="18"/>
                              </w:rPr>
                              <w:t>2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3855A" id="Text Box 187" o:spid="_x0000_s1170" type="#_x0000_t202" style="position:absolute;margin-left:59.15pt;margin-top:9.05pt;width:118.85pt;height:19.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" fillcolor="white [3201]" stroked="f" strokeweight=".5pt">
                <v:textbox>
                  <w:txbxContent>
                    <w:p w14:paraId="463E5EAB" w14:textId="14BAF6EC" w:rsidR="005433DA" w:rsidRPr="00AB47D2" w:rsidRDefault="005433DA">
                      <w:pPr>
                        <w:rPr>
                          <w:i/>
                          <w:iCs/>
                          <w:sz w:val="18"/>
                          <w:szCs w:val="18"/>
                        </w:rPr>
                      </w:pPr>
                      <w:r w:rsidRPr="00AB47D2">
                        <w:rPr>
                          <w:i/>
                          <w:iCs/>
                          <w:sz w:val="18"/>
                          <w:szCs w:val="18"/>
                        </w:rPr>
                        <w:t xml:space="preserve">Figure </w:t>
                      </w:r>
                      <w:r>
                        <w:rPr>
                          <w:i/>
                          <w:iCs/>
                          <w:sz w:val="18"/>
                          <w:szCs w:val="18"/>
                        </w:rPr>
                        <w:t>27</w:t>
                      </w:r>
                      <w:r w:rsidRPr="00AB47D2">
                        <w:rPr>
                          <w:i/>
                          <w:iCs/>
                          <w:sz w:val="18"/>
                          <w:szCs w:val="18"/>
                        </w:rPr>
                        <w:t xml:space="preserve">: Logo </w:t>
                      </w:r>
                      <w:r>
                        <w:rPr>
                          <w:i/>
                          <w:iCs/>
                          <w:sz w:val="18"/>
                          <w:szCs w:val="18"/>
                        </w:rPr>
                        <w:t>Mockup</w:t>
                      </w:r>
                      <w:r w:rsidRPr="00AB47D2">
                        <w:rPr>
                          <w:i/>
                          <w:iCs/>
                          <w:sz w:val="18"/>
                          <w:szCs w:val="18"/>
                        </w:rPr>
                        <w:t xml:space="preserve"> </w:t>
                      </w:r>
                      <w:r>
                        <w:rPr>
                          <w:i/>
                          <w:iCs/>
                          <w:sz w:val="18"/>
                          <w:szCs w:val="18"/>
                        </w:rPr>
                        <w:t>11</w:t>
                      </w:r>
                    </w:p>
                  </w:txbxContent>
                </v:textbox>
              </v:shape>
            </w:pict>
          </mc:Fallback>
        </mc:AlternateContent>
      </w:r>
    </w:p>
    <w:p w14:paraId="2F80D42D" w14:textId="2A384893" w:rsidR="00577E33" w:rsidRDefault="00577E33" w:rsidP="001664F1"/>
    <w:p w14:paraId="37847B50" w14:textId="39F53905" w:rsidR="0050685A" w:rsidRDefault="0050685A" w:rsidP="0050685A"/>
    <w:p w14:paraId="2FA10939" w14:textId="0245C475" w:rsidR="0050685A" w:rsidRDefault="0050685A" w:rsidP="0050685A"/>
    <w:p w14:paraId="1D8100CB" w14:textId="5218AA3E" w:rsidR="0050685A" w:rsidRDefault="00937632" w:rsidP="0050685A">
      <w:r w:rsidRPr="00937632">
        <w:t>From the mockups, Figure 17-27, user feedback was taken asking participating users to vote on their preferred logo design. The survey allowed for a multiple choice answer gauging a trend as to which logo designs were preferred. From the doughnut chart, Figure 28, it is shown that two designs took particular favour over the given selection to users. “Logo Mockup 5” and “Logo Mockup 6” were omitted from the doughnut chart due to no users taking preference to either design. Although “Logo Mockup 1” and “Logo Mockup 11” took quite similar favour, “Logo Mockup 11” received 5% more of the vote share resulting in the design to be taken as the applications chosen logo</w:t>
      </w:r>
      <w:r w:rsidR="004B3EA0">
        <w:t>.</w:t>
      </w:r>
    </w:p>
    <w:p w14:paraId="4B73F368" w14:textId="760DAE18" w:rsidR="0050685A" w:rsidRDefault="0050685A" w:rsidP="0050685A"/>
    <w:p w14:paraId="05DCBA2B" w14:textId="77777777" w:rsidR="002525B1" w:rsidRDefault="002525B1" w:rsidP="0050685A"/>
    <w:p w14:paraId="5515A465" w14:textId="70A80CD3" w:rsidR="0050685A" w:rsidRDefault="00937632" w:rsidP="0050685A">
      <w:r>
        <w:rPr>
          <w:noProof/>
        </w:rPr>
        <w:drawing>
          <wp:anchor distT="0" distB="0" distL="114300" distR="114300" simplePos="0" relativeHeight="251789312" behindDoc="0" locked="0" layoutInCell="1" allowOverlap="1" wp14:anchorId="762C5910" wp14:editId="0E69B836">
            <wp:simplePos x="0" y="0"/>
            <wp:positionH relativeFrom="margin">
              <wp:align>center</wp:align>
            </wp:positionH>
            <wp:positionV relativeFrom="paragraph">
              <wp:posOffset>3175</wp:posOffset>
            </wp:positionV>
            <wp:extent cx="4603749" cy="2743200"/>
            <wp:effectExtent l="0" t="0" r="6985" b="12700"/>
            <wp:wrapSquare wrapText="bothSides"/>
            <wp:docPr id="188" name="Chart 188">
              <a:extLst xmlns:a="http://schemas.openxmlformats.org/drawingml/2006/main">
                <a:ext uri="{FF2B5EF4-FFF2-40B4-BE49-F238E27FC236}">
                  <a16:creationId xmlns:a16="http://schemas.microsoft.com/office/drawing/2014/main" id="{F7080C14-7605-8942-AE77-3E461EC134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page">
              <wp14:pctWidth>0</wp14:pctWidth>
            </wp14:sizeRelH>
            <wp14:sizeRelV relativeFrom="page">
              <wp14:pctHeight>0</wp14:pctHeight>
            </wp14:sizeRelV>
          </wp:anchor>
        </w:drawing>
      </w:r>
    </w:p>
    <w:p w14:paraId="6B16F584" w14:textId="71FEDDA9" w:rsidR="00577E33" w:rsidRDefault="00577E33" w:rsidP="0050685A"/>
    <w:p w14:paraId="7B9C3CEE" w14:textId="02FF70DA" w:rsidR="0050685A" w:rsidRDefault="0050685A" w:rsidP="0050685A"/>
    <w:p w14:paraId="1C990828" w14:textId="35DA9969" w:rsidR="00AB47D2" w:rsidRDefault="00AB47D2" w:rsidP="0050685A"/>
    <w:p w14:paraId="1E3C2870" w14:textId="3EC5E538" w:rsidR="00AB47D2" w:rsidRDefault="00AB47D2" w:rsidP="0050685A"/>
    <w:p w14:paraId="57784873" w14:textId="3C804BA1" w:rsidR="00AB47D2" w:rsidRDefault="00AB47D2" w:rsidP="0050685A"/>
    <w:p w14:paraId="20E22FE3" w14:textId="3BF38251" w:rsidR="00AB47D2" w:rsidRDefault="00AB47D2" w:rsidP="0050685A"/>
    <w:p w14:paraId="4ECA759A" w14:textId="480E80B1" w:rsidR="00AB47D2" w:rsidRDefault="00AB47D2" w:rsidP="0050685A"/>
    <w:p w14:paraId="6F6BE7C8" w14:textId="19A7C990" w:rsidR="00AB47D2" w:rsidRDefault="00AB47D2" w:rsidP="0050685A"/>
    <w:p w14:paraId="54EC4DFC" w14:textId="511D0300" w:rsidR="00AB47D2" w:rsidRDefault="00AB47D2" w:rsidP="0050685A"/>
    <w:p w14:paraId="192A97BB" w14:textId="120B8ECB" w:rsidR="00AB47D2" w:rsidRDefault="00AB47D2" w:rsidP="0050685A"/>
    <w:p w14:paraId="6071BB84" w14:textId="0025153D" w:rsidR="00AB47D2" w:rsidRDefault="00AB47D2" w:rsidP="0050685A"/>
    <w:p w14:paraId="0388AA73" w14:textId="2CFF9EBF" w:rsidR="00AB47D2" w:rsidRDefault="00AB47D2" w:rsidP="0050685A"/>
    <w:p w14:paraId="6579DC3A" w14:textId="13F64452" w:rsidR="00AB47D2" w:rsidRDefault="00AB47D2" w:rsidP="0050685A"/>
    <w:p w14:paraId="6F9817C9" w14:textId="23BDC001" w:rsidR="00AB47D2" w:rsidRDefault="00AB47D2" w:rsidP="0050685A"/>
    <w:p w14:paraId="6CC23C4A" w14:textId="417B99D7" w:rsidR="00AB47D2" w:rsidRDefault="00937632" w:rsidP="0050685A">
      <w:r>
        <w:rPr>
          <w:noProof/>
        </w:rPr>
        <mc:AlternateContent>
          <mc:Choice Requires="wps">
            <w:drawing>
              <wp:anchor distT="0" distB="0" distL="114300" distR="114300" simplePos="0" relativeHeight="251795456" behindDoc="0" locked="0" layoutInCell="1" allowOverlap="1" wp14:anchorId="32B77662" wp14:editId="08CC99BB">
                <wp:simplePos x="0" y="0"/>
                <wp:positionH relativeFrom="margin">
                  <wp:posOffset>1827530</wp:posOffset>
                </wp:positionH>
                <wp:positionV relativeFrom="paragraph">
                  <wp:posOffset>10795</wp:posOffset>
                </wp:positionV>
                <wp:extent cx="2073275" cy="247650"/>
                <wp:effectExtent l="0" t="0" r="0" b="6350"/>
                <wp:wrapNone/>
                <wp:docPr id="191" name="Text Box 191"/>
                <wp:cNvGraphicFramePr/>
                <a:graphic xmlns:a="http://schemas.openxmlformats.org/drawingml/2006/main">
                  <a:graphicData uri="http://schemas.microsoft.com/office/word/2010/wordprocessingShape">
                    <wps:wsp>
                      <wps:cNvSpPr txBox="1"/>
                      <wps:spPr>
                        <a:xfrm>
                          <a:off x="0" y="0"/>
                          <a:ext cx="2073275" cy="247650"/>
                        </a:xfrm>
                        <a:prstGeom prst="rect">
                          <a:avLst/>
                        </a:prstGeom>
                        <a:solidFill>
                          <a:schemeClr val="lt1"/>
                        </a:solidFill>
                        <a:ln w="6350">
                          <a:noFill/>
                        </a:ln>
                      </wps:spPr>
                      <wps:txbx>
                        <w:txbxContent>
                          <w:p w14:paraId="4F39E8F4" w14:textId="433C2A9E" w:rsidR="00937632" w:rsidRPr="00AB47D2" w:rsidRDefault="00937632" w:rsidP="00937632">
                            <w:pPr>
                              <w:jc w:val="center"/>
                              <w:rPr>
                                <w:i/>
                                <w:iCs/>
                                <w:sz w:val="18"/>
                                <w:szCs w:val="18"/>
                              </w:rPr>
                            </w:pPr>
                            <w:r w:rsidRPr="00AB47D2">
                              <w:rPr>
                                <w:i/>
                                <w:iCs/>
                                <w:sz w:val="18"/>
                                <w:szCs w:val="18"/>
                              </w:rPr>
                              <w:t xml:space="preserve">Figure </w:t>
                            </w:r>
                            <w:r>
                              <w:rPr>
                                <w:i/>
                                <w:iCs/>
                                <w:sz w:val="18"/>
                                <w:szCs w:val="18"/>
                              </w:rPr>
                              <w:t>2</w:t>
                            </w:r>
                            <w:r>
                              <w:rPr>
                                <w:i/>
                                <w:iCs/>
                                <w:sz w:val="18"/>
                                <w:szCs w:val="18"/>
                              </w:rPr>
                              <w:t>8</w:t>
                            </w:r>
                            <w:r w:rsidRPr="00AB47D2">
                              <w:rPr>
                                <w:i/>
                                <w:iCs/>
                                <w:sz w:val="18"/>
                                <w:szCs w:val="18"/>
                              </w:rPr>
                              <w:t xml:space="preserve">: Logo </w:t>
                            </w:r>
                            <w:r>
                              <w:rPr>
                                <w:i/>
                                <w:iCs/>
                                <w:sz w:val="18"/>
                                <w:szCs w:val="18"/>
                              </w:rPr>
                              <w:t>Mockup</w:t>
                            </w:r>
                            <w:r>
                              <w:rPr>
                                <w:i/>
                                <w:iCs/>
                                <w:sz w:val="18"/>
                                <w:szCs w:val="18"/>
                              </w:rPr>
                              <w:t xml:space="preserve"> Doughnu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77662" id="Text Box 191" o:spid="_x0000_s1171" type="#_x0000_t202" style="position:absolute;margin-left:143.9pt;margin-top:.85pt;width:163.25pt;height:19.5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" fillcolor="white [3201]" stroked="f" strokeweight=".5pt">
                <v:textbox>
                  <w:txbxContent>
                    <w:p w14:paraId="4F39E8F4" w14:textId="433C2A9E" w:rsidR="00937632" w:rsidRPr="00AB47D2" w:rsidRDefault="00937632" w:rsidP="00937632">
                      <w:pPr>
                        <w:jc w:val="center"/>
                        <w:rPr>
                          <w:i/>
                          <w:iCs/>
                          <w:sz w:val="18"/>
                          <w:szCs w:val="18"/>
                        </w:rPr>
                      </w:pPr>
                      <w:r w:rsidRPr="00AB47D2">
                        <w:rPr>
                          <w:i/>
                          <w:iCs/>
                          <w:sz w:val="18"/>
                          <w:szCs w:val="18"/>
                        </w:rPr>
                        <w:t xml:space="preserve">Figure </w:t>
                      </w:r>
                      <w:r>
                        <w:rPr>
                          <w:i/>
                          <w:iCs/>
                          <w:sz w:val="18"/>
                          <w:szCs w:val="18"/>
                        </w:rPr>
                        <w:t>2</w:t>
                      </w:r>
                      <w:r>
                        <w:rPr>
                          <w:i/>
                          <w:iCs/>
                          <w:sz w:val="18"/>
                          <w:szCs w:val="18"/>
                        </w:rPr>
                        <w:t>8</w:t>
                      </w:r>
                      <w:r w:rsidRPr="00AB47D2">
                        <w:rPr>
                          <w:i/>
                          <w:iCs/>
                          <w:sz w:val="18"/>
                          <w:szCs w:val="18"/>
                        </w:rPr>
                        <w:t xml:space="preserve">: Logo </w:t>
                      </w:r>
                      <w:r>
                        <w:rPr>
                          <w:i/>
                          <w:iCs/>
                          <w:sz w:val="18"/>
                          <w:szCs w:val="18"/>
                        </w:rPr>
                        <w:t>Mockup</w:t>
                      </w:r>
                      <w:r>
                        <w:rPr>
                          <w:i/>
                          <w:iCs/>
                          <w:sz w:val="18"/>
                          <w:szCs w:val="18"/>
                        </w:rPr>
                        <w:t xml:space="preserve"> Doughnut Chart</w:t>
                      </w:r>
                    </w:p>
                  </w:txbxContent>
                </v:textbox>
                <w10:wrap anchorx="margin"/>
              </v:shape>
            </w:pict>
          </mc:Fallback>
        </mc:AlternateContent>
      </w:r>
    </w:p>
    <w:p w14:paraId="0FFCEEE2" w14:textId="44426241" w:rsidR="00AB47D2" w:rsidRDefault="00AB47D2" w:rsidP="0050685A"/>
    <w:p w14:paraId="433EE3A4" w14:textId="2EA606A4" w:rsidR="00AB47D2" w:rsidRDefault="00AB47D2" w:rsidP="0050685A"/>
    <w:p w14:paraId="32599C64" w14:textId="1B69EF54" w:rsidR="00937632" w:rsidRDefault="00937632" w:rsidP="0050685A"/>
    <w:p w14:paraId="4A0F2DDA" w14:textId="435ED0D9" w:rsidR="00937632" w:rsidRDefault="00937632" w:rsidP="0050685A"/>
    <w:p w14:paraId="277EE7B4" w14:textId="4A8BBA2F" w:rsidR="00937632" w:rsidRDefault="00937632" w:rsidP="0050685A"/>
    <w:p w14:paraId="6D727616" w14:textId="5B29221A" w:rsidR="00937632" w:rsidRDefault="00937632" w:rsidP="0050685A"/>
    <w:p w14:paraId="540E1FE1" w14:textId="3CE9CBD0" w:rsidR="00937632" w:rsidRDefault="00937632" w:rsidP="0050685A"/>
    <w:p w14:paraId="703CB291" w14:textId="639B53DE" w:rsidR="00937632" w:rsidRDefault="00937632" w:rsidP="0050685A"/>
    <w:p w14:paraId="58ED5AC4" w14:textId="24BFF95B" w:rsidR="00937632" w:rsidRDefault="00937632" w:rsidP="0050685A"/>
    <w:p w14:paraId="1B61917C" w14:textId="7FDEC960" w:rsidR="00937632" w:rsidRDefault="00937632" w:rsidP="0050685A"/>
    <w:p w14:paraId="20E06C33" w14:textId="77777777" w:rsidR="002525B1" w:rsidRDefault="002525B1" w:rsidP="0050685A"/>
    <w:p w14:paraId="556D9275" w14:textId="38242CAA" w:rsidR="00937632" w:rsidRDefault="00BA71FC" w:rsidP="0050685A">
      <w:r w:rsidRPr="00F11CE3">
        <w:rPr>
          <w:color w:val="2F5496" w:themeColor="accent1" w:themeShade="BF"/>
        </w:rPr>
        <w:lastRenderedPageBreak/>
        <w:t>3.2.</w:t>
      </w:r>
      <w:r>
        <w:rPr>
          <w:color w:val="2F5496" w:themeColor="accent1" w:themeShade="BF"/>
        </w:rPr>
        <w:t>3</w:t>
      </w:r>
      <w:r w:rsidRPr="00F11CE3">
        <w:rPr>
          <w:color w:val="2F5496" w:themeColor="accent1" w:themeShade="BF"/>
        </w:rPr>
        <w:t xml:space="preserve"> </w:t>
      </w:r>
      <w:r w:rsidR="00DC1750">
        <w:rPr>
          <w:color w:val="2F5496" w:themeColor="accent1" w:themeShade="BF"/>
        </w:rPr>
        <w:t>Web Application Page</w:t>
      </w:r>
      <w:r w:rsidRPr="00F11CE3">
        <w:rPr>
          <w:color w:val="2F5496" w:themeColor="accent1" w:themeShade="BF"/>
        </w:rPr>
        <w:t xml:space="preserve"> Design</w:t>
      </w:r>
      <w:r w:rsidR="00DC1750">
        <w:rPr>
          <w:color w:val="2F5496" w:themeColor="accent1" w:themeShade="BF"/>
        </w:rPr>
        <w:t>s</w:t>
      </w:r>
    </w:p>
    <w:p w14:paraId="5DCEDA26" w14:textId="5E18E0ED" w:rsidR="00937632" w:rsidRDefault="00937632" w:rsidP="0050685A"/>
    <w:p w14:paraId="7B79BC36" w14:textId="1D43DDA6" w:rsidR="00BA50EA" w:rsidRDefault="002525B1" w:rsidP="0050685A">
      <w:r w:rsidRPr="002525B1">
        <w:t xml:space="preserve">Before the implementation of the project, wireframes were created, taking inspiration from design features of the three investigated applications. The created wireframes would give a base plan, and an indication of </w:t>
      </w:r>
      <w:r w:rsidRPr="002525B1">
        <w:t>where</w:t>
      </w:r>
      <w:r w:rsidRPr="002525B1">
        <w:t xml:space="preserve"> design elements could be situated. It also provided an opportunity to visualise how pages would be linked, showing the flow of progression throughout the application and how features could be accessed. The first wireframes created were for the home page of the web application. With a standard design, the flow could be conceptualised, showing what buttons could provide what functionality. Once an application flow was established the remaining pages and functionality could be composed into wireframes</w:t>
      </w:r>
      <w:r w:rsidR="006D3738">
        <w:t>.</w:t>
      </w:r>
    </w:p>
    <w:p w14:paraId="27615AE7" w14:textId="5CE91C7E" w:rsidR="00BA50EA" w:rsidRDefault="00BA50EA" w:rsidP="0050685A"/>
    <w:p w14:paraId="1158A0D0" w14:textId="1B50EA9D" w:rsidR="00A22555" w:rsidRDefault="00A22555" w:rsidP="00A22555">
      <w:r w:rsidRPr="00F11CE3">
        <w:rPr>
          <w:color w:val="2F5496" w:themeColor="accent1" w:themeShade="BF"/>
        </w:rPr>
        <w:t>3.2.</w:t>
      </w:r>
      <w:r>
        <w:rPr>
          <w:color w:val="2F5496" w:themeColor="accent1" w:themeShade="BF"/>
        </w:rPr>
        <w:t>3</w:t>
      </w:r>
      <w:r>
        <w:rPr>
          <w:color w:val="2F5496" w:themeColor="accent1" w:themeShade="BF"/>
        </w:rPr>
        <w:t>.1</w:t>
      </w:r>
      <w:r w:rsidRPr="00F11CE3">
        <w:rPr>
          <w:color w:val="2F5496" w:themeColor="accent1" w:themeShade="BF"/>
        </w:rPr>
        <w:t xml:space="preserve"> </w:t>
      </w:r>
      <w:r w:rsidR="00977275">
        <w:rPr>
          <w:color w:val="2F5496" w:themeColor="accent1" w:themeShade="BF"/>
        </w:rPr>
        <w:t>Home</w:t>
      </w:r>
      <w:r>
        <w:rPr>
          <w:color w:val="2F5496" w:themeColor="accent1" w:themeShade="BF"/>
        </w:rPr>
        <w:t xml:space="preserve"> Page</w:t>
      </w:r>
      <w:r w:rsidRPr="00F11CE3">
        <w:rPr>
          <w:color w:val="2F5496" w:themeColor="accent1" w:themeShade="BF"/>
        </w:rPr>
        <w:t xml:space="preserve"> </w:t>
      </w:r>
      <w:r w:rsidR="00977275">
        <w:rPr>
          <w:color w:val="2F5496" w:themeColor="accent1" w:themeShade="BF"/>
        </w:rPr>
        <w:t>Wireframes</w:t>
      </w:r>
    </w:p>
    <w:p w14:paraId="75F70009" w14:textId="0FC03459" w:rsidR="00BA50EA" w:rsidRDefault="00BA50EA" w:rsidP="0050685A"/>
    <w:p w14:paraId="5BA4E1E5" w14:textId="06745FE8" w:rsidR="00977275" w:rsidRDefault="002B29A1" w:rsidP="0050685A">
      <w:r w:rsidRPr="002B29A1">
        <w:t>The wireframes followed the principle of creating a simplistic design. This principle rendered the design only to incorporate a minimal number of buttons. The entire page would consist primarily of the map, taking inspiration from “Flightradar24” and “FlightAware” following this same strategy of design. Buttons residing on the home page would also follow the design that “FlightAware” had adopted overlapping the buttons on the map rather than a footer containing the buttons. This would continue to give the impression that the map is the predominant element of the page. Due to the simplicity in nature of the proposed design, the wireframe designs represent this with only using three buttons of Search, Clear and AR</w:t>
      </w:r>
      <w:r w:rsidR="00A04733">
        <w:t>.</w:t>
      </w:r>
    </w:p>
    <w:p w14:paraId="171DC71B" w14:textId="4FAF6C88" w:rsidR="00977275" w:rsidRDefault="00A80249" w:rsidP="0050685A">
      <w:r>
        <w:rPr>
          <w:noProof/>
        </w:rPr>
        <mc:AlternateContent>
          <mc:Choice Requires="wps">
            <w:drawing>
              <wp:anchor distT="0" distB="0" distL="114300" distR="114300" simplePos="0" relativeHeight="251802624" behindDoc="0" locked="0" layoutInCell="1" allowOverlap="1" wp14:anchorId="34712D73" wp14:editId="2C32518F">
                <wp:simplePos x="0" y="0"/>
                <wp:positionH relativeFrom="margin">
                  <wp:posOffset>4189730</wp:posOffset>
                </wp:positionH>
                <wp:positionV relativeFrom="paragraph">
                  <wp:posOffset>2357120</wp:posOffset>
                </wp:positionV>
                <wp:extent cx="953135" cy="373380"/>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953135" cy="373380"/>
                        </a:xfrm>
                        <a:prstGeom prst="rect">
                          <a:avLst/>
                        </a:prstGeom>
                        <a:solidFill>
                          <a:schemeClr val="lt1"/>
                        </a:solidFill>
                        <a:ln w="6350">
                          <a:noFill/>
                        </a:ln>
                      </wps:spPr>
                      <wps:txbx>
                        <w:txbxContent>
                          <w:p w14:paraId="3F0FEAD1" w14:textId="77777777" w:rsidR="00A04733" w:rsidRDefault="00A04733" w:rsidP="00A04733">
                            <w:pPr>
                              <w:jc w:val="center"/>
                              <w:rPr>
                                <w:i/>
                                <w:iCs/>
                                <w:sz w:val="18"/>
                                <w:szCs w:val="18"/>
                              </w:rPr>
                            </w:pPr>
                            <w:r w:rsidRPr="00AB47D2">
                              <w:rPr>
                                <w:i/>
                                <w:iCs/>
                                <w:sz w:val="18"/>
                                <w:szCs w:val="18"/>
                              </w:rPr>
                              <w:t xml:space="preserve">Figure </w:t>
                            </w:r>
                            <w:r>
                              <w:rPr>
                                <w:i/>
                                <w:iCs/>
                                <w:sz w:val="18"/>
                                <w:szCs w:val="18"/>
                              </w:rPr>
                              <w:t>31</w:t>
                            </w:r>
                            <w:r w:rsidRPr="00AB47D2">
                              <w:rPr>
                                <w:i/>
                                <w:iCs/>
                                <w:sz w:val="18"/>
                                <w:szCs w:val="18"/>
                              </w:rPr>
                              <w:t xml:space="preserve">: </w:t>
                            </w:r>
                            <w:r>
                              <w:rPr>
                                <w:i/>
                                <w:iCs/>
                                <w:sz w:val="18"/>
                                <w:szCs w:val="18"/>
                              </w:rPr>
                              <w:t>Home</w:t>
                            </w:r>
                          </w:p>
                          <w:p w14:paraId="1EF823AC" w14:textId="25DD8A50" w:rsidR="00A04733" w:rsidRPr="00AB47D2" w:rsidRDefault="00A04733" w:rsidP="00A04733">
                            <w:pPr>
                              <w:jc w:val="center"/>
                              <w:rPr>
                                <w:i/>
                                <w:iCs/>
                                <w:sz w:val="18"/>
                                <w:szCs w:val="18"/>
                              </w:rPr>
                            </w:pPr>
                            <w:r>
                              <w:rPr>
                                <w:i/>
                                <w:iCs/>
                                <w:sz w:val="18"/>
                                <w:szCs w:val="18"/>
                              </w:rPr>
                              <w:t>Wirefram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12D73" id="Text Box 195" o:spid="_x0000_s1172" type="#_x0000_t202" style="position:absolute;margin-left:329.9pt;margin-top:185.6pt;width:75.05pt;height:29.4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" fillcolor="white [3201]" stroked="f" strokeweight=".5pt">
                <v:textbox>
                  <w:txbxContent>
                    <w:p w14:paraId="3F0FEAD1" w14:textId="77777777" w:rsidR="00A04733" w:rsidRDefault="00A04733" w:rsidP="00A04733">
                      <w:pPr>
                        <w:jc w:val="center"/>
                        <w:rPr>
                          <w:i/>
                          <w:iCs/>
                          <w:sz w:val="18"/>
                          <w:szCs w:val="18"/>
                        </w:rPr>
                      </w:pPr>
                      <w:r w:rsidRPr="00AB47D2">
                        <w:rPr>
                          <w:i/>
                          <w:iCs/>
                          <w:sz w:val="18"/>
                          <w:szCs w:val="18"/>
                        </w:rPr>
                        <w:t xml:space="preserve">Figure </w:t>
                      </w:r>
                      <w:r>
                        <w:rPr>
                          <w:i/>
                          <w:iCs/>
                          <w:sz w:val="18"/>
                          <w:szCs w:val="18"/>
                        </w:rPr>
                        <w:t>31</w:t>
                      </w:r>
                      <w:r w:rsidRPr="00AB47D2">
                        <w:rPr>
                          <w:i/>
                          <w:iCs/>
                          <w:sz w:val="18"/>
                          <w:szCs w:val="18"/>
                        </w:rPr>
                        <w:t xml:space="preserve">: </w:t>
                      </w:r>
                      <w:r>
                        <w:rPr>
                          <w:i/>
                          <w:iCs/>
                          <w:sz w:val="18"/>
                          <w:szCs w:val="18"/>
                        </w:rPr>
                        <w:t>Home</w:t>
                      </w:r>
                    </w:p>
                    <w:p w14:paraId="1EF823AC" w14:textId="25DD8A50" w:rsidR="00A04733" w:rsidRPr="00AB47D2" w:rsidRDefault="00A04733" w:rsidP="00A04733">
                      <w:pPr>
                        <w:jc w:val="center"/>
                        <w:rPr>
                          <w:i/>
                          <w:iCs/>
                          <w:sz w:val="18"/>
                          <w:szCs w:val="18"/>
                        </w:rPr>
                      </w:pPr>
                      <w:r>
                        <w:rPr>
                          <w:i/>
                          <w:iCs/>
                          <w:sz w:val="18"/>
                          <w:szCs w:val="18"/>
                        </w:rPr>
                        <w:t>Wireframe 3</w:t>
                      </w:r>
                    </w:p>
                  </w:txbxContent>
                </v:textbox>
                <w10:wrap anchorx="margin"/>
              </v:shape>
            </w:pict>
          </mc:Fallback>
        </mc:AlternateContent>
      </w:r>
      <w:r>
        <w:rPr>
          <w:noProof/>
        </w:rPr>
        <mc:AlternateContent>
          <mc:Choice Requires="wps">
            <w:drawing>
              <wp:anchor distT="0" distB="0" distL="114300" distR="114300" simplePos="0" relativeHeight="251800576" behindDoc="0" locked="0" layoutInCell="1" allowOverlap="1" wp14:anchorId="54E7B763" wp14:editId="216F9E63">
                <wp:simplePos x="0" y="0"/>
                <wp:positionH relativeFrom="margin">
                  <wp:posOffset>2376805</wp:posOffset>
                </wp:positionH>
                <wp:positionV relativeFrom="paragraph">
                  <wp:posOffset>2358390</wp:posOffset>
                </wp:positionV>
                <wp:extent cx="961390" cy="373380"/>
                <wp:effectExtent l="0" t="0" r="3810" b="0"/>
                <wp:wrapNone/>
                <wp:docPr id="194" name="Text Box 194"/>
                <wp:cNvGraphicFramePr/>
                <a:graphic xmlns:a="http://schemas.openxmlformats.org/drawingml/2006/main">
                  <a:graphicData uri="http://schemas.microsoft.com/office/word/2010/wordprocessingShape">
                    <wps:wsp>
                      <wps:cNvSpPr txBox="1"/>
                      <wps:spPr>
                        <a:xfrm>
                          <a:off x="0" y="0"/>
                          <a:ext cx="961390" cy="373380"/>
                        </a:xfrm>
                        <a:prstGeom prst="rect">
                          <a:avLst/>
                        </a:prstGeom>
                        <a:solidFill>
                          <a:schemeClr val="lt1"/>
                        </a:solidFill>
                        <a:ln w="6350">
                          <a:noFill/>
                        </a:ln>
                      </wps:spPr>
                      <wps:txbx>
                        <w:txbxContent>
                          <w:p w14:paraId="3F52D802" w14:textId="77777777" w:rsidR="00A04733" w:rsidRDefault="00A04733" w:rsidP="00A04733">
                            <w:pPr>
                              <w:jc w:val="center"/>
                              <w:rPr>
                                <w:i/>
                                <w:iCs/>
                                <w:sz w:val="18"/>
                                <w:szCs w:val="18"/>
                              </w:rPr>
                            </w:pPr>
                            <w:r w:rsidRPr="00AB47D2">
                              <w:rPr>
                                <w:i/>
                                <w:iCs/>
                                <w:sz w:val="18"/>
                                <w:szCs w:val="18"/>
                              </w:rPr>
                              <w:t xml:space="preserve">Figure </w:t>
                            </w:r>
                            <w:r>
                              <w:rPr>
                                <w:i/>
                                <w:iCs/>
                                <w:sz w:val="18"/>
                                <w:szCs w:val="18"/>
                              </w:rPr>
                              <w:t>30</w:t>
                            </w:r>
                            <w:r w:rsidRPr="00AB47D2">
                              <w:rPr>
                                <w:i/>
                                <w:iCs/>
                                <w:sz w:val="18"/>
                                <w:szCs w:val="18"/>
                              </w:rPr>
                              <w:t xml:space="preserve">: </w:t>
                            </w:r>
                            <w:r>
                              <w:rPr>
                                <w:i/>
                                <w:iCs/>
                                <w:sz w:val="18"/>
                                <w:szCs w:val="18"/>
                              </w:rPr>
                              <w:t>Home</w:t>
                            </w:r>
                          </w:p>
                          <w:p w14:paraId="37D6CFD5" w14:textId="454D3E10" w:rsidR="00A04733" w:rsidRPr="00AB47D2" w:rsidRDefault="00A04733" w:rsidP="00A04733">
                            <w:pPr>
                              <w:jc w:val="center"/>
                              <w:rPr>
                                <w:i/>
                                <w:iCs/>
                                <w:sz w:val="18"/>
                                <w:szCs w:val="18"/>
                              </w:rPr>
                            </w:pPr>
                            <w:r>
                              <w:rPr>
                                <w:i/>
                                <w:iCs/>
                                <w:sz w:val="18"/>
                                <w:szCs w:val="18"/>
                              </w:rPr>
                              <w:t>Wirefram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7B763" id="Text Box 194" o:spid="_x0000_s1173" type="#_x0000_t202" style="position:absolute;margin-left:187.15pt;margin-top:185.7pt;width:75.7pt;height:29.4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" fillcolor="white [3201]" stroked="f" strokeweight=".5pt">
                <v:textbox>
                  <w:txbxContent>
                    <w:p w14:paraId="3F52D802" w14:textId="77777777" w:rsidR="00A04733" w:rsidRDefault="00A04733" w:rsidP="00A04733">
                      <w:pPr>
                        <w:jc w:val="center"/>
                        <w:rPr>
                          <w:i/>
                          <w:iCs/>
                          <w:sz w:val="18"/>
                          <w:szCs w:val="18"/>
                        </w:rPr>
                      </w:pPr>
                      <w:r w:rsidRPr="00AB47D2">
                        <w:rPr>
                          <w:i/>
                          <w:iCs/>
                          <w:sz w:val="18"/>
                          <w:szCs w:val="18"/>
                        </w:rPr>
                        <w:t xml:space="preserve">Figure </w:t>
                      </w:r>
                      <w:r>
                        <w:rPr>
                          <w:i/>
                          <w:iCs/>
                          <w:sz w:val="18"/>
                          <w:szCs w:val="18"/>
                        </w:rPr>
                        <w:t>30</w:t>
                      </w:r>
                      <w:r w:rsidRPr="00AB47D2">
                        <w:rPr>
                          <w:i/>
                          <w:iCs/>
                          <w:sz w:val="18"/>
                          <w:szCs w:val="18"/>
                        </w:rPr>
                        <w:t xml:space="preserve">: </w:t>
                      </w:r>
                      <w:r>
                        <w:rPr>
                          <w:i/>
                          <w:iCs/>
                          <w:sz w:val="18"/>
                          <w:szCs w:val="18"/>
                        </w:rPr>
                        <w:t>Home</w:t>
                      </w:r>
                    </w:p>
                    <w:p w14:paraId="37D6CFD5" w14:textId="454D3E10" w:rsidR="00A04733" w:rsidRPr="00AB47D2" w:rsidRDefault="00A04733" w:rsidP="00A04733">
                      <w:pPr>
                        <w:jc w:val="center"/>
                        <w:rPr>
                          <w:i/>
                          <w:iCs/>
                          <w:sz w:val="18"/>
                          <w:szCs w:val="18"/>
                        </w:rPr>
                      </w:pPr>
                      <w:r>
                        <w:rPr>
                          <w:i/>
                          <w:iCs/>
                          <w:sz w:val="18"/>
                          <w:szCs w:val="18"/>
                        </w:rPr>
                        <w:t>Wireframe 2</w:t>
                      </w:r>
                    </w:p>
                  </w:txbxContent>
                </v:textbox>
                <w10:wrap anchorx="margin"/>
              </v:shape>
            </w:pict>
          </mc:Fallback>
        </mc:AlternateContent>
      </w:r>
      <w:r>
        <w:rPr>
          <w:noProof/>
        </w:rPr>
        <w:drawing>
          <wp:anchor distT="0" distB="0" distL="114300" distR="114300" simplePos="0" relativeHeight="251796480" behindDoc="0" locked="0" layoutInCell="1" allowOverlap="1" wp14:anchorId="5934A1E9" wp14:editId="521C01B9">
            <wp:simplePos x="0" y="0"/>
            <wp:positionH relativeFrom="column">
              <wp:posOffset>0</wp:posOffset>
            </wp:positionH>
            <wp:positionV relativeFrom="paragraph">
              <wp:posOffset>246380</wp:posOffset>
            </wp:positionV>
            <wp:extent cx="5727065" cy="2116455"/>
            <wp:effectExtent l="0" t="0" r="0" b="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HomePageWireFrames.pdf"/>
                    <pic:cNvPicPr/>
                  </pic:nvPicPr>
                  <pic:blipFill rotWithShape="1">
                    <a:blip r:embed="rId78">
                      <a:extLst>
                        <a:ext uri="{28A0092B-C50C-407E-A947-70E740481C1C}">
                          <a14:useLocalDpi xmlns:a14="http://schemas.microsoft.com/office/drawing/2010/main" val="0"/>
                        </a:ext>
                      </a:extLst>
                    </a:blip>
                    <a:srcRect t="10585" b="37119"/>
                    <a:stretch/>
                  </pic:blipFill>
                  <pic:spPr bwMode="auto">
                    <a:xfrm>
                      <a:off x="0" y="0"/>
                      <a:ext cx="5727065" cy="211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8528" behindDoc="0" locked="0" layoutInCell="1" allowOverlap="1" wp14:anchorId="51287101" wp14:editId="177AF42B">
                <wp:simplePos x="0" y="0"/>
                <wp:positionH relativeFrom="margin">
                  <wp:posOffset>516255</wp:posOffset>
                </wp:positionH>
                <wp:positionV relativeFrom="paragraph">
                  <wp:posOffset>2373630</wp:posOffset>
                </wp:positionV>
                <wp:extent cx="969645" cy="37338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69645" cy="373380"/>
                        </a:xfrm>
                        <a:prstGeom prst="rect">
                          <a:avLst/>
                        </a:prstGeom>
                        <a:solidFill>
                          <a:schemeClr val="lt1"/>
                        </a:solidFill>
                        <a:ln w="6350">
                          <a:noFill/>
                        </a:ln>
                      </wps:spPr>
                      <wps:txbx>
                        <w:txbxContent>
                          <w:p w14:paraId="035B4A33" w14:textId="77777777" w:rsidR="00A04733" w:rsidRDefault="00A04733" w:rsidP="00A04733">
                            <w:pPr>
                              <w:jc w:val="center"/>
                              <w:rPr>
                                <w:i/>
                                <w:iCs/>
                                <w:sz w:val="18"/>
                                <w:szCs w:val="18"/>
                              </w:rPr>
                            </w:pPr>
                            <w:r w:rsidRPr="00AB47D2">
                              <w:rPr>
                                <w:i/>
                                <w:iCs/>
                                <w:sz w:val="18"/>
                                <w:szCs w:val="18"/>
                              </w:rPr>
                              <w:t xml:space="preserve">Figure </w:t>
                            </w:r>
                            <w:r>
                              <w:rPr>
                                <w:i/>
                                <w:iCs/>
                                <w:sz w:val="18"/>
                                <w:szCs w:val="18"/>
                              </w:rPr>
                              <w:t>2</w:t>
                            </w:r>
                            <w:r>
                              <w:rPr>
                                <w:i/>
                                <w:iCs/>
                                <w:sz w:val="18"/>
                                <w:szCs w:val="18"/>
                              </w:rPr>
                              <w:t>9</w:t>
                            </w:r>
                            <w:r w:rsidRPr="00AB47D2">
                              <w:rPr>
                                <w:i/>
                                <w:iCs/>
                                <w:sz w:val="18"/>
                                <w:szCs w:val="18"/>
                              </w:rPr>
                              <w:t xml:space="preserve">: </w:t>
                            </w:r>
                            <w:r>
                              <w:rPr>
                                <w:i/>
                                <w:iCs/>
                                <w:sz w:val="18"/>
                                <w:szCs w:val="18"/>
                              </w:rPr>
                              <w:t>Home</w:t>
                            </w:r>
                          </w:p>
                          <w:p w14:paraId="251B7A03" w14:textId="1F907167" w:rsidR="00A04733" w:rsidRPr="00AB47D2" w:rsidRDefault="00A04733" w:rsidP="00A04733">
                            <w:pPr>
                              <w:jc w:val="center"/>
                              <w:rPr>
                                <w:i/>
                                <w:iCs/>
                                <w:sz w:val="18"/>
                                <w:szCs w:val="18"/>
                              </w:rPr>
                            </w:pPr>
                            <w:r>
                              <w:rPr>
                                <w:i/>
                                <w:iCs/>
                                <w:sz w:val="18"/>
                                <w:szCs w:val="18"/>
                              </w:rPr>
                              <w:t>Wirefram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87101" id="Text Box 193" o:spid="_x0000_s1174" type="#_x0000_t202" style="position:absolute;margin-left:40.65pt;margin-top:186.9pt;width:76.35pt;height:29.4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" fillcolor="white [3201]" stroked="f" strokeweight=".5pt">
                <v:textbox>
                  <w:txbxContent>
                    <w:p w14:paraId="035B4A33" w14:textId="77777777" w:rsidR="00A04733" w:rsidRDefault="00A04733" w:rsidP="00A04733">
                      <w:pPr>
                        <w:jc w:val="center"/>
                        <w:rPr>
                          <w:i/>
                          <w:iCs/>
                          <w:sz w:val="18"/>
                          <w:szCs w:val="18"/>
                        </w:rPr>
                      </w:pPr>
                      <w:r w:rsidRPr="00AB47D2">
                        <w:rPr>
                          <w:i/>
                          <w:iCs/>
                          <w:sz w:val="18"/>
                          <w:szCs w:val="18"/>
                        </w:rPr>
                        <w:t xml:space="preserve">Figure </w:t>
                      </w:r>
                      <w:r>
                        <w:rPr>
                          <w:i/>
                          <w:iCs/>
                          <w:sz w:val="18"/>
                          <w:szCs w:val="18"/>
                        </w:rPr>
                        <w:t>2</w:t>
                      </w:r>
                      <w:r>
                        <w:rPr>
                          <w:i/>
                          <w:iCs/>
                          <w:sz w:val="18"/>
                          <w:szCs w:val="18"/>
                        </w:rPr>
                        <w:t>9</w:t>
                      </w:r>
                      <w:r w:rsidRPr="00AB47D2">
                        <w:rPr>
                          <w:i/>
                          <w:iCs/>
                          <w:sz w:val="18"/>
                          <w:szCs w:val="18"/>
                        </w:rPr>
                        <w:t xml:space="preserve">: </w:t>
                      </w:r>
                      <w:r>
                        <w:rPr>
                          <w:i/>
                          <w:iCs/>
                          <w:sz w:val="18"/>
                          <w:szCs w:val="18"/>
                        </w:rPr>
                        <w:t>Home</w:t>
                      </w:r>
                    </w:p>
                    <w:p w14:paraId="251B7A03" w14:textId="1F907167" w:rsidR="00A04733" w:rsidRPr="00AB47D2" w:rsidRDefault="00A04733" w:rsidP="00A04733">
                      <w:pPr>
                        <w:jc w:val="center"/>
                        <w:rPr>
                          <w:i/>
                          <w:iCs/>
                          <w:sz w:val="18"/>
                          <w:szCs w:val="18"/>
                        </w:rPr>
                      </w:pPr>
                      <w:r>
                        <w:rPr>
                          <w:i/>
                          <w:iCs/>
                          <w:sz w:val="18"/>
                          <w:szCs w:val="18"/>
                        </w:rPr>
                        <w:t>Wireframe 1</w:t>
                      </w:r>
                    </w:p>
                  </w:txbxContent>
                </v:textbox>
                <w10:wrap anchorx="margin"/>
              </v:shape>
            </w:pict>
          </mc:Fallback>
        </mc:AlternateContent>
      </w:r>
    </w:p>
    <w:p w14:paraId="0812A15A" w14:textId="21A09702" w:rsidR="00977275" w:rsidRDefault="00977275" w:rsidP="0050685A"/>
    <w:p w14:paraId="0B0C5B7E" w14:textId="4AD59FEA" w:rsidR="00977275" w:rsidRDefault="00977275" w:rsidP="0050685A"/>
    <w:p w14:paraId="0064A71C" w14:textId="32E03E8C" w:rsidR="00EF785D" w:rsidRDefault="00EF785D" w:rsidP="0050685A"/>
    <w:p w14:paraId="5FCC5740" w14:textId="3D3C1CA6" w:rsidR="00A80249" w:rsidRDefault="00A80249" w:rsidP="0050685A"/>
    <w:p w14:paraId="4623E372" w14:textId="69D96FC4" w:rsidR="00A80249" w:rsidRDefault="00A80249" w:rsidP="0050685A"/>
    <w:p w14:paraId="55A1ACDC" w14:textId="36715B06" w:rsidR="00A80249" w:rsidRDefault="00A80249" w:rsidP="0050685A"/>
    <w:p w14:paraId="35BDCC9F" w14:textId="0D3FD39B" w:rsidR="00A80249" w:rsidRDefault="00A80249" w:rsidP="0050685A"/>
    <w:p w14:paraId="64A589EB" w14:textId="3DA8E772" w:rsidR="00EA1543" w:rsidRDefault="00EA1543" w:rsidP="0050685A"/>
    <w:p w14:paraId="13C3C98C" w14:textId="77777777" w:rsidR="00EA1543" w:rsidRDefault="00EA1543" w:rsidP="0050685A"/>
    <w:p w14:paraId="6EA08C4C" w14:textId="20332836" w:rsidR="00A80249" w:rsidRDefault="00A80249" w:rsidP="0050685A"/>
    <w:p w14:paraId="659A68F8" w14:textId="77777777" w:rsidR="00A80249" w:rsidRDefault="00A80249" w:rsidP="0050685A"/>
    <w:p w14:paraId="315A22BF" w14:textId="7057CF65" w:rsidR="00EF785D" w:rsidRDefault="00EF785D" w:rsidP="00EF785D">
      <w:r w:rsidRPr="00F11CE3">
        <w:rPr>
          <w:color w:val="2F5496" w:themeColor="accent1" w:themeShade="BF"/>
        </w:rPr>
        <w:lastRenderedPageBreak/>
        <w:t>3.2.</w:t>
      </w:r>
      <w:r>
        <w:rPr>
          <w:color w:val="2F5496" w:themeColor="accent1" w:themeShade="BF"/>
        </w:rPr>
        <w:t>3.</w:t>
      </w:r>
      <w:r>
        <w:rPr>
          <w:color w:val="2F5496" w:themeColor="accent1" w:themeShade="BF"/>
        </w:rPr>
        <w:t>2</w:t>
      </w:r>
      <w:r w:rsidRPr="00F11CE3">
        <w:rPr>
          <w:color w:val="2F5496" w:themeColor="accent1" w:themeShade="BF"/>
        </w:rPr>
        <w:t xml:space="preserve"> </w:t>
      </w:r>
      <w:r>
        <w:rPr>
          <w:color w:val="2F5496" w:themeColor="accent1" w:themeShade="BF"/>
        </w:rPr>
        <w:t>Search / Flight Data</w:t>
      </w:r>
      <w:r>
        <w:rPr>
          <w:color w:val="2F5496" w:themeColor="accent1" w:themeShade="BF"/>
        </w:rPr>
        <w:t xml:space="preserve"> </w:t>
      </w:r>
      <w:r w:rsidR="00065890">
        <w:rPr>
          <w:color w:val="2F5496" w:themeColor="accent1" w:themeShade="BF"/>
        </w:rPr>
        <w:t xml:space="preserve">Overlay </w:t>
      </w:r>
      <w:r>
        <w:rPr>
          <w:color w:val="2F5496" w:themeColor="accent1" w:themeShade="BF"/>
        </w:rPr>
        <w:t>Wireframe</w:t>
      </w:r>
      <w:r w:rsidR="00EC3E1A">
        <w:rPr>
          <w:color w:val="2F5496" w:themeColor="accent1" w:themeShade="BF"/>
        </w:rPr>
        <w:t>s</w:t>
      </w:r>
    </w:p>
    <w:p w14:paraId="7505B0EE" w14:textId="67AA6440" w:rsidR="00EF785D" w:rsidRDefault="00EF785D" w:rsidP="0050685A"/>
    <w:p w14:paraId="0ED4E17D" w14:textId="077D2F76" w:rsidR="00070C7E" w:rsidRDefault="00572423" w:rsidP="0050685A">
      <w:r w:rsidRPr="00572423">
        <w:t>The search features contained within each of the three applications slightly differ. Both “Flight Tracker” and “FlightAware” are particular in how they allow users to search for flights. “Flight Tracker” requires either the specific flight number of the flight or can locate flights using the departure time/day and which airport the flight is flying from and to. “FlightAware” however allows for users to track flights given a flight number, airport names or cities and can search by route. The final application “Flightradar24” uses a combination of search options. The application can take the same parameters as the other two applications. However, it can additionally have users search given a specific altitude or speed. The wireframe created for the search function will reside within an overlay similar to that of “Flightradar24” rather than a separate page. This allows for functionality to branch off the main page while still ultimately being nested on the one home page. The created wireframe, Figure 32, makes use of potential search criteria given the possible APIs to be used</w:t>
      </w:r>
      <w:r w:rsidR="00D83FDA">
        <w:t>.</w:t>
      </w:r>
    </w:p>
    <w:p w14:paraId="288A9079" w14:textId="66D53D7C" w:rsidR="00D83FDA" w:rsidRDefault="00D83FDA" w:rsidP="0050685A"/>
    <w:p w14:paraId="1DA49B7C" w14:textId="693E635B" w:rsidR="00D83FDA" w:rsidRDefault="00572423" w:rsidP="0050685A">
      <w:r w:rsidRPr="00572423">
        <w:t>Again,</w:t>
      </w:r>
      <w:r w:rsidRPr="00572423">
        <w:t xml:space="preserve"> where the three applications differ is the way they display their flight information. Again “Flight Tracker” and “FlightAware” follow the same design using a popup which is binded to the plane icon representing a flight once the icon is clicked. However, “Flightradar24” displays its flight data in an overlay at the bottom of the screen when an icon is clicked. This placement of data allows for the map to remain uncluttered, allowing for a user to easily access another flight rather than the potential difficulty of clicking on another flight which is being covered from a popup. Figure 34 displays the data in a similar format to that of “Flightradar24” allowing for clear visualisation of the flight information in addition to maintaining the accessibility of other flights to the user</w:t>
      </w:r>
      <w:r w:rsidR="00A53251">
        <w:t>.</w:t>
      </w:r>
    </w:p>
    <w:p w14:paraId="632AE9A6" w14:textId="081EA950" w:rsidR="00EF785D" w:rsidRDefault="00EA1543" w:rsidP="0050685A">
      <w:r>
        <w:rPr>
          <w:noProof/>
        </w:rPr>
        <w:drawing>
          <wp:anchor distT="0" distB="0" distL="114300" distR="114300" simplePos="0" relativeHeight="251807744" behindDoc="0" locked="0" layoutInCell="1" allowOverlap="1" wp14:anchorId="2E93A24D" wp14:editId="62F5E6EB">
            <wp:simplePos x="0" y="0"/>
            <wp:positionH relativeFrom="column">
              <wp:posOffset>0</wp:posOffset>
            </wp:positionH>
            <wp:positionV relativeFrom="paragraph">
              <wp:posOffset>378460</wp:posOffset>
            </wp:positionV>
            <wp:extent cx="5726430" cy="2527935"/>
            <wp:effectExtent l="0" t="0" r="0" b="0"/>
            <wp:wrapSquare wrapText="bothSides"/>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earch-FlightData-Wireframes.pdf"/>
                    <pic:cNvPicPr/>
                  </pic:nvPicPr>
                  <pic:blipFill rotWithShape="1">
                    <a:blip r:embed="rId79">
                      <a:extLst>
                        <a:ext uri="{28A0092B-C50C-407E-A947-70E740481C1C}">
                          <a14:useLocalDpi xmlns:a14="http://schemas.microsoft.com/office/drawing/2010/main" val="0"/>
                        </a:ext>
                      </a:extLst>
                    </a:blip>
                    <a:srcRect t="14342" b="23177"/>
                    <a:stretch/>
                  </pic:blipFill>
                  <pic:spPr bwMode="auto">
                    <a:xfrm>
                      <a:off x="0" y="0"/>
                      <a:ext cx="5726430" cy="2527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6720" behindDoc="0" locked="0" layoutInCell="1" allowOverlap="1" wp14:anchorId="11AD6009" wp14:editId="0EA8A249">
                <wp:simplePos x="0" y="0"/>
                <wp:positionH relativeFrom="margin">
                  <wp:posOffset>3323590</wp:posOffset>
                </wp:positionH>
                <wp:positionV relativeFrom="paragraph">
                  <wp:posOffset>2909570</wp:posOffset>
                </wp:positionV>
                <wp:extent cx="1741170" cy="246380"/>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1741170" cy="246380"/>
                        </a:xfrm>
                        <a:prstGeom prst="rect">
                          <a:avLst/>
                        </a:prstGeom>
                        <a:solidFill>
                          <a:schemeClr val="lt1"/>
                        </a:solidFill>
                        <a:ln w="6350">
                          <a:noFill/>
                        </a:ln>
                      </wps:spPr>
                      <wps:txbx>
                        <w:txbxContent>
                          <w:p w14:paraId="55222FF6" w14:textId="56A4B301" w:rsidR="00EF785D" w:rsidRPr="00AB47D2" w:rsidRDefault="00EF785D" w:rsidP="00EF785D">
                            <w:pPr>
                              <w:jc w:val="center"/>
                              <w:rPr>
                                <w:i/>
                                <w:iCs/>
                                <w:sz w:val="18"/>
                                <w:szCs w:val="18"/>
                              </w:rPr>
                            </w:pPr>
                            <w:r w:rsidRPr="00AB47D2">
                              <w:rPr>
                                <w:i/>
                                <w:iCs/>
                                <w:sz w:val="18"/>
                                <w:szCs w:val="18"/>
                              </w:rPr>
                              <w:t xml:space="preserve">Figure </w:t>
                            </w:r>
                            <w:r>
                              <w:rPr>
                                <w:i/>
                                <w:iCs/>
                                <w:sz w:val="18"/>
                                <w:szCs w:val="18"/>
                              </w:rPr>
                              <w:t>3</w:t>
                            </w:r>
                            <w:r>
                              <w:rPr>
                                <w:i/>
                                <w:iCs/>
                                <w:sz w:val="18"/>
                                <w:szCs w:val="18"/>
                              </w:rPr>
                              <w:t>3</w:t>
                            </w:r>
                            <w:r w:rsidRPr="00AB47D2">
                              <w:rPr>
                                <w:i/>
                                <w:iCs/>
                                <w:sz w:val="18"/>
                                <w:szCs w:val="18"/>
                              </w:rPr>
                              <w:t xml:space="preserve">: </w:t>
                            </w:r>
                            <w:r>
                              <w:rPr>
                                <w:i/>
                                <w:iCs/>
                                <w:sz w:val="18"/>
                                <w:szCs w:val="18"/>
                              </w:rPr>
                              <w:t>Flight Data</w:t>
                            </w:r>
                            <w:r>
                              <w:rPr>
                                <w:i/>
                                <w:iCs/>
                                <w:sz w:val="18"/>
                                <w:szCs w:val="18"/>
                              </w:rPr>
                              <w:t xml:space="preserve"> Wire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D6009" id="Text Box 198" o:spid="_x0000_s1175" type="#_x0000_t202" style="position:absolute;margin-left:261.7pt;margin-top:229.1pt;width:137.1pt;height:19.4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" fillcolor="white [3201]" stroked="f" strokeweight=".5pt">
                <v:textbox>
                  <w:txbxContent>
                    <w:p w14:paraId="55222FF6" w14:textId="56A4B301" w:rsidR="00EF785D" w:rsidRPr="00AB47D2" w:rsidRDefault="00EF785D" w:rsidP="00EF785D">
                      <w:pPr>
                        <w:jc w:val="center"/>
                        <w:rPr>
                          <w:i/>
                          <w:iCs/>
                          <w:sz w:val="18"/>
                          <w:szCs w:val="18"/>
                        </w:rPr>
                      </w:pPr>
                      <w:r w:rsidRPr="00AB47D2">
                        <w:rPr>
                          <w:i/>
                          <w:iCs/>
                          <w:sz w:val="18"/>
                          <w:szCs w:val="18"/>
                        </w:rPr>
                        <w:t xml:space="preserve">Figure </w:t>
                      </w:r>
                      <w:r>
                        <w:rPr>
                          <w:i/>
                          <w:iCs/>
                          <w:sz w:val="18"/>
                          <w:szCs w:val="18"/>
                        </w:rPr>
                        <w:t>3</w:t>
                      </w:r>
                      <w:r>
                        <w:rPr>
                          <w:i/>
                          <w:iCs/>
                          <w:sz w:val="18"/>
                          <w:szCs w:val="18"/>
                        </w:rPr>
                        <w:t>3</w:t>
                      </w:r>
                      <w:r w:rsidRPr="00AB47D2">
                        <w:rPr>
                          <w:i/>
                          <w:iCs/>
                          <w:sz w:val="18"/>
                          <w:szCs w:val="18"/>
                        </w:rPr>
                        <w:t xml:space="preserve">: </w:t>
                      </w:r>
                      <w:r>
                        <w:rPr>
                          <w:i/>
                          <w:iCs/>
                          <w:sz w:val="18"/>
                          <w:szCs w:val="18"/>
                        </w:rPr>
                        <w:t>Flight Data</w:t>
                      </w:r>
                      <w:r>
                        <w:rPr>
                          <w:i/>
                          <w:iCs/>
                          <w:sz w:val="18"/>
                          <w:szCs w:val="18"/>
                        </w:rPr>
                        <w:t xml:space="preserve"> Wireframe</w:t>
                      </w:r>
                    </w:p>
                  </w:txbxContent>
                </v:textbox>
                <w10:wrap anchorx="margin"/>
              </v:shape>
            </w:pict>
          </mc:Fallback>
        </mc:AlternateContent>
      </w:r>
      <w:r>
        <w:rPr>
          <w:noProof/>
        </w:rPr>
        <mc:AlternateContent>
          <mc:Choice Requires="wps">
            <w:drawing>
              <wp:anchor distT="0" distB="0" distL="114300" distR="114300" simplePos="0" relativeHeight="251804672" behindDoc="0" locked="0" layoutInCell="1" allowOverlap="1" wp14:anchorId="136919D5" wp14:editId="766686FC">
                <wp:simplePos x="0" y="0"/>
                <wp:positionH relativeFrom="margin">
                  <wp:posOffset>651510</wp:posOffset>
                </wp:positionH>
                <wp:positionV relativeFrom="paragraph">
                  <wp:posOffset>2794000</wp:posOffset>
                </wp:positionV>
                <wp:extent cx="1542415" cy="246380"/>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542415" cy="246380"/>
                        </a:xfrm>
                        <a:prstGeom prst="rect">
                          <a:avLst/>
                        </a:prstGeom>
                        <a:solidFill>
                          <a:schemeClr val="lt1"/>
                        </a:solidFill>
                        <a:ln w="6350">
                          <a:noFill/>
                        </a:ln>
                      </wps:spPr>
                      <wps:txbx>
                        <w:txbxContent>
                          <w:p w14:paraId="46F02B30" w14:textId="67ACC95F" w:rsidR="00EF785D" w:rsidRPr="00AB47D2" w:rsidRDefault="00EF785D" w:rsidP="00EF785D">
                            <w:pPr>
                              <w:jc w:val="center"/>
                              <w:rPr>
                                <w:i/>
                                <w:iCs/>
                                <w:sz w:val="18"/>
                                <w:szCs w:val="18"/>
                              </w:rPr>
                            </w:pPr>
                            <w:r w:rsidRPr="00AB47D2">
                              <w:rPr>
                                <w:i/>
                                <w:iCs/>
                                <w:sz w:val="18"/>
                                <w:szCs w:val="18"/>
                              </w:rPr>
                              <w:t xml:space="preserve">Figure </w:t>
                            </w:r>
                            <w:r>
                              <w:rPr>
                                <w:i/>
                                <w:iCs/>
                                <w:sz w:val="18"/>
                                <w:szCs w:val="18"/>
                              </w:rPr>
                              <w:t>32</w:t>
                            </w:r>
                            <w:r w:rsidRPr="00AB47D2">
                              <w:rPr>
                                <w:i/>
                                <w:iCs/>
                                <w:sz w:val="18"/>
                                <w:szCs w:val="18"/>
                              </w:rPr>
                              <w:t xml:space="preserve">: </w:t>
                            </w:r>
                            <w:r>
                              <w:rPr>
                                <w:i/>
                                <w:iCs/>
                                <w:sz w:val="18"/>
                                <w:szCs w:val="18"/>
                              </w:rPr>
                              <w:t xml:space="preserve">Search </w:t>
                            </w:r>
                            <w:r>
                              <w:rPr>
                                <w:i/>
                                <w:iCs/>
                                <w:sz w:val="18"/>
                                <w:szCs w:val="18"/>
                              </w:rPr>
                              <w:t>Wire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919D5" id="Text Box 197" o:spid="_x0000_s1176" type="#_x0000_t202" style="position:absolute;margin-left:51.3pt;margin-top:220pt;width:121.45pt;height:19.4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" fillcolor="white [3201]" stroked="f" strokeweight=".5pt">
                <v:textbox>
                  <w:txbxContent>
                    <w:p w14:paraId="46F02B30" w14:textId="67ACC95F" w:rsidR="00EF785D" w:rsidRPr="00AB47D2" w:rsidRDefault="00EF785D" w:rsidP="00EF785D">
                      <w:pPr>
                        <w:jc w:val="center"/>
                        <w:rPr>
                          <w:i/>
                          <w:iCs/>
                          <w:sz w:val="18"/>
                          <w:szCs w:val="18"/>
                        </w:rPr>
                      </w:pPr>
                      <w:r w:rsidRPr="00AB47D2">
                        <w:rPr>
                          <w:i/>
                          <w:iCs/>
                          <w:sz w:val="18"/>
                          <w:szCs w:val="18"/>
                        </w:rPr>
                        <w:t xml:space="preserve">Figure </w:t>
                      </w:r>
                      <w:r>
                        <w:rPr>
                          <w:i/>
                          <w:iCs/>
                          <w:sz w:val="18"/>
                          <w:szCs w:val="18"/>
                        </w:rPr>
                        <w:t>32</w:t>
                      </w:r>
                      <w:r w:rsidRPr="00AB47D2">
                        <w:rPr>
                          <w:i/>
                          <w:iCs/>
                          <w:sz w:val="18"/>
                          <w:szCs w:val="18"/>
                        </w:rPr>
                        <w:t xml:space="preserve">: </w:t>
                      </w:r>
                      <w:r>
                        <w:rPr>
                          <w:i/>
                          <w:iCs/>
                          <w:sz w:val="18"/>
                          <w:szCs w:val="18"/>
                        </w:rPr>
                        <w:t xml:space="preserve">Search </w:t>
                      </w:r>
                      <w:r>
                        <w:rPr>
                          <w:i/>
                          <w:iCs/>
                          <w:sz w:val="18"/>
                          <w:szCs w:val="18"/>
                        </w:rPr>
                        <w:t>Wireframe</w:t>
                      </w:r>
                    </w:p>
                  </w:txbxContent>
                </v:textbox>
                <w10:wrap anchorx="margin"/>
              </v:shape>
            </w:pict>
          </mc:Fallback>
        </mc:AlternateContent>
      </w:r>
    </w:p>
    <w:p w14:paraId="73DA74D3" w14:textId="2DEA146F" w:rsidR="00EF785D" w:rsidRDefault="00EF785D" w:rsidP="0050685A"/>
    <w:p w14:paraId="18C22594" w14:textId="1FCFA558" w:rsidR="00EF785D" w:rsidRDefault="00EF785D" w:rsidP="0050685A"/>
    <w:p w14:paraId="09433405" w14:textId="16899B13" w:rsidR="00EF785D" w:rsidRDefault="00EF785D" w:rsidP="0050685A"/>
    <w:p w14:paraId="344A89C9" w14:textId="37C67008" w:rsidR="00EC3E1A" w:rsidRDefault="00EC3E1A" w:rsidP="0050685A"/>
    <w:p w14:paraId="52C4B9BF" w14:textId="6016C23B" w:rsidR="00A80249" w:rsidRDefault="00A80249" w:rsidP="0050685A"/>
    <w:p w14:paraId="64263636" w14:textId="28FA9B39" w:rsidR="00A80249" w:rsidRDefault="00A80249" w:rsidP="0050685A"/>
    <w:p w14:paraId="312198DF" w14:textId="70F28192" w:rsidR="00A80249" w:rsidRDefault="00A80249" w:rsidP="0050685A"/>
    <w:p w14:paraId="64F5AE25" w14:textId="5378FEB4" w:rsidR="00A80249" w:rsidRDefault="00A80249" w:rsidP="0050685A"/>
    <w:p w14:paraId="63D01568" w14:textId="77777777" w:rsidR="00EA1543" w:rsidRDefault="00EA1543" w:rsidP="0050685A"/>
    <w:p w14:paraId="0EBE4388" w14:textId="0DD6C1FD" w:rsidR="00EC3E1A" w:rsidRDefault="00EC3E1A" w:rsidP="00EC3E1A">
      <w:r w:rsidRPr="00F11CE3">
        <w:rPr>
          <w:color w:val="2F5496" w:themeColor="accent1" w:themeShade="BF"/>
        </w:rPr>
        <w:lastRenderedPageBreak/>
        <w:t>3.2.</w:t>
      </w:r>
      <w:r>
        <w:rPr>
          <w:color w:val="2F5496" w:themeColor="accent1" w:themeShade="BF"/>
        </w:rPr>
        <w:t>3.</w:t>
      </w:r>
      <w:r>
        <w:rPr>
          <w:color w:val="2F5496" w:themeColor="accent1" w:themeShade="BF"/>
        </w:rPr>
        <w:t>3</w:t>
      </w:r>
      <w:r w:rsidRPr="00F11CE3">
        <w:rPr>
          <w:color w:val="2F5496" w:themeColor="accent1" w:themeShade="BF"/>
        </w:rPr>
        <w:t xml:space="preserve"> </w:t>
      </w:r>
      <w:r>
        <w:rPr>
          <w:color w:val="2F5496" w:themeColor="accent1" w:themeShade="BF"/>
        </w:rPr>
        <w:t>Augmented Reality</w:t>
      </w:r>
      <w:r>
        <w:rPr>
          <w:color w:val="2F5496" w:themeColor="accent1" w:themeShade="BF"/>
        </w:rPr>
        <w:t xml:space="preserve"> </w:t>
      </w:r>
      <w:r w:rsidR="00065890">
        <w:rPr>
          <w:color w:val="2F5496" w:themeColor="accent1" w:themeShade="BF"/>
        </w:rPr>
        <w:t xml:space="preserve">Page </w:t>
      </w:r>
      <w:r>
        <w:rPr>
          <w:color w:val="2F5496" w:themeColor="accent1" w:themeShade="BF"/>
        </w:rPr>
        <w:t>Wireframe</w:t>
      </w:r>
      <w:r>
        <w:rPr>
          <w:color w:val="2F5496" w:themeColor="accent1" w:themeShade="BF"/>
        </w:rPr>
        <w:t>s</w:t>
      </w:r>
    </w:p>
    <w:p w14:paraId="13D56841" w14:textId="69BC36D8" w:rsidR="00EF785D" w:rsidRDefault="00EF785D" w:rsidP="0050685A"/>
    <w:p w14:paraId="15DBFB8E" w14:textId="526A2230" w:rsidR="00EC3E1A" w:rsidRDefault="001260D9" w:rsidP="0050685A">
      <w:r w:rsidRPr="001260D9">
        <w:t>The augmented reality functionality planned as a separate web page will take forward the header from the home page, keeping the design theme constant throughout the application. The only flight tracking application to make use of AR from the three investigated was “Flightradar24”. The entity of a flight being displayed as a box containing specific data about the said flight. This design approach was used as a possibility, as shown in Figure 35, to be taken to mockups. In addition to the already existing design approach, a different approach was taken. This approach used the design as seen in Figure 33 to bring forward to the augmented reality functionality allowing for a variety of mockups to be created based on the given wireframe</w:t>
      </w:r>
      <w:r>
        <w:t>.</w:t>
      </w:r>
    </w:p>
    <w:p w14:paraId="4CAE6833" w14:textId="77777777" w:rsidR="001260D9" w:rsidRDefault="001260D9" w:rsidP="0050685A"/>
    <w:p w14:paraId="5799A607" w14:textId="06147ECB" w:rsidR="00EC3E1A" w:rsidRDefault="00EC3E1A" w:rsidP="0050685A">
      <w:r>
        <w:rPr>
          <w:noProof/>
        </w:rPr>
        <mc:AlternateContent>
          <mc:Choice Requires="wps">
            <w:drawing>
              <wp:anchor distT="0" distB="0" distL="114300" distR="114300" simplePos="0" relativeHeight="251812864" behindDoc="0" locked="0" layoutInCell="1" allowOverlap="1" wp14:anchorId="256C3DC9" wp14:editId="565561CA">
                <wp:simplePos x="0" y="0"/>
                <wp:positionH relativeFrom="margin">
                  <wp:posOffset>3322955</wp:posOffset>
                </wp:positionH>
                <wp:positionV relativeFrom="paragraph">
                  <wp:posOffset>2865010</wp:posOffset>
                </wp:positionV>
                <wp:extent cx="1542553" cy="246491"/>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1542553" cy="246491"/>
                        </a:xfrm>
                        <a:prstGeom prst="rect">
                          <a:avLst/>
                        </a:prstGeom>
                        <a:solidFill>
                          <a:schemeClr val="lt1"/>
                        </a:solidFill>
                        <a:ln w="6350">
                          <a:noFill/>
                        </a:ln>
                      </wps:spPr>
                      <wps:txbx>
                        <w:txbxContent>
                          <w:p w14:paraId="46050328" w14:textId="3FB59A0C" w:rsidR="00EC3E1A" w:rsidRPr="00AB47D2" w:rsidRDefault="00EC3E1A" w:rsidP="00EC3E1A">
                            <w:pPr>
                              <w:jc w:val="center"/>
                              <w:rPr>
                                <w:i/>
                                <w:iCs/>
                                <w:sz w:val="18"/>
                                <w:szCs w:val="18"/>
                              </w:rPr>
                            </w:pPr>
                            <w:r w:rsidRPr="00AB47D2">
                              <w:rPr>
                                <w:i/>
                                <w:iCs/>
                                <w:sz w:val="18"/>
                                <w:szCs w:val="18"/>
                              </w:rPr>
                              <w:t xml:space="preserve">Figure </w:t>
                            </w:r>
                            <w:r>
                              <w:rPr>
                                <w:i/>
                                <w:iCs/>
                                <w:sz w:val="18"/>
                                <w:szCs w:val="18"/>
                              </w:rPr>
                              <w:t>3</w:t>
                            </w:r>
                            <w:r>
                              <w:rPr>
                                <w:i/>
                                <w:iCs/>
                                <w:sz w:val="18"/>
                                <w:szCs w:val="18"/>
                              </w:rPr>
                              <w:t>5</w:t>
                            </w:r>
                            <w:r w:rsidRPr="00AB47D2">
                              <w:rPr>
                                <w:i/>
                                <w:iCs/>
                                <w:sz w:val="18"/>
                                <w:szCs w:val="18"/>
                              </w:rPr>
                              <w:t xml:space="preserve">: </w:t>
                            </w:r>
                            <w:r>
                              <w:rPr>
                                <w:i/>
                                <w:iCs/>
                                <w:sz w:val="18"/>
                                <w:szCs w:val="18"/>
                              </w:rPr>
                              <w:t>AR</w:t>
                            </w:r>
                            <w:r>
                              <w:rPr>
                                <w:i/>
                                <w:iCs/>
                                <w:sz w:val="18"/>
                                <w:szCs w:val="18"/>
                              </w:rPr>
                              <w:t xml:space="preserve"> Wireframe</w:t>
                            </w:r>
                            <w:r>
                              <w:rPr>
                                <w:i/>
                                <w:iCs/>
                                <w:sz w:val="18"/>
                                <w:szCs w:val="18"/>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6C3DC9" id="Text Box 201" o:spid="_x0000_s1177" type="#_x0000_t202" style="position:absolute;margin-left:261.65pt;margin-top:225.6pt;width:121.45pt;height:19.4pt;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" fillcolor="white [3201]" stroked="f" strokeweight=".5pt">
                <v:textbox>
                  <w:txbxContent>
                    <w:p w14:paraId="46050328" w14:textId="3FB59A0C" w:rsidR="00EC3E1A" w:rsidRPr="00AB47D2" w:rsidRDefault="00EC3E1A" w:rsidP="00EC3E1A">
                      <w:pPr>
                        <w:jc w:val="center"/>
                        <w:rPr>
                          <w:i/>
                          <w:iCs/>
                          <w:sz w:val="18"/>
                          <w:szCs w:val="18"/>
                        </w:rPr>
                      </w:pPr>
                      <w:r w:rsidRPr="00AB47D2">
                        <w:rPr>
                          <w:i/>
                          <w:iCs/>
                          <w:sz w:val="18"/>
                          <w:szCs w:val="18"/>
                        </w:rPr>
                        <w:t xml:space="preserve">Figure </w:t>
                      </w:r>
                      <w:r>
                        <w:rPr>
                          <w:i/>
                          <w:iCs/>
                          <w:sz w:val="18"/>
                          <w:szCs w:val="18"/>
                        </w:rPr>
                        <w:t>3</w:t>
                      </w:r>
                      <w:r>
                        <w:rPr>
                          <w:i/>
                          <w:iCs/>
                          <w:sz w:val="18"/>
                          <w:szCs w:val="18"/>
                        </w:rPr>
                        <w:t>5</w:t>
                      </w:r>
                      <w:r w:rsidRPr="00AB47D2">
                        <w:rPr>
                          <w:i/>
                          <w:iCs/>
                          <w:sz w:val="18"/>
                          <w:szCs w:val="18"/>
                        </w:rPr>
                        <w:t xml:space="preserve">: </w:t>
                      </w:r>
                      <w:r>
                        <w:rPr>
                          <w:i/>
                          <w:iCs/>
                          <w:sz w:val="18"/>
                          <w:szCs w:val="18"/>
                        </w:rPr>
                        <w:t>AR</w:t>
                      </w:r>
                      <w:r>
                        <w:rPr>
                          <w:i/>
                          <w:iCs/>
                          <w:sz w:val="18"/>
                          <w:szCs w:val="18"/>
                        </w:rPr>
                        <w:t xml:space="preserve"> Wireframe</w:t>
                      </w:r>
                      <w:r>
                        <w:rPr>
                          <w:i/>
                          <w:iCs/>
                          <w:sz w:val="18"/>
                          <w:szCs w:val="18"/>
                        </w:rPr>
                        <w:t xml:space="preserve"> 2</w:t>
                      </w:r>
                    </w:p>
                  </w:txbxContent>
                </v:textbox>
                <w10:wrap anchorx="margin"/>
              </v:shape>
            </w:pict>
          </mc:Fallback>
        </mc:AlternateContent>
      </w:r>
    </w:p>
    <w:p w14:paraId="12D62A3F" w14:textId="4C2F365C" w:rsidR="00EC3E1A" w:rsidRDefault="00EC3E1A" w:rsidP="0050685A">
      <w:r>
        <w:rPr>
          <w:noProof/>
        </w:rPr>
        <mc:AlternateContent>
          <mc:Choice Requires="wps">
            <w:drawing>
              <wp:anchor distT="0" distB="0" distL="114300" distR="114300" simplePos="0" relativeHeight="251810816" behindDoc="0" locked="0" layoutInCell="1" allowOverlap="1" wp14:anchorId="3BAD251F" wp14:editId="2495601F">
                <wp:simplePos x="0" y="0"/>
                <wp:positionH relativeFrom="margin">
                  <wp:posOffset>603885</wp:posOffset>
                </wp:positionH>
                <wp:positionV relativeFrom="paragraph">
                  <wp:posOffset>3001010</wp:posOffset>
                </wp:positionV>
                <wp:extent cx="1542553" cy="246491"/>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1542553" cy="246491"/>
                        </a:xfrm>
                        <a:prstGeom prst="rect">
                          <a:avLst/>
                        </a:prstGeom>
                        <a:solidFill>
                          <a:schemeClr val="lt1"/>
                        </a:solidFill>
                        <a:ln w="6350">
                          <a:noFill/>
                        </a:ln>
                      </wps:spPr>
                      <wps:txbx>
                        <w:txbxContent>
                          <w:p w14:paraId="31C075D5" w14:textId="032538E9" w:rsidR="00EC3E1A" w:rsidRPr="00AB47D2" w:rsidRDefault="00EC3E1A" w:rsidP="00EC3E1A">
                            <w:pPr>
                              <w:jc w:val="center"/>
                              <w:rPr>
                                <w:i/>
                                <w:iCs/>
                                <w:sz w:val="18"/>
                                <w:szCs w:val="18"/>
                              </w:rPr>
                            </w:pPr>
                            <w:r w:rsidRPr="00AB47D2">
                              <w:rPr>
                                <w:i/>
                                <w:iCs/>
                                <w:sz w:val="18"/>
                                <w:szCs w:val="18"/>
                              </w:rPr>
                              <w:t xml:space="preserve">Figure </w:t>
                            </w:r>
                            <w:r>
                              <w:rPr>
                                <w:i/>
                                <w:iCs/>
                                <w:sz w:val="18"/>
                                <w:szCs w:val="18"/>
                              </w:rPr>
                              <w:t>3</w:t>
                            </w:r>
                            <w:r>
                              <w:rPr>
                                <w:i/>
                                <w:iCs/>
                                <w:sz w:val="18"/>
                                <w:szCs w:val="18"/>
                              </w:rPr>
                              <w:t>4</w:t>
                            </w:r>
                            <w:r w:rsidRPr="00AB47D2">
                              <w:rPr>
                                <w:i/>
                                <w:iCs/>
                                <w:sz w:val="18"/>
                                <w:szCs w:val="18"/>
                              </w:rPr>
                              <w:t xml:space="preserve">: </w:t>
                            </w:r>
                            <w:r>
                              <w:rPr>
                                <w:i/>
                                <w:iCs/>
                                <w:sz w:val="18"/>
                                <w:szCs w:val="18"/>
                              </w:rPr>
                              <w:t>AR</w:t>
                            </w:r>
                            <w:r>
                              <w:rPr>
                                <w:i/>
                                <w:iCs/>
                                <w:sz w:val="18"/>
                                <w:szCs w:val="18"/>
                              </w:rPr>
                              <w:t xml:space="preserve"> Wireframe</w:t>
                            </w:r>
                            <w:r>
                              <w:rPr>
                                <w:i/>
                                <w:iCs/>
                                <w:sz w:val="18"/>
                                <w:szCs w:val="18"/>
                              </w:rPr>
                              <w:t xml:space="preserv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D251F" id="Text Box 200" o:spid="_x0000_s1178" type="#_x0000_t202" style="position:absolute;margin-left:47.55pt;margin-top:236.3pt;width:121.45pt;height:19.4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" fillcolor="white [3201]" stroked="f" strokeweight=".5pt">
                <v:textbox>
                  <w:txbxContent>
                    <w:p w14:paraId="31C075D5" w14:textId="032538E9" w:rsidR="00EC3E1A" w:rsidRPr="00AB47D2" w:rsidRDefault="00EC3E1A" w:rsidP="00EC3E1A">
                      <w:pPr>
                        <w:jc w:val="center"/>
                        <w:rPr>
                          <w:i/>
                          <w:iCs/>
                          <w:sz w:val="18"/>
                          <w:szCs w:val="18"/>
                        </w:rPr>
                      </w:pPr>
                      <w:r w:rsidRPr="00AB47D2">
                        <w:rPr>
                          <w:i/>
                          <w:iCs/>
                          <w:sz w:val="18"/>
                          <w:szCs w:val="18"/>
                        </w:rPr>
                        <w:t xml:space="preserve">Figure </w:t>
                      </w:r>
                      <w:r>
                        <w:rPr>
                          <w:i/>
                          <w:iCs/>
                          <w:sz w:val="18"/>
                          <w:szCs w:val="18"/>
                        </w:rPr>
                        <w:t>3</w:t>
                      </w:r>
                      <w:r>
                        <w:rPr>
                          <w:i/>
                          <w:iCs/>
                          <w:sz w:val="18"/>
                          <w:szCs w:val="18"/>
                        </w:rPr>
                        <w:t>4</w:t>
                      </w:r>
                      <w:r w:rsidRPr="00AB47D2">
                        <w:rPr>
                          <w:i/>
                          <w:iCs/>
                          <w:sz w:val="18"/>
                          <w:szCs w:val="18"/>
                        </w:rPr>
                        <w:t xml:space="preserve">: </w:t>
                      </w:r>
                      <w:r>
                        <w:rPr>
                          <w:i/>
                          <w:iCs/>
                          <w:sz w:val="18"/>
                          <w:szCs w:val="18"/>
                        </w:rPr>
                        <w:t>AR</w:t>
                      </w:r>
                      <w:r>
                        <w:rPr>
                          <w:i/>
                          <w:iCs/>
                          <w:sz w:val="18"/>
                          <w:szCs w:val="18"/>
                        </w:rPr>
                        <w:t xml:space="preserve"> Wireframe</w:t>
                      </w:r>
                      <w:r>
                        <w:rPr>
                          <w:i/>
                          <w:iCs/>
                          <w:sz w:val="18"/>
                          <w:szCs w:val="18"/>
                        </w:rPr>
                        <w:t xml:space="preserve"> 1</w:t>
                      </w:r>
                    </w:p>
                  </w:txbxContent>
                </v:textbox>
                <w10:wrap anchorx="margin"/>
              </v:shape>
            </w:pict>
          </mc:Fallback>
        </mc:AlternateContent>
      </w:r>
      <w:r>
        <w:rPr>
          <w:noProof/>
        </w:rPr>
        <w:drawing>
          <wp:anchor distT="0" distB="0" distL="114300" distR="114300" simplePos="0" relativeHeight="251808768" behindDoc="0" locked="0" layoutInCell="1" allowOverlap="1" wp14:anchorId="281554D4" wp14:editId="119541A8">
            <wp:simplePos x="0" y="0"/>
            <wp:positionH relativeFrom="column">
              <wp:posOffset>0</wp:posOffset>
            </wp:positionH>
            <wp:positionV relativeFrom="paragraph">
              <wp:posOffset>1270</wp:posOffset>
            </wp:positionV>
            <wp:extent cx="5726997" cy="2926080"/>
            <wp:effectExtent l="0" t="0" r="0" b="0"/>
            <wp:wrapSquare wrapText="bothSides"/>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ARWireframes.pdf"/>
                    <pic:cNvPicPr/>
                  </pic:nvPicPr>
                  <pic:blipFill rotWithShape="1">
                    <a:blip r:embed="rId80">
                      <a:extLst>
                        <a:ext uri="{28A0092B-C50C-407E-A947-70E740481C1C}">
                          <a14:useLocalDpi xmlns:a14="http://schemas.microsoft.com/office/drawing/2010/main" val="0"/>
                        </a:ext>
                      </a:extLst>
                    </a:blip>
                    <a:srcRect t="16698" b="11000"/>
                    <a:stretch/>
                  </pic:blipFill>
                  <pic:spPr bwMode="auto">
                    <a:xfrm>
                      <a:off x="0" y="0"/>
                      <a:ext cx="5726997"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547EBC" w14:textId="098EB18A" w:rsidR="00EC3E1A" w:rsidRDefault="00EC3E1A" w:rsidP="0050685A"/>
    <w:p w14:paraId="423DBA4C" w14:textId="5520D42B" w:rsidR="00EC3E1A" w:rsidRDefault="00EC3E1A" w:rsidP="0050685A"/>
    <w:p w14:paraId="6778584D" w14:textId="0EE06448" w:rsidR="00EC3E1A" w:rsidRDefault="00EC3E1A" w:rsidP="0050685A"/>
    <w:p w14:paraId="5173DD9F" w14:textId="6509F0D4" w:rsidR="00EC3E1A" w:rsidRDefault="00EC3E1A" w:rsidP="0050685A"/>
    <w:p w14:paraId="4968ED93" w14:textId="596F0435" w:rsidR="00EC3E1A" w:rsidRDefault="00EC3E1A" w:rsidP="0050685A"/>
    <w:p w14:paraId="13013CFF" w14:textId="6B1EBCC1" w:rsidR="00EC3E1A" w:rsidRDefault="00EC3E1A" w:rsidP="0050685A"/>
    <w:p w14:paraId="153C32C7" w14:textId="4174ADAC" w:rsidR="00A80249" w:rsidRDefault="00A80249" w:rsidP="0050685A"/>
    <w:p w14:paraId="34376DDC" w14:textId="4D7E6A9C" w:rsidR="00A80249" w:rsidRDefault="00A80249" w:rsidP="0050685A"/>
    <w:p w14:paraId="05CCCCC6" w14:textId="1CD88333" w:rsidR="00A80249" w:rsidRDefault="00A80249" w:rsidP="0050685A"/>
    <w:p w14:paraId="392E0901" w14:textId="361C3E29" w:rsidR="00A80249" w:rsidRDefault="00A80249" w:rsidP="0050685A"/>
    <w:p w14:paraId="748979B7" w14:textId="590F64FA" w:rsidR="00A80249" w:rsidRDefault="00A80249" w:rsidP="0050685A"/>
    <w:p w14:paraId="3EA1C2A2" w14:textId="5EB48556" w:rsidR="00A80249" w:rsidRDefault="00A80249" w:rsidP="0050685A"/>
    <w:p w14:paraId="4E6C0ED4" w14:textId="2281CC02" w:rsidR="00A80249" w:rsidRDefault="00A80249" w:rsidP="0050685A"/>
    <w:p w14:paraId="687C3F44" w14:textId="01940C0B" w:rsidR="00A80249" w:rsidRDefault="00A80249" w:rsidP="0050685A"/>
    <w:p w14:paraId="279EAA89" w14:textId="0D010784" w:rsidR="00A80249" w:rsidRDefault="00A80249" w:rsidP="0050685A"/>
    <w:p w14:paraId="26814F6A" w14:textId="59E0416B" w:rsidR="00A80249" w:rsidRDefault="00A80249" w:rsidP="0050685A"/>
    <w:p w14:paraId="0B3A9E5C" w14:textId="77777777" w:rsidR="001260D9" w:rsidRDefault="001260D9" w:rsidP="0050685A"/>
    <w:p w14:paraId="36341191" w14:textId="19C5BDD4" w:rsidR="002A29C2" w:rsidRDefault="002A29C2" w:rsidP="002A29C2">
      <w:r w:rsidRPr="00F11CE3">
        <w:rPr>
          <w:color w:val="2F5496" w:themeColor="accent1" w:themeShade="BF"/>
        </w:rPr>
        <w:lastRenderedPageBreak/>
        <w:t>3.2.</w:t>
      </w:r>
      <w:r>
        <w:rPr>
          <w:color w:val="2F5496" w:themeColor="accent1" w:themeShade="BF"/>
        </w:rPr>
        <w:t>3.</w:t>
      </w:r>
      <w:r w:rsidR="00EC3E1A">
        <w:rPr>
          <w:color w:val="2F5496" w:themeColor="accent1" w:themeShade="BF"/>
        </w:rPr>
        <w:t>4</w:t>
      </w:r>
      <w:r w:rsidRPr="00F11CE3">
        <w:rPr>
          <w:color w:val="2F5496" w:themeColor="accent1" w:themeShade="BF"/>
        </w:rPr>
        <w:t xml:space="preserve"> </w:t>
      </w:r>
      <w:r>
        <w:rPr>
          <w:color w:val="2F5496" w:themeColor="accent1" w:themeShade="BF"/>
        </w:rPr>
        <w:t>Navigation Structure</w:t>
      </w:r>
    </w:p>
    <w:p w14:paraId="5456D687" w14:textId="3C4B3EB7" w:rsidR="00977275" w:rsidRDefault="00977275" w:rsidP="0050685A"/>
    <w:p w14:paraId="3894A325" w14:textId="334FC4AD" w:rsidR="00EF785D" w:rsidRDefault="002B29A1" w:rsidP="00EF785D">
      <w:r w:rsidRPr="002B29A1">
        <w:t>For the purpose of showing page flow both the first wireframe from the home page and the augmented reality page, Figure 29 and Figure 34, will be used to demonstrate the proposed navigation structure</w:t>
      </w:r>
      <w:r w:rsidR="00EF785D">
        <w:t>.</w:t>
      </w:r>
    </w:p>
    <w:p w14:paraId="72D4B561" w14:textId="1DFA56E4" w:rsidR="004E315C" w:rsidRDefault="00D364B8" w:rsidP="0050685A">
      <w:r>
        <w:rPr>
          <w:noProof/>
        </w:rPr>
        <mc:AlternateContent>
          <mc:Choice Requires="wpg">
            <w:drawing>
              <wp:anchor distT="0" distB="0" distL="114300" distR="114300" simplePos="0" relativeHeight="251847680" behindDoc="0" locked="0" layoutInCell="1" allowOverlap="1" wp14:anchorId="27E43B40" wp14:editId="26048CF2">
                <wp:simplePos x="0" y="0"/>
                <wp:positionH relativeFrom="margin">
                  <wp:align>center</wp:align>
                </wp:positionH>
                <wp:positionV relativeFrom="paragraph">
                  <wp:posOffset>184359</wp:posOffset>
                </wp:positionV>
                <wp:extent cx="5432027" cy="7619176"/>
                <wp:effectExtent l="0" t="0" r="3810" b="1270"/>
                <wp:wrapNone/>
                <wp:docPr id="231" name="Group 231"/>
                <wp:cNvGraphicFramePr/>
                <a:graphic xmlns:a="http://schemas.openxmlformats.org/drawingml/2006/main">
                  <a:graphicData uri="http://schemas.microsoft.com/office/word/2010/wordprocessingGroup">
                    <wpg:wgp>
                      <wpg:cNvGrpSpPr/>
                      <wpg:grpSpPr>
                        <a:xfrm>
                          <a:off x="0" y="0"/>
                          <a:ext cx="5432027" cy="7619176"/>
                          <a:chOff x="0" y="0"/>
                          <a:chExt cx="5432027" cy="7619176"/>
                        </a:xfrm>
                      </wpg:grpSpPr>
                      <pic:pic xmlns:pic="http://schemas.openxmlformats.org/drawingml/2006/picture">
                        <pic:nvPicPr>
                          <pic:cNvPr id="202" name="Picture 202" descr="A picture containing clock&#10;&#10;Description automatically generated"/>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407142" y="373769"/>
                            <a:ext cx="1587500" cy="3175000"/>
                          </a:xfrm>
                          <a:prstGeom prst="rect">
                            <a:avLst/>
                          </a:prstGeom>
                        </pic:spPr>
                      </pic:pic>
                      <pic:pic xmlns:pic="http://schemas.openxmlformats.org/drawingml/2006/picture">
                        <pic:nvPicPr>
                          <pic:cNvPr id="203" name="Picture 203" descr="A picture containing table, drawing&#10;&#10;Description automatically generated"/>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3076923" y="373769"/>
                            <a:ext cx="1587500" cy="3173730"/>
                          </a:xfrm>
                          <a:prstGeom prst="rect">
                            <a:avLst/>
                          </a:prstGeom>
                        </pic:spPr>
                      </pic:pic>
                      <pic:pic xmlns:pic="http://schemas.openxmlformats.org/drawingml/2006/picture">
                        <pic:nvPicPr>
                          <pic:cNvPr id="204" name="Picture 204" descr="A screenshot of a cell phone&#10;&#10;Description automatically generated"/>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4051392"/>
                            <a:ext cx="1571625" cy="3125470"/>
                          </a:xfrm>
                          <a:prstGeom prst="rect">
                            <a:avLst/>
                          </a:prstGeom>
                        </pic:spPr>
                      </pic:pic>
                      <pic:pic xmlns:pic="http://schemas.openxmlformats.org/drawingml/2006/picture">
                        <pic:nvPicPr>
                          <pic:cNvPr id="205" name="Picture 205" descr="A picture containing clock&#10;&#10;Description automatically generated"/>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3884532" y="4051392"/>
                            <a:ext cx="1547495" cy="3126105"/>
                          </a:xfrm>
                          <a:prstGeom prst="rect">
                            <a:avLst/>
                          </a:prstGeom>
                        </pic:spPr>
                      </pic:pic>
                      <wps:wsp>
                        <wps:cNvPr id="206" name="Text Box 206"/>
                        <wps:cNvSpPr txBox="1"/>
                        <wps:spPr>
                          <a:xfrm>
                            <a:off x="420491" y="0"/>
                            <a:ext cx="1571598" cy="324000"/>
                          </a:xfrm>
                          <a:prstGeom prst="rect">
                            <a:avLst/>
                          </a:prstGeom>
                          <a:solidFill>
                            <a:schemeClr val="lt1"/>
                          </a:solidFill>
                          <a:ln w="6350">
                            <a:noFill/>
                          </a:ln>
                        </wps:spPr>
                        <wps:txbx>
                          <w:txbxContent>
                            <w:p w14:paraId="51D35649" w14:textId="35C9A0E9" w:rsidR="00E210C2" w:rsidRPr="00E210C2" w:rsidRDefault="00E210C2" w:rsidP="00E210C2">
                              <w:pPr>
                                <w:jc w:val="center"/>
                                <w:rPr>
                                  <w:color w:val="2F5496" w:themeColor="accent1" w:themeShade="BF"/>
                                  <w:sz w:val="28"/>
                                  <w:szCs w:val="28"/>
                                </w:rPr>
                              </w:pPr>
                              <w:r w:rsidRPr="00E210C2">
                                <w:rPr>
                                  <w:color w:val="2F5496" w:themeColor="accent1" w:themeShade="BF"/>
                                  <w:sz w:val="28"/>
                                  <w:szCs w:val="28"/>
                                </w:rPr>
                                <w:t>Hom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076923" y="0"/>
                            <a:ext cx="1587500" cy="324000"/>
                          </a:xfrm>
                          <a:prstGeom prst="rect">
                            <a:avLst/>
                          </a:prstGeom>
                          <a:solidFill>
                            <a:schemeClr val="lt1"/>
                          </a:solidFill>
                          <a:ln w="6350">
                            <a:noFill/>
                          </a:ln>
                        </wps:spPr>
                        <wps:txbx>
                          <w:txbxContent>
                            <w:p w14:paraId="340BBAFA" w14:textId="21209F0B" w:rsidR="00E210C2" w:rsidRPr="00E210C2" w:rsidRDefault="00E210C2" w:rsidP="00E210C2">
                              <w:pPr>
                                <w:jc w:val="center"/>
                                <w:rPr>
                                  <w:color w:val="2F5496" w:themeColor="accent1" w:themeShade="BF"/>
                                  <w:sz w:val="28"/>
                                  <w:szCs w:val="28"/>
                                </w:rPr>
                              </w:pPr>
                              <w:r w:rsidRPr="00E210C2">
                                <w:rPr>
                                  <w:color w:val="2F5496" w:themeColor="accent1" w:themeShade="BF"/>
                                  <w:sz w:val="28"/>
                                  <w:szCs w:val="28"/>
                                </w:rPr>
                                <w:t>AR</w:t>
                              </w:r>
                              <w:r w:rsidRPr="00E210C2">
                                <w:rPr>
                                  <w:color w:val="2F5496" w:themeColor="accent1" w:themeShade="BF"/>
                                  <w:sz w:val="28"/>
                                  <w:szCs w:val="28"/>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0" y="7295176"/>
                            <a:ext cx="1570990" cy="324000"/>
                          </a:xfrm>
                          <a:prstGeom prst="rect">
                            <a:avLst/>
                          </a:prstGeom>
                          <a:solidFill>
                            <a:schemeClr val="lt1"/>
                          </a:solidFill>
                          <a:ln w="6350">
                            <a:noFill/>
                          </a:ln>
                        </wps:spPr>
                        <wps:txbx>
                          <w:txbxContent>
                            <w:p w14:paraId="10843859" w14:textId="1511C95A" w:rsidR="00E210C2" w:rsidRPr="00E210C2" w:rsidRDefault="00E210C2" w:rsidP="00E210C2">
                              <w:pPr>
                                <w:jc w:val="center"/>
                                <w:rPr>
                                  <w:color w:val="2F5496" w:themeColor="accent1" w:themeShade="BF"/>
                                  <w:sz w:val="28"/>
                                  <w:szCs w:val="28"/>
                                </w:rPr>
                              </w:pPr>
                              <w:r w:rsidRPr="00E210C2">
                                <w:rPr>
                                  <w:color w:val="2F5496" w:themeColor="accent1" w:themeShade="BF"/>
                                  <w:sz w:val="28"/>
                                  <w:szCs w:val="28"/>
                                </w:rPr>
                                <w:t xml:space="preserve">Search </w:t>
                              </w:r>
                              <w:r w:rsidR="00A6247D">
                                <w:rPr>
                                  <w:color w:val="2F5496" w:themeColor="accent1" w:themeShade="BF"/>
                                  <w:sz w:val="28"/>
                                  <w:szCs w:val="28"/>
                                </w:rPr>
                                <w:t>Over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0" name="Group 230"/>
                        <wpg:cNvGrpSpPr/>
                        <wpg:grpSpPr>
                          <a:xfrm>
                            <a:off x="770992" y="3317202"/>
                            <a:ext cx="92323" cy="737977"/>
                            <a:chOff x="0" y="0"/>
                            <a:chExt cx="92323" cy="737977"/>
                          </a:xfrm>
                        </wpg:grpSpPr>
                        <wps:wsp>
                          <wps:cNvPr id="211" name="Straight Connector 211"/>
                          <wps:cNvCnPr/>
                          <wps:spPr>
                            <a:xfrm flipH="1">
                              <a:off x="89364" y="0"/>
                              <a:ext cx="248" cy="426167"/>
                            </a:xfrm>
                            <a:prstGeom prst="line">
                              <a:avLst/>
                            </a:prstGeom>
                            <a:ln>
                              <a:headEnd type="none" w="med" len="med"/>
                              <a:tailEnd type="none" w="med" len="med"/>
                            </a:ln>
                          </wps:spPr>
                          <wps:style>
                            <a:lnRef idx="3">
                              <a:schemeClr val="accent5"/>
                            </a:lnRef>
                            <a:fillRef idx="0">
                              <a:schemeClr val="accent5"/>
                            </a:fillRef>
                            <a:effectRef idx="2">
                              <a:schemeClr val="accent5"/>
                            </a:effectRef>
                            <a:fontRef idx="minor">
                              <a:schemeClr val="tx1"/>
                            </a:fontRef>
                          </wps:style>
                          <wps:bodyPr/>
                        </wps:wsp>
                        <wps:wsp>
                          <wps:cNvPr id="212" name="Elbow Connector 212"/>
                          <wps:cNvCnPr/>
                          <wps:spPr>
                            <a:xfrm flipH="1">
                              <a:off x="0" y="419842"/>
                              <a:ext cx="92323" cy="318135"/>
                            </a:xfrm>
                            <a:prstGeom prst="bentConnector3">
                              <a:avLst>
                                <a:gd name="adj1" fmla="val 99964"/>
                              </a:avLst>
                            </a:prstGeom>
                            <a:ln>
                              <a:tailEnd type="triangle"/>
                            </a:ln>
                          </wps:spPr>
                          <wps:style>
                            <a:lnRef idx="3">
                              <a:schemeClr val="accent5"/>
                            </a:lnRef>
                            <a:fillRef idx="0">
                              <a:schemeClr val="accent5"/>
                            </a:fillRef>
                            <a:effectRef idx="2">
                              <a:schemeClr val="accent5"/>
                            </a:effectRef>
                            <a:fontRef idx="minor">
                              <a:schemeClr val="tx1"/>
                            </a:fontRef>
                          </wps:style>
                          <wps:bodyPr/>
                        </wps:wsp>
                      </wpg:grpSp>
                      <wps:wsp>
                        <wps:cNvPr id="217" name="Elbow Connector 217"/>
                        <wps:cNvCnPr/>
                        <wps:spPr>
                          <a:xfrm flipV="1">
                            <a:off x="1575171" y="1905648"/>
                            <a:ext cx="1502796" cy="1327867"/>
                          </a:xfrm>
                          <a:prstGeom prst="bentConnector3">
                            <a:avLst>
                              <a:gd name="adj1" fmla="val 61650"/>
                            </a:avLst>
                          </a:prstGeom>
                          <a:ln>
                            <a:tailEnd type="triangle"/>
                          </a:ln>
                        </wps:spPr>
                        <wps:style>
                          <a:lnRef idx="3">
                            <a:schemeClr val="accent2"/>
                          </a:lnRef>
                          <a:fillRef idx="0">
                            <a:schemeClr val="accent2"/>
                          </a:fillRef>
                          <a:effectRef idx="2">
                            <a:schemeClr val="accent2"/>
                          </a:effectRef>
                          <a:fontRef idx="minor">
                            <a:schemeClr val="tx1"/>
                          </a:fontRef>
                        </wps:style>
                        <wps:bodyPr/>
                      </wps:wsp>
                      <pic:pic xmlns:pic="http://schemas.openxmlformats.org/drawingml/2006/picture">
                        <pic:nvPicPr>
                          <pic:cNvPr id="220" name="Picture 220" descr="A close up of a logo&#10;&#10;Description automatically generated"/>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1935591" y="4058067"/>
                            <a:ext cx="1586865" cy="3117850"/>
                          </a:xfrm>
                          <a:prstGeom prst="rect">
                            <a:avLst/>
                          </a:prstGeom>
                        </pic:spPr>
                      </pic:pic>
                      <wpg:grpSp>
                        <wpg:cNvPr id="228" name="Group 228"/>
                        <wpg:cNvGrpSpPr/>
                        <wpg:grpSpPr>
                          <a:xfrm>
                            <a:off x="1374288" y="2088454"/>
                            <a:ext cx="3292843" cy="1964157"/>
                            <a:chOff x="0" y="0"/>
                            <a:chExt cx="3292843" cy="1964157"/>
                          </a:xfrm>
                        </wpg:grpSpPr>
                        <wps:wsp>
                          <wps:cNvPr id="213" name="Elbow Connector 213"/>
                          <wps:cNvCnPr/>
                          <wps:spPr>
                            <a:xfrm>
                              <a:off x="247604" y="133489"/>
                              <a:ext cx="3045239" cy="1450340"/>
                            </a:xfrm>
                            <a:prstGeom prst="bentConnector3">
                              <a:avLst>
                                <a:gd name="adj1" fmla="val 19077"/>
                              </a:avLst>
                            </a:prstGeom>
                          </wps:spPr>
                          <wps:style>
                            <a:lnRef idx="3">
                              <a:schemeClr val="accent6"/>
                            </a:lnRef>
                            <a:fillRef idx="0">
                              <a:schemeClr val="accent6"/>
                            </a:fillRef>
                            <a:effectRef idx="2">
                              <a:schemeClr val="accent6"/>
                            </a:effectRef>
                            <a:fontRef idx="minor">
                              <a:schemeClr val="tx1"/>
                            </a:fontRef>
                          </wps:style>
                          <wps:bodyPr/>
                        </wps:wsp>
                        <wps:wsp>
                          <wps:cNvPr id="215" name="Oval 215"/>
                          <wps:cNvSpPr/>
                          <wps:spPr>
                            <a:xfrm>
                              <a:off x="0" y="0"/>
                              <a:ext cx="246490" cy="238539"/>
                            </a:xfrm>
                            <a:prstGeom prst="ellipse">
                              <a:avLst/>
                            </a:prstGeom>
                            <a:noFill/>
                            <a:ln w="19050">
                              <a:solidFill>
                                <a:schemeClr val="accent6"/>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3287910" y="1582494"/>
                              <a:ext cx="0" cy="381663"/>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g:grpSp>
                      <wps:wsp>
                        <wps:cNvPr id="223" name="Text Box 223"/>
                        <wps:cNvSpPr txBox="1"/>
                        <wps:spPr>
                          <a:xfrm>
                            <a:off x="3884532" y="7288502"/>
                            <a:ext cx="1547136" cy="324000"/>
                          </a:xfrm>
                          <a:prstGeom prst="rect">
                            <a:avLst/>
                          </a:prstGeom>
                          <a:solidFill>
                            <a:schemeClr val="lt1"/>
                          </a:solidFill>
                          <a:ln w="6350">
                            <a:noFill/>
                          </a:ln>
                        </wps:spPr>
                        <wps:txbx>
                          <w:txbxContent>
                            <w:p w14:paraId="499E3BDF" w14:textId="43E53565" w:rsidR="00A6247D" w:rsidRPr="00E210C2" w:rsidRDefault="00A6247D" w:rsidP="00A6247D">
                              <w:pPr>
                                <w:jc w:val="center"/>
                                <w:rPr>
                                  <w:color w:val="2F5496" w:themeColor="accent1" w:themeShade="BF"/>
                                  <w:sz w:val="28"/>
                                  <w:szCs w:val="28"/>
                                </w:rPr>
                              </w:pPr>
                              <w:r>
                                <w:rPr>
                                  <w:color w:val="2F5496" w:themeColor="accent1" w:themeShade="BF"/>
                                  <w:sz w:val="28"/>
                                  <w:szCs w:val="28"/>
                                </w:rPr>
                                <w:t>Flight Data Over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224"/>
                        <wps:cNvSpPr txBox="1"/>
                        <wps:spPr>
                          <a:xfrm>
                            <a:off x="1948940" y="7288502"/>
                            <a:ext cx="1570990" cy="324000"/>
                          </a:xfrm>
                          <a:prstGeom prst="rect">
                            <a:avLst/>
                          </a:prstGeom>
                          <a:solidFill>
                            <a:schemeClr val="lt1"/>
                          </a:solidFill>
                          <a:ln w="6350">
                            <a:noFill/>
                          </a:ln>
                        </wps:spPr>
                        <wps:txbx>
                          <w:txbxContent>
                            <w:p w14:paraId="7ABE3A84" w14:textId="2DDE6A03" w:rsidR="00A6247D" w:rsidRPr="00E210C2" w:rsidRDefault="00A6247D" w:rsidP="00A6247D">
                              <w:pPr>
                                <w:jc w:val="center"/>
                                <w:rPr>
                                  <w:color w:val="2F5496" w:themeColor="accent1" w:themeShade="BF"/>
                                  <w:sz w:val="28"/>
                                  <w:szCs w:val="28"/>
                                </w:rPr>
                              </w:pPr>
                              <w:r>
                                <w:rPr>
                                  <w:color w:val="2F5496" w:themeColor="accent1" w:themeShade="BF"/>
                                  <w:sz w:val="28"/>
                                  <w:szCs w:val="28"/>
                                </w:rPr>
                                <w:t>Clear</w:t>
                              </w:r>
                              <w:r w:rsidRPr="00E210C2">
                                <w:rPr>
                                  <w:color w:val="2F5496" w:themeColor="accent1" w:themeShade="BF"/>
                                  <w:sz w:val="28"/>
                                  <w:szCs w:val="28"/>
                                </w:rPr>
                                <w:t xml:space="preserve"> </w:t>
                              </w:r>
                              <w:r>
                                <w:rPr>
                                  <w:color w:val="2F5496" w:themeColor="accent1" w:themeShade="BF"/>
                                  <w:sz w:val="28"/>
                                  <w:szCs w:val="28"/>
                                </w:rPr>
                                <w:t>Fun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9" name="Group 229"/>
                        <wpg:cNvGrpSpPr/>
                        <wpg:grpSpPr>
                          <a:xfrm>
                            <a:off x="1200753" y="3316554"/>
                            <a:ext cx="1526651" cy="734340"/>
                            <a:chOff x="0" y="0"/>
                            <a:chExt cx="1526651" cy="734340"/>
                          </a:xfrm>
                        </wpg:grpSpPr>
                        <wps:wsp>
                          <wps:cNvPr id="225" name="Elbow Connector 225"/>
                          <wps:cNvCnPr/>
                          <wps:spPr>
                            <a:xfrm>
                              <a:off x="0" y="0"/>
                              <a:ext cx="1526651" cy="556591"/>
                            </a:xfrm>
                            <a:prstGeom prst="bentConnector3">
                              <a:avLst>
                                <a:gd name="adj1" fmla="val 517"/>
                              </a:avLst>
                            </a:prstGeom>
                          </wps:spPr>
                          <wps:style>
                            <a:lnRef idx="3">
                              <a:schemeClr val="accent4"/>
                            </a:lnRef>
                            <a:fillRef idx="0">
                              <a:schemeClr val="accent4"/>
                            </a:fillRef>
                            <a:effectRef idx="2">
                              <a:schemeClr val="accent4"/>
                            </a:effectRef>
                            <a:fontRef idx="minor">
                              <a:schemeClr val="tx1"/>
                            </a:fontRef>
                          </wps:style>
                          <wps:bodyPr/>
                        </wps:wsp>
                        <wps:wsp>
                          <wps:cNvPr id="226" name="Straight Arrow Connector 226"/>
                          <wps:cNvCnPr/>
                          <wps:spPr>
                            <a:xfrm>
                              <a:off x="1519179" y="547954"/>
                              <a:ext cx="0" cy="186386"/>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wpg:grpSp>
                    </wpg:wgp>
                  </a:graphicData>
                </a:graphic>
              </wp:anchor>
            </w:drawing>
          </mc:Choice>
          <mc:Fallback>
            <w:pict>
              <v:group w14:anchorId="27E43B40" id="Group 231" o:spid="_x0000_s1179" style="position:absolute;margin-left:0;margin-top:14.5pt;width:427.7pt;height:599.95pt;z-index:251847680;mso-position-horizontal:center;mso-position-horizontal-relative:margin" coordsize="54320,76191"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LDR65awgBAGsIAQAUAAAAZHJzL21lZGlhL2ltYWdlMi5qcGf/2P/g&#13;&#10;ABBKRklGAAECAQCQAJAAAP/tACxQaG90b3Nob3AgMy4wADhCSU0D7QAAAAAAEACQAAAAAQABAJAA&#13;&#10;AAABAAH/4Y4S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jU1PC94bXBHOmdyZWVuPgogICAgICAgICAgICAgICAgICAgICAgICAgICA8eG1wRzpibHVlPjI1&#13;&#10;NTwveG1wRzpibHVlPgogICAgICAgICAgICAgICAgICAgICAgICA8L3JkZjpsaT4KICAgICAgICAg&#13;&#10;ICAgICAgICAgICAgICAgPHJkZjpsaSByZGY6cGFyc2VUeXBlPSJSZXNvdXJjZSI+CiAgICAgICAg&#13;&#10;ICAgICAgICAgICAgICAgICAgIDx4bXBHOnN3YXRjaE5hbWU+UkdCIEJsdWU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&#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A8L3htcEc6Z3JlZW4+CiAgICAgICAgICAgICAgICAgICAgICAgICAgIDx4bXBHOmJsdWU+MDwv&#13;&#10;eG1wRzpibHVlPgogICAgICAgICAgICAgICAgICAgICAgICA8L3JkZjpsaT4KICAgICAgICAgICAg&#13;&#10;ICAgICAgICAgICAgPHJkZjpsaSByZGY6cGFyc2VUeXBlPSJSZXNvdXJjZSI+CiAgICAgICAgICAg&#13;&#10;ICAgICAgICAgICAgICAgIDx4bXBHOnN3YXRjaE5hbWU+UkdCIFJlZD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A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FllbGxvdz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A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R0IgTWFnZW50YT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&#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QmxhY2s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DwveG1wRzpncmVlbj4KICAgICAgICAgICAg&#13;&#10;ICAgICAgICAgICAgICAgPHhtcEc6Ymx1ZT4wPC94bXBHOmJsdWU+CiAgICAgICAgICAgICAgICAg&#13;&#10;ICAgICAgIDwvcmRmOmxpPgogICAgICAgICAgICAgICAgICAgICAgICA8cmRmOmxpIHJkZjpwYXJz&#13;&#10;ZVR5cGU9IlJlc291cmNlIj4KICAgICAgICAgICAgICAgICAgICAgICAgICAgPHhtcEc6c3dhdGNo&#13;&#10;TmFtZT5SR0IgUmVk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D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jU1&#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xNDY8&#13;&#10;L3htcEc6Z3JlZW4+CiAgICAgICAgICAgICAgICAgICAgICAgICAgIDx4bXBHOmJsdWU+Njk8L3ht&#13;&#10;cEc6Ymx1ZT4KICAgICAgICAgICAgICAgICAgICAgICAgPC9yZGY6bGk+CiAgICAgICAgICAgICAg&#13;&#10;ICAgICAgICAgIDxyZGY6bGkgcmRmOnBhcnNlVHlwZT0iUmVzb3VyY2UiPgogICAgICAgICAgICAg&#13;&#10;ICAgICAgICAgICAgICA8eG1wRzpzd2F0Y2hOYW1lPlI9MCBHPTEwNCBCPTU1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kJsYWNr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A8L3ht&#13;&#10;cEc6Z3JlZW4+CiAgICAgICAgICAgICAgICAgICAgICAgICAgIDx4bXBHOmJsdWU+MDwveG1wRzpi&#13;&#10;bHVlPgogICAgICAgICAgICAgICAgICAgICAgICA8L3JkZjpsaT4KICAgICAgICAgICAgICAgICAg&#13;&#10;ICAgICAgPHJkZjpsaSByZGY6cGFyc2VUeXBlPSJSZXNvdXJjZSI+CiAgICAgICAgICAgICAgICAg&#13;&#10;ICAgICAgICAgIDx4bXBHOnN3YXRjaE5hbWU+UkdCIFllbGxvdz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DeWF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lJHQiBCbHVl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A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TWFnZW50YT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xNDc8L3htcEc6&#13;&#10;Z3JlZW4+CiAgICAgICAgICAgICAgICAgICAgICAgICAgIDx4bXBHOmJsdWU+MzA8L3htcEc6Ymx1&#13;&#10;ZT4KICAgICAgICAgICAgICAgICAgICAgICAgPC9yZGY6bGk+CiAgICAgICAgICAgICAgICAgICAg&#13;&#10;ICAgIDxyZGY6bGkgcmRmOnBhcnNlVHlwZT0iUmVzb3VyY2UiPgogICAgICAgICAgICAgICAgICAg&#13;&#10;ICAgICAgICA8eG1wRzpzd2F0Y2hOYW1lPlI9MjU1IEc9MjkgQj0zNz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I5PC94bXBHOmdyZWVuPgogICAgICAg&#13;&#10;ICAgICAgICAgICAgICAgICAgICA8eG1wRzpibHVlPjM3PC94bXBHOmJsdWU+CiAgICAgICAgICAg&#13;&#10;ICAgICAgICAgICAgIDwvcmRmOmxpPgogICAgICAgICAgICAgICAgICAgICAgICA8cmRmOmxpIHJk&#13;&#10;ZjpwYXJzZVR5cGU9IlJlc291cmNlIj4KICAgICAgICAgICAgICAgICAgICAgICAgICAgPHhtcEc6&#13;&#10;c3dhdGNoTmFtZT5SPTI1NSBHPTEyMyBCPTE3Mj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CbGFjaz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I1NT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R0IgQ3lhbj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y&#13;&#10;NTU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SR0IgQmx1Z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wPC94bXBHOmdyZWVuPgogICAgICAg&#13;&#10;ICAgICAgICAgICAgICAgICAgICA8eG1wRzpibHVlPjI1NTwveG1wRzpibHVlPgogICAgICAgICAg&#13;&#10;ICAgICAgICAgICAgICA8L3JkZjpsaT4KICAgICAgICAgICAgICAgICAgICAgICAgPHJkZjpsaSBy&#13;&#10;ZGY6cGFyc2VUeXBlPSJSZXNvdXJjZSI+CiAgICAgICAgICAgICAgICAgICAgICAgICAgIDx4bXBH&#13;&#10;OnN3YXRjaE5hbWU+UkdCIE1hZ2VudGE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">
                <v:shape id="Picture 202" o:spid="_x0000_s1180" type="#_x0000_t75" alt="A picture containing clock&#10;&#10;Description automatically generated" style="position:absolute;left:4071;top:3737;width:15875;height:317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">
                  <v:imagedata r:id="rId86" o:title="A picture containing clock&#10;&#10;Description automatically generated"/>
                </v:shape>
                <v:shape id="Picture 203" o:spid="_x0000_s1181" type="#_x0000_t75" alt="A picture containing table, drawing&#10;&#10;Description automatically generated" style="position:absolute;left:30769;top:3737;width:15875;height:31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">
                  <v:imagedata r:id="rId87" o:title="A picture containing table, drawing&#10;&#10;Description automatically generated"/>
                </v:shape>
                <v:shape id="Picture 204" o:spid="_x0000_s1182" type="#_x0000_t75" alt="A screenshot of a cell phone&#10;&#10;Description automatically generated" style="position:absolute;top:40513;width:15716;height:312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">
                  <v:imagedata r:id="rId88" o:title="A screenshot of a cell phone&#10;&#10;Description automatically generated"/>
                </v:shape>
                <v:shape id="Picture 205" o:spid="_x0000_s1183" type="#_x0000_t75" alt="A picture containing clock&#10;&#10;Description automatically generated" style="position:absolute;left:38845;top:40513;width:15475;height:31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">
                  <v:imagedata r:id="rId89" o:title="A picture containing clock&#10;&#10;Description automatically generated"/>
                </v:shape>
                <v:shape id="Text Box 206" o:spid="_x0000_s1184" type="#_x0000_t202" style="position:absolute;left:4204;width:15716;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" fillcolor="white [3201]" stroked="f" strokeweight=".5pt">
                  <v:textbox>
                    <w:txbxContent>
                      <w:p w14:paraId="51D35649" w14:textId="35C9A0E9" w:rsidR="00E210C2" w:rsidRPr="00E210C2" w:rsidRDefault="00E210C2" w:rsidP="00E210C2">
                        <w:pPr>
                          <w:jc w:val="center"/>
                          <w:rPr>
                            <w:color w:val="2F5496" w:themeColor="accent1" w:themeShade="BF"/>
                            <w:sz w:val="28"/>
                            <w:szCs w:val="28"/>
                          </w:rPr>
                        </w:pPr>
                        <w:r w:rsidRPr="00E210C2">
                          <w:rPr>
                            <w:color w:val="2F5496" w:themeColor="accent1" w:themeShade="BF"/>
                            <w:sz w:val="28"/>
                            <w:szCs w:val="28"/>
                          </w:rPr>
                          <w:t>Home Page</w:t>
                        </w:r>
                      </w:p>
                    </w:txbxContent>
                  </v:textbox>
                </v:shape>
                <v:shape id="Text Box 207" o:spid="_x0000_s1185" type="#_x0000_t202" style="position:absolute;left:30769;width:15875;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" fillcolor="white [3201]" stroked="f" strokeweight=".5pt">
                  <v:textbox>
                    <w:txbxContent>
                      <w:p w14:paraId="340BBAFA" w14:textId="21209F0B" w:rsidR="00E210C2" w:rsidRPr="00E210C2" w:rsidRDefault="00E210C2" w:rsidP="00E210C2">
                        <w:pPr>
                          <w:jc w:val="center"/>
                          <w:rPr>
                            <w:color w:val="2F5496" w:themeColor="accent1" w:themeShade="BF"/>
                            <w:sz w:val="28"/>
                            <w:szCs w:val="28"/>
                          </w:rPr>
                        </w:pPr>
                        <w:r w:rsidRPr="00E210C2">
                          <w:rPr>
                            <w:color w:val="2F5496" w:themeColor="accent1" w:themeShade="BF"/>
                            <w:sz w:val="28"/>
                            <w:szCs w:val="28"/>
                          </w:rPr>
                          <w:t>AR</w:t>
                        </w:r>
                        <w:r w:rsidRPr="00E210C2">
                          <w:rPr>
                            <w:color w:val="2F5496" w:themeColor="accent1" w:themeShade="BF"/>
                            <w:sz w:val="28"/>
                            <w:szCs w:val="28"/>
                          </w:rPr>
                          <w:t xml:space="preserve"> Page</w:t>
                        </w:r>
                      </w:p>
                    </w:txbxContent>
                  </v:textbox>
                </v:shape>
                <v:shape id="Text Box 209" o:spid="_x0000_s1186" type="#_x0000_t202" style="position:absolute;top:72951;width:15709;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" fillcolor="white [3201]" stroked="f" strokeweight=".5pt">
                  <v:textbox>
                    <w:txbxContent>
                      <w:p w14:paraId="10843859" w14:textId="1511C95A" w:rsidR="00E210C2" w:rsidRPr="00E210C2" w:rsidRDefault="00E210C2" w:rsidP="00E210C2">
                        <w:pPr>
                          <w:jc w:val="center"/>
                          <w:rPr>
                            <w:color w:val="2F5496" w:themeColor="accent1" w:themeShade="BF"/>
                            <w:sz w:val="28"/>
                            <w:szCs w:val="28"/>
                          </w:rPr>
                        </w:pPr>
                        <w:r w:rsidRPr="00E210C2">
                          <w:rPr>
                            <w:color w:val="2F5496" w:themeColor="accent1" w:themeShade="BF"/>
                            <w:sz w:val="28"/>
                            <w:szCs w:val="28"/>
                          </w:rPr>
                          <w:t xml:space="preserve">Search </w:t>
                        </w:r>
                        <w:r w:rsidR="00A6247D">
                          <w:rPr>
                            <w:color w:val="2F5496" w:themeColor="accent1" w:themeShade="BF"/>
                            <w:sz w:val="28"/>
                            <w:szCs w:val="28"/>
                          </w:rPr>
                          <w:t>Overlay</w:t>
                        </w:r>
                      </w:p>
                    </w:txbxContent>
                  </v:textbox>
                </v:shape>
                <v:group id="Group 230" o:spid="_x0000_s1187" style="position:absolute;left:7709;top:33172;width:924;height:7379" coordsize="923,73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">
                  <v:line id="Straight Connector 211" o:spid="_x0000_s1188" style="position:absolute;flip:x;visibility:visible;mso-wrap-style:square" from="893,0" to="896,42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" strokecolor="#5b9bd5 [3208]" strokeweight="1.5pt">
                    <v:stroke joinstyle="miter"/>
                  </v:line>
                  <v:shape id="Elbow Connector 212" o:spid="_x0000_s1189" type="#_x0000_t34" style="position:absolute;top:4198;width:923;height:3181;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" adj="21592" strokecolor="#5b9bd5 [3208]" strokeweight="1.5pt">
                    <v:stroke endarrow="block"/>
                  </v:shape>
                </v:group>
                <v:shape id="Elbow Connector 217" o:spid="_x0000_s1190" type="#_x0000_t34" style="position:absolute;left:15751;top:19056;width:15028;height:13279;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" adj="13316" strokecolor="#ed7d31 [3205]" strokeweight="1.5pt">
                  <v:stroke endarrow="block"/>
                </v:shape>
                <v:shape id="Picture 220" o:spid="_x0000_s1191" type="#_x0000_t75" alt="A close up of a logo&#10;&#10;Description automatically generated" style="position:absolute;left:19355;top:40580;width:15869;height:311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">
                  <v:imagedata r:id="rId90" o:title="A close up of a logo&#10;&#10;Description automatically generated"/>
                </v:shape>
                <v:group id="Group 228" o:spid="_x0000_s1192" style="position:absolute;left:13742;top:20884;width:32929;height:19642" coordsize="32928,196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">
                  <v:shape id="Elbow Connector 213" o:spid="_x0000_s1193" type="#_x0000_t34" style="position:absolute;left:2476;top:1334;width:30452;height:1450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" adj="4121" strokecolor="#70ad47 [3209]" strokeweight="1.5pt"/>
                  <v:oval id="Oval 215" o:spid="_x0000_s1194" style="position:absolute;width:2464;height:23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" filled="f" strokecolor="#70ad47 [3209]" strokeweight="1.5pt">
                    <v:stroke joinstyle="miter"/>
                  </v:oval>
                  <v:shape id="Straight Arrow Connector 222" o:spid="_x0000_s1195" type="#_x0000_t32" style="position:absolute;left:32879;top:15824;width:0;height:381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" strokecolor="#70ad47 [3209]" strokeweight="1.5pt">
                    <v:stroke endarrow="block" joinstyle="miter"/>
                  </v:shape>
                </v:group>
                <v:shape id="Text Box 223" o:spid="_x0000_s1196" type="#_x0000_t202" style="position:absolute;left:38845;top:72885;width:15471;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" fillcolor="white [3201]" stroked="f" strokeweight=".5pt">
                  <v:textbox>
                    <w:txbxContent>
                      <w:p w14:paraId="499E3BDF" w14:textId="43E53565" w:rsidR="00A6247D" w:rsidRPr="00E210C2" w:rsidRDefault="00A6247D" w:rsidP="00A6247D">
                        <w:pPr>
                          <w:jc w:val="center"/>
                          <w:rPr>
                            <w:color w:val="2F5496" w:themeColor="accent1" w:themeShade="BF"/>
                            <w:sz w:val="28"/>
                            <w:szCs w:val="28"/>
                          </w:rPr>
                        </w:pPr>
                        <w:r>
                          <w:rPr>
                            <w:color w:val="2F5496" w:themeColor="accent1" w:themeShade="BF"/>
                            <w:sz w:val="28"/>
                            <w:szCs w:val="28"/>
                          </w:rPr>
                          <w:t>Flight Data Overlay</w:t>
                        </w:r>
                      </w:p>
                    </w:txbxContent>
                  </v:textbox>
                </v:shape>
                <v:shape id="Text Box 224" o:spid="_x0000_s1197" type="#_x0000_t202" style="position:absolute;left:19489;top:72885;width:15710;height:3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" fillcolor="white [3201]" stroked="f" strokeweight=".5pt">
                  <v:textbox>
                    <w:txbxContent>
                      <w:p w14:paraId="7ABE3A84" w14:textId="2DDE6A03" w:rsidR="00A6247D" w:rsidRPr="00E210C2" w:rsidRDefault="00A6247D" w:rsidP="00A6247D">
                        <w:pPr>
                          <w:jc w:val="center"/>
                          <w:rPr>
                            <w:color w:val="2F5496" w:themeColor="accent1" w:themeShade="BF"/>
                            <w:sz w:val="28"/>
                            <w:szCs w:val="28"/>
                          </w:rPr>
                        </w:pPr>
                        <w:r>
                          <w:rPr>
                            <w:color w:val="2F5496" w:themeColor="accent1" w:themeShade="BF"/>
                            <w:sz w:val="28"/>
                            <w:szCs w:val="28"/>
                          </w:rPr>
                          <w:t>Clear</w:t>
                        </w:r>
                        <w:r w:rsidRPr="00E210C2">
                          <w:rPr>
                            <w:color w:val="2F5496" w:themeColor="accent1" w:themeShade="BF"/>
                            <w:sz w:val="28"/>
                            <w:szCs w:val="28"/>
                          </w:rPr>
                          <w:t xml:space="preserve"> </w:t>
                        </w:r>
                        <w:r>
                          <w:rPr>
                            <w:color w:val="2F5496" w:themeColor="accent1" w:themeShade="BF"/>
                            <w:sz w:val="28"/>
                            <w:szCs w:val="28"/>
                          </w:rPr>
                          <w:t>Function</w:t>
                        </w:r>
                      </w:p>
                    </w:txbxContent>
                  </v:textbox>
                </v:shape>
                <v:group id="Group 229" o:spid="_x0000_s1198" style="position:absolute;left:12007;top:33165;width:15267;height:7343" coordsize="15266,73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">
                  <v:shape id="Elbow Connector 225" o:spid="_x0000_s1199" type="#_x0000_t34" style="position:absolute;width:15266;height:5565;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" adj="112" strokecolor="#ffc000 [3207]" strokeweight="1.5pt"/>
                  <v:shape id="Straight Arrow Connector 226" o:spid="_x0000_s1200" type="#_x0000_t32" style="position:absolute;left:15191;top:5479;width:0;height:186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" strokecolor="#ffc000 [3207]" strokeweight="1.5pt">
                    <v:stroke endarrow="block" joinstyle="miter"/>
                  </v:shape>
                </v:group>
                <w10:wrap anchorx="margin"/>
              </v:group>
            </w:pict>
          </mc:Fallback>
        </mc:AlternateContent>
      </w:r>
    </w:p>
    <w:p w14:paraId="48512036" w14:textId="4CCC804B" w:rsidR="004E315C" w:rsidRDefault="004E315C" w:rsidP="0050685A"/>
    <w:p w14:paraId="2DB1C248" w14:textId="69AA522B" w:rsidR="002A29C2" w:rsidRDefault="002A29C2" w:rsidP="0050685A"/>
    <w:p w14:paraId="39E151FE" w14:textId="419931DA" w:rsidR="004E315C" w:rsidRDefault="004E315C" w:rsidP="0050685A"/>
    <w:p w14:paraId="46049092" w14:textId="579C0693" w:rsidR="004E315C" w:rsidRDefault="004E315C" w:rsidP="0050685A"/>
    <w:p w14:paraId="66C8C5D9" w14:textId="1336829F" w:rsidR="004E315C" w:rsidRDefault="004E315C" w:rsidP="0050685A"/>
    <w:p w14:paraId="20C8B2B7" w14:textId="7AB9162A" w:rsidR="004E315C" w:rsidRDefault="004E315C" w:rsidP="0050685A"/>
    <w:p w14:paraId="595C0F2C" w14:textId="77777777" w:rsidR="004E315C" w:rsidRDefault="004E315C" w:rsidP="0050685A"/>
    <w:p w14:paraId="2956D68B" w14:textId="77777777" w:rsidR="004E315C" w:rsidRDefault="004E315C" w:rsidP="0050685A"/>
    <w:p w14:paraId="311C7380" w14:textId="77777777" w:rsidR="004E315C" w:rsidRDefault="004E315C" w:rsidP="0050685A"/>
    <w:p w14:paraId="14F3453A" w14:textId="77777777" w:rsidR="004E315C" w:rsidRDefault="004E315C" w:rsidP="0050685A"/>
    <w:p w14:paraId="54E486B3" w14:textId="27BAF01C" w:rsidR="004E315C" w:rsidRDefault="004E315C" w:rsidP="0050685A"/>
    <w:p w14:paraId="37E1C123" w14:textId="1BF983A9" w:rsidR="004E315C" w:rsidRDefault="004E315C" w:rsidP="0050685A"/>
    <w:p w14:paraId="27C95F60" w14:textId="77777777" w:rsidR="004E315C" w:rsidRDefault="004E315C" w:rsidP="0050685A"/>
    <w:p w14:paraId="47284D2E" w14:textId="77777777" w:rsidR="004E315C" w:rsidRDefault="004E315C" w:rsidP="0050685A"/>
    <w:p w14:paraId="71E2AF2F" w14:textId="77777777" w:rsidR="004E315C" w:rsidRDefault="004E315C" w:rsidP="0050685A"/>
    <w:p w14:paraId="428BD767" w14:textId="3C6C00DE" w:rsidR="004E315C" w:rsidRDefault="004E315C" w:rsidP="0050685A"/>
    <w:p w14:paraId="0C303B5F" w14:textId="77777777" w:rsidR="004E315C" w:rsidRDefault="004E315C" w:rsidP="0050685A"/>
    <w:p w14:paraId="2430D51D" w14:textId="361F8A3C" w:rsidR="004E315C" w:rsidRDefault="004E315C" w:rsidP="0050685A"/>
    <w:p w14:paraId="5BD26FEC" w14:textId="77777777" w:rsidR="004E315C" w:rsidRDefault="004E315C" w:rsidP="0050685A"/>
    <w:p w14:paraId="6BD445D1" w14:textId="1E54B1FB" w:rsidR="004E315C" w:rsidRDefault="004E315C" w:rsidP="0050685A"/>
    <w:p w14:paraId="67A8551E" w14:textId="149A569B" w:rsidR="004E315C" w:rsidRDefault="004E315C" w:rsidP="0050685A"/>
    <w:p w14:paraId="18ED73C6" w14:textId="138DAA6C" w:rsidR="004E315C" w:rsidRDefault="004E315C" w:rsidP="0050685A"/>
    <w:p w14:paraId="73107D02" w14:textId="73054CD5" w:rsidR="004E315C" w:rsidRDefault="004E315C" w:rsidP="0050685A"/>
    <w:p w14:paraId="2DB9721B" w14:textId="2E23DB96" w:rsidR="004E315C" w:rsidRDefault="004E315C" w:rsidP="0050685A"/>
    <w:p w14:paraId="4E031C62" w14:textId="7E93F001" w:rsidR="004E315C" w:rsidRDefault="004E315C" w:rsidP="0050685A"/>
    <w:p w14:paraId="7D0CC523" w14:textId="554DE6BA" w:rsidR="004E315C" w:rsidRDefault="004E315C" w:rsidP="0050685A"/>
    <w:p w14:paraId="3EE94BC5" w14:textId="3B468F7A" w:rsidR="004E315C" w:rsidRDefault="004E315C" w:rsidP="0050685A"/>
    <w:p w14:paraId="70F19F32" w14:textId="77777777" w:rsidR="00065890" w:rsidRDefault="00065890" w:rsidP="0050685A"/>
    <w:p w14:paraId="28E1785E" w14:textId="77777777" w:rsidR="00065890" w:rsidRDefault="00065890" w:rsidP="0050685A"/>
    <w:p w14:paraId="09A4B721" w14:textId="77777777" w:rsidR="00065890" w:rsidRDefault="00065890" w:rsidP="0050685A"/>
    <w:p w14:paraId="48B021A8" w14:textId="77777777" w:rsidR="00065890" w:rsidRDefault="00065890" w:rsidP="0050685A"/>
    <w:p w14:paraId="56D41052" w14:textId="77777777" w:rsidR="00065890" w:rsidRDefault="00065890" w:rsidP="0050685A"/>
    <w:p w14:paraId="5BE8AC3A" w14:textId="77777777" w:rsidR="00065890" w:rsidRDefault="00065890" w:rsidP="0050685A"/>
    <w:p w14:paraId="6A941A05" w14:textId="77777777" w:rsidR="00065890" w:rsidRDefault="00065890" w:rsidP="0050685A"/>
    <w:p w14:paraId="61E1DFB3" w14:textId="77777777" w:rsidR="00065890" w:rsidRDefault="00065890" w:rsidP="0050685A"/>
    <w:p w14:paraId="597C64EC" w14:textId="77777777" w:rsidR="00065890" w:rsidRDefault="00065890" w:rsidP="0050685A"/>
    <w:p w14:paraId="5A3DC1D4" w14:textId="77777777" w:rsidR="00065890" w:rsidRDefault="00065890" w:rsidP="0050685A"/>
    <w:p w14:paraId="0DC1B05A" w14:textId="77777777" w:rsidR="00065890" w:rsidRDefault="00065890" w:rsidP="0050685A"/>
    <w:p w14:paraId="71D41400" w14:textId="77777777" w:rsidR="00065890" w:rsidRDefault="00065890" w:rsidP="0050685A"/>
    <w:p w14:paraId="38AE2C50" w14:textId="77777777" w:rsidR="00065890" w:rsidRDefault="00065890" w:rsidP="0050685A"/>
    <w:p w14:paraId="0F216EFD" w14:textId="4CF1059F" w:rsidR="00065890" w:rsidRDefault="00065890" w:rsidP="0050685A">
      <w:r>
        <w:rPr>
          <w:noProof/>
        </w:rPr>
        <mc:AlternateContent>
          <mc:Choice Requires="wps">
            <w:drawing>
              <wp:anchor distT="0" distB="0" distL="114300" distR="114300" simplePos="0" relativeHeight="251849728" behindDoc="0" locked="0" layoutInCell="1" allowOverlap="1" wp14:anchorId="2B41946B" wp14:editId="179FDB43">
                <wp:simplePos x="0" y="0"/>
                <wp:positionH relativeFrom="margin">
                  <wp:align>center</wp:align>
                </wp:positionH>
                <wp:positionV relativeFrom="paragraph">
                  <wp:posOffset>173990</wp:posOffset>
                </wp:positionV>
                <wp:extent cx="1656785" cy="246491"/>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656785" cy="246491"/>
                        </a:xfrm>
                        <a:prstGeom prst="rect">
                          <a:avLst/>
                        </a:prstGeom>
                        <a:solidFill>
                          <a:schemeClr val="lt1"/>
                        </a:solidFill>
                        <a:ln w="6350">
                          <a:noFill/>
                        </a:ln>
                      </wps:spPr>
                      <wps:txbx>
                        <w:txbxContent>
                          <w:p w14:paraId="6F9EEEB0" w14:textId="08094E20" w:rsidR="00D364B8" w:rsidRPr="00AB47D2" w:rsidRDefault="00D364B8" w:rsidP="00D364B8">
                            <w:pPr>
                              <w:jc w:val="center"/>
                              <w:rPr>
                                <w:i/>
                                <w:iCs/>
                                <w:sz w:val="18"/>
                                <w:szCs w:val="18"/>
                              </w:rPr>
                            </w:pPr>
                            <w:r w:rsidRPr="00AB47D2">
                              <w:rPr>
                                <w:i/>
                                <w:iCs/>
                                <w:sz w:val="18"/>
                                <w:szCs w:val="18"/>
                              </w:rPr>
                              <w:t xml:space="preserve">Figure </w:t>
                            </w:r>
                            <w:r>
                              <w:rPr>
                                <w:i/>
                                <w:iCs/>
                                <w:sz w:val="18"/>
                                <w:szCs w:val="18"/>
                              </w:rPr>
                              <w:t>3</w:t>
                            </w:r>
                            <w:r>
                              <w:rPr>
                                <w:i/>
                                <w:iCs/>
                                <w:sz w:val="18"/>
                                <w:szCs w:val="18"/>
                              </w:rPr>
                              <w:t>6</w:t>
                            </w:r>
                            <w:r w:rsidRPr="00AB47D2">
                              <w:rPr>
                                <w:i/>
                                <w:iCs/>
                                <w:sz w:val="18"/>
                                <w:szCs w:val="18"/>
                              </w:rPr>
                              <w:t xml:space="preserve">: </w:t>
                            </w:r>
                            <w:r>
                              <w:rPr>
                                <w:i/>
                                <w:iCs/>
                                <w:sz w:val="18"/>
                                <w:szCs w:val="18"/>
                              </w:rPr>
                              <w:t>Navigation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946B" id="Text Box 232" o:spid="_x0000_s1201" type="#_x0000_t202" style="position:absolute;margin-left:0;margin-top:13.7pt;width:130.45pt;height:19.4pt;z-index:251849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" fillcolor="white [3201]" stroked="f" strokeweight=".5pt">
                <v:textbox>
                  <w:txbxContent>
                    <w:p w14:paraId="6F9EEEB0" w14:textId="08094E20" w:rsidR="00D364B8" w:rsidRPr="00AB47D2" w:rsidRDefault="00D364B8" w:rsidP="00D364B8">
                      <w:pPr>
                        <w:jc w:val="center"/>
                        <w:rPr>
                          <w:i/>
                          <w:iCs/>
                          <w:sz w:val="18"/>
                          <w:szCs w:val="18"/>
                        </w:rPr>
                      </w:pPr>
                      <w:r w:rsidRPr="00AB47D2">
                        <w:rPr>
                          <w:i/>
                          <w:iCs/>
                          <w:sz w:val="18"/>
                          <w:szCs w:val="18"/>
                        </w:rPr>
                        <w:t xml:space="preserve">Figure </w:t>
                      </w:r>
                      <w:r>
                        <w:rPr>
                          <w:i/>
                          <w:iCs/>
                          <w:sz w:val="18"/>
                          <w:szCs w:val="18"/>
                        </w:rPr>
                        <w:t>3</w:t>
                      </w:r>
                      <w:r>
                        <w:rPr>
                          <w:i/>
                          <w:iCs/>
                          <w:sz w:val="18"/>
                          <w:szCs w:val="18"/>
                        </w:rPr>
                        <w:t>6</w:t>
                      </w:r>
                      <w:r w:rsidRPr="00AB47D2">
                        <w:rPr>
                          <w:i/>
                          <w:iCs/>
                          <w:sz w:val="18"/>
                          <w:szCs w:val="18"/>
                        </w:rPr>
                        <w:t xml:space="preserve">: </w:t>
                      </w:r>
                      <w:r>
                        <w:rPr>
                          <w:i/>
                          <w:iCs/>
                          <w:sz w:val="18"/>
                          <w:szCs w:val="18"/>
                        </w:rPr>
                        <w:t>Navigation Structure</w:t>
                      </w:r>
                    </w:p>
                  </w:txbxContent>
                </v:textbox>
                <w10:wrap anchorx="margin"/>
              </v:shape>
            </w:pict>
          </mc:Fallback>
        </mc:AlternateContent>
      </w:r>
    </w:p>
    <w:p w14:paraId="3F373E09" w14:textId="48959B41" w:rsidR="00065890" w:rsidRDefault="00065890" w:rsidP="00065890">
      <w:r w:rsidRPr="00F11CE3">
        <w:rPr>
          <w:color w:val="2F5496" w:themeColor="accent1" w:themeShade="BF"/>
        </w:rPr>
        <w:lastRenderedPageBreak/>
        <w:t>3.2.</w:t>
      </w:r>
      <w:r>
        <w:rPr>
          <w:color w:val="2F5496" w:themeColor="accent1" w:themeShade="BF"/>
        </w:rPr>
        <w:t>3</w:t>
      </w:r>
      <w:r>
        <w:rPr>
          <w:color w:val="2F5496" w:themeColor="accent1" w:themeShade="BF"/>
        </w:rPr>
        <w:t>.5</w:t>
      </w:r>
      <w:r w:rsidRPr="00F11CE3">
        <w:rPr>
          <w:color w:val="2F5496" w:themeColor="accent1" w:themeShade="BF"/>
        </w:rPr>
        <w:t xml:space="preserve"> </w:t>
      </w:r>
      <w:r>
        <w:rPr>
          <w:color w:val="2F5496" w:themeColor="accent1" w:themeShade="BF"/>
        </w:rPr>
        <w:t>Home Page Mockup</w:t>
      </w:r>
    </w:p>
    <w:p w14:paraId="224A82BE" w14:textId="0DF4A200" w:rsidR="00065890" w:rsidRDefault="00065890" w:rsidP="0050685A"/>
    <w:p w14:paraId="7CF79591" w14:textId="42ABBADC" w:rsidR="00477AFD" w:rsidRDefault="00531954" w:rsidP="0050685A">
      <w:r w:rsidRPr="00531954">
        <w:t>Using the home wireframes, Figure 29-31, multiple mockups were created using a generic colour scheme. The mockups took inspiration from the wireframes regarding the placement of elements. The mockups also used the logo, Figure 27, which was chosen in the prior section of logo choice incorporating the generic colour scheme. Buttons made use of imagery to indicate the purpose of each button, giving the user a visual queue to relate to its function. Some mockups fleshed out ideas from the wireframe or completely repositioned elements as the design process was explored. Such experiments on design are shown in Figure 39 where the button container joined the header at the top of the page, leaving the remainder of the page dedicated to the map uninterrupted by any following elements. Although the benefit exists of having all of the elements together at the upper quartile does render a potential issue where users would have to stretch their fingers if a single hand were to hold the mobile device while simultaneously operating the application. The issue would reside within Figures 39, 42, 43 and 44 however would be taken to user feedback to gauge opinion if users would consider this a problem while using the application. Figures 40 and 41 made use of geometric shapes, establishing a sense of symmetry and balance. The approach also makes the design more modern and visually crisp further exaggerated in Figure 41, bringing the geometric shapes into the visual centre of the application. However, to maintain dominance of the map in the design, the shapes would be opaque to incorporate them into the design subtly</w:t>
      </w:r>
      <w:r>
        <w:t>.</w:t>
      </w:r>
    </w:p>
    <w:p w14:paraId="31E4995C" w14:textId="77777777" w:rsidR="00D53812" w:rsidRDefault="00D53812" w:rsidP="0050685A"/>
    <w:p w14:paraId="19DF3BEB" w14:textId="789EBA87" w:rsidR="00531954" w:rsidRDefault="00701E40" w:rsidP="0050685A">
      <w:r>
        <w:rPr>
          <w:noProof/>
        </w:rPr>
        <mc:AlternateContent>
          <mc:Choice Requires="wpg">
            <w:drawing>
              <wp:anchor distT="0" distB="0" distL="114300" distR="114300" simplePos="0" relativeHeight="251908096" behindDoc="0" locked="0" layoutInCell="1" allowOverlap="1" wp14:anchorId="6B6DFA0A" wp14:editId="5D5644BF">
                <wp:simplePos x="0" y="0"/>
                <wp:positionH relativeFrom="margin">
                  <wp:align>center</wp:align>
                </wp:positionH>
                <wp:positionV relativeFrom="paragraph">
                  <wp:posOffset>169785</wp:posOffset>
                </wp:positionV>
                <wp:extent cx="5815965" cy="3039110"/>
                <wp:effectExtent l="0" t="0" r="635" b="0"/>
                <wp:wrapNone/>
                <wp:docPr id="277" name="Group 277"/>
                <wp:cNvGraphicFramePr/>
                <a:graphic xmlns:a="http://schemas.openxmlformats.org/drawingml/2006/main">
                  <a:graphicData uri="http://schemas.microsoft.com/office/word/2010/wordprocessingGroup">
                    <wpg:wgp>
                      <wpg:cNvGrpSpPr/>
                      <wpg:grpSpPr>
                        <a:xfrm>
                          <a:off x="0" y="0"/>
                          <a:ext cx="5815965" cy="3039110"/>
                          <a:chOff x="0" y="0"/>
                          <a:chExt cx="5816280" cy="3039307"/>
                        </a:xfrm>
                      </wpg:grpSpPr>
                      <pic:pic xmlns:pic="http://schemas.openxmlformats.org/drawingml/2006/picture">
                        <pic:nvPicPr>
                          <pic:cNvPr id="238" name="Picture 238" descr="A picture containing text, map&#10;&#10;Description automatically generated"/>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1506071" y="0"/>
                            <a:ext cx="1282700" cy="2603500"/>
                          </a:xfrm>
                          <a:prstGeom prst="rect">
                            <a:avLst/>
                          </a:prstGeom>
                        </pic:spPr>
                      </pic:pic>
                      <pic:pic xmlns:pic="http://schemas.openxmlformats.org/drawingml/2006/picture">
                        <pic:nvPicPr>
                          <pic:cNvPr id="237" name="Picture 237" descr="A close up of a map&#10;&#10;Description automatically generated"/>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15368"/>
                            <a:ext cx="1282700" cy="2590800"/>
                          </a:xfrm>
                          <a:prstGeom prst="rect">
                            <a:avLst/>
                          </a:prstGeom>
                        </pic:spPr>
                      </pic:pic>
                      <pic:pic xmlns:pic="http://schemas.openxmlformats.org/drawingml/2006/picture">
                        <pic:nvPicPr>
                          <pic:cNvPr id="239" name="Picture 239" descr="A picture containing text, map&#10;&#10;Description automatically generated"/>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3012141" y="15368"/>
                            <a:ext cx="1295400" cy="2590800"/>
                          </a:xfrm>
                          <a:prstGeom prst="rect">
                            <a:avLst/>
                          </a:prstGeom>
                        </pic:spPr>
                      </pic:pic>
                      <pic:pic xmlns:pic="http://schemas.openxmlformats.org/drawingml/2006/picture">
                        <pic:nvPicPr>
                          <pic:cNvPr id="240" name="Picture 240" descr="A close up of a map&#10;&#10;Description automatically generated"/>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4533580" y="15368"/>
                            <a:ext cx="1282700" cy="2603500"/>
                          </a:xfrm>
                          <a:prstGeom prst="rect">
                            <a:avLst/>
                          </a:prstGeom>
                        </pic:spPr>
                      </pic:pic>
                      <wps:wsp>
                        <wps:cNvPr id="245" name="Text Box 245"/>
                        <wps:cNvSpPr txBox="1"/>
                        <wps:spPr>
                          <a:xfrm>
                            <a:off x="1506071" y="2643307"/>
                            <a:ext cx="1282700" cy="396000"/>
                          </a:xfrm>
                          <a:prstGeom prst="rect">
                            <a:avLst/>
                          </a:prstGeom>
                          <a:solidFill>
                            <a:schemeClr val="lt1"/>
                          </a:solidFill>
                          <a:ln w="6350">
                            <a:noFill/>
                          </a:ln>
                        </wps:spPr>
                        <wps:txbx>
                          <w:txbxContent>
                            <w:p w14:paraId="15EA318A" w14:textId="418F84F3" w:rsidR="00D53812" w:rsidRPr="00D53812" w:rsidRDefault="00D53812" w:rsidP="00D53812">
                              <w:pPr>
                                <w:jc w:val="center"/>
                                <w:rPr>
                                  <w:i/>
                                  <w:iCs/>
                                  <w:sz w:val="18"/>
                                  <w:szCs w:val="18"/>
                                </w:rPr>
                              </w:pPr>
                              <w:r w:rsidRPr="00D53812">
                                <w:rPr>
                                  <w:i/>
                                  <w:iCs/>
                                  <w:sz w:val="18"/>
                                  <w:szCs w:val="18"/>
                                </w:rPr>
                                <w:t xml:space="preserve">Figure 38: Home Page </w:t>
                              </w:r>
                              <w:r w:rsidRPr="00D53812">
                                <w:rPr>
                                  <w:i/>
                                  <w:iCs/>
                                  <w:sz w:val="18"/>
                                  <w:szCs w:val="18"/>
                                </w:rPr>
                                <w:t xml:space="preserve">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6" name="Text Box 246"/>
                        <wps:cNvSpPr txBox="1"/>
                        <wps:spPr>
                          <a:xfrm>
                            <a:off x="0" y="2643307"/>
                            <a:ext cx="1282700" cy="396000"/>
                          </a:xfrm>
                          <a:prstGeom prst="rect">
                            <a:avLst/>
                          </a:prstGeom>
                          <a:solidFill>
                            <a:schemeClr val="lt1"/>
                          </a:solidFill>
                          <a:ln w="6350">
                            <a:noFill/>
                          </a:ln>
                        </wps:spPr>
                        <wps:txbx>
                          <w:txbxContent>
                            <w:p w14:paraId="1D317146" w14:textId="7D5D1921" w:rsidR="00D53812" w:rsidRPr="00D53812" w:rsidRDefault="00D53812" w:rsidP="00D53812">
                              <w:pPr>
                                <w:jc w:val="center"/>
                                <w:rPr>
                                  <w:i/>
                                  <w:iCs/>
                                  <w:sz w:val="18"/>
                                  <w:szCs w:val="18"/>
                                </w:rPr>
                              </w:pPr>
                              <w:r w:rsidRPr="00D53812">
                                <w:rPr>
                                  <w:i/>
                                  <w:iCs/>
                                  <w:sz w:val="18"/>
                                  <w:szCs w:val="18"/>
                                </w:rPr>
                                <w:t>Figure 3</w:t>
                              </w:r>
                              <w:r>
                                <w:rPr>
                                  <w:i/>
                                  <w:iCs/>
                                  <w:sz w:val="18"/>
                                  <w:szCs w:val="18"/>
                                </w:rPr>
                                <w:t>7</w:t>
                              </w:r>
                              <w:r w:rsidRPr="00D53812">
                                <w:rPr>
                                  <w:i/>
                                  <w:iCs/>
                                  <w:sz w:val="18"/>
                                  <w:szCs w:val="18"/>
                                </w:rPr>
                                <w:t xml:space="preserve">: Home Pag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7" name="Text Box 247"/>
                        <wps:cNvSpPr txBox="1"/>
                        <wps:spPr>
                          <a:xfrm>
                            <a:off x="3012141" y="2643307"/>
                            <a:ext cx="1282700" cy="396000"/>
                          </a:xfrm>
                          <a:prstGeom prst="rect">
                            <a:avLst/>
                          </a:prstGeom>
                          <a:solidFill>
                            <a:schemeClr val="lt1"/>
                          </a:solidFill>
                          <a:ln w="6350">
                            <a:noFill/>
                          </a:ln>
                        </wps:spPr>
                        <wps:txbx>
                          <w:txbxContent>
                            <w:p w14:paraId="779A0131" w14:textId="577B4AF2" w:rsidR="00D53812" w:rsidRPr="00D53812" w:rsidRDefault="00D53812" w:rsidP="00D53812">
                              <w:pPr>
                                <w:jc w:val="center"/>
                                <w:rPr>
                                  <w:i/>
                                  <w:iCs/>
                                  <w:sz w:val="18"/>
                                  <w:szCs w:val="18"/>
                                </w:rPr>
                              </w:pPr>
                              <w:r w:rsidRPr="00D53812">
                                <w:rPr>
                                  <w:i/>
                                  <w:iCs/>
                                  <w:sz w:val="18"/>
                                  <w:szCs w:val="18"/>
                                </w:rPr>
                                <w:t>Figure 3</w:t>
                              </w:r>
                              <w:r>
                                <w:rPr>
                                  <w:i/>
                                  <w:iCs/>
                                  <w:sz w:val="18"/>
                                  <w:szCs w:val="18"/>
                                </w:rPr>
                                <w:t>9</w:t>
                              </w:r>
                              <w:r w:rsidRPr="00D53812">
                                <w:rPr>
                                  <w:i/>
                                  <w:iCs/>
                                  <w:sz w:val="18"/>
                                  <w:szCs w:val="18"/>
                                </w:rPr>
                                <w:t xml:space="preserve">: Home Page Mockup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4533580" y="2643307"/>
                            <a:ext cx="1282700" cy="396000"/>
                          </a:xfrm>
                          <a:prstGeom prst="rect">
                            <a:avLst/>
                          </a:prstGeom>
                          <a:solidFill>
                            <a:schemeClr val="lt1"/>
                          </a:solidFill>
                          <a:ln w="6350">
                            <a:noFill/>
                          </a:ln>
                        </wps:spPr>
                        <wps:txbx>
                          <w:txbxContent>
                            <w:p w14:paraId="2FF6F783" w14:textId="115E0102" w:rsidR="00D53812" w:rsidRPr="00D53812" w:rsidRDefault="00D53812" w:rsidP="00D53812">
                              <w:pPr>
                                <w:jc w:val="center"/>
                                <w:rPr>
                                  <w:i/>
                                  <w:iCs/>
                                  <w:sz w:val="18"/>
                                  <w:szCs w:val="18"/>
                                </w:rPr>
                              </w:pPr>
                              <w:r w:rsidRPr="00D53812">
                                <w:rPr>
                                  <w:i/>
                                  <w:iCs/>
                                  <w:sz w:val="18"/>
                                  <w:szCs w:val="18"/>
                                </w:rPr>
                                <w:t xml:space="preserve">Figure </w:t>
                              </w:r>
                              <w:r>
                                <w:rPr>
                                  <w:i/>
                                  <w:iCs/>
                                  <w:sz w:val="18"/>
                                  <w:szCs w:val="18"/>
                                </w:rPr>
                                <w:t>40</w:t>
                              </w:r>
                              <w:r w:rsidRPr="00D53812">
                                <w:rPr>
                                  <w:i/>
                                  <w:iCs/>
                                  <w:sz w:val="18"/>
                                  <w:szCs w:val="18"/>
                                </w:rPr>
                                <w:t xml:space="preserve">: Home Page Mockup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B6DFA0A" id="Group 277" o:spid="_x0000_s1202" style="position:absolute;margin-left:0;margin-top:13.35pt;width:457.95pt;height:239.3pt;z-index:251908096;mso-position-horizontal:center;mso-position-horizontal-relative:margin" coordsize="58162,30393"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2LIFcpDACAKQwAgAUAAAAZHJzL21lZGlhL2ltYWdlMi5qcGf/2P/g&#13;&#10;ABBKRklGAAECAQDYANgAAP/tACxQaG90b3Nob3AgMy4wADhCSU0D7QAAAAAAEADYAAAAAQABANgA&#13;&#10;AAABAAH/4ZFq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FlxN0ZYWXE3RlhZcTdGWFlxN0ZYWXE3RlhZcTdGWFlxN0ZY&#13;&#10;WXE3RlhZcSYjeEE7N0ZYWXE3RlhZcTdGWFlxN0ZYWXE3RlhZcTdGWFlxN0ZYWXE3RlhZcTdGWFlx&#13;&#10;N0ZYWXE3RlhZcTdGWFl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kJsYWNrPC94bXBHOnN3YXRjaE5h&#13;&#10;bWU+CiAgICAgICAgICAgICAgICAgICAgICAgICAgIDx4bXBHOm1vZGU+UkdCPC94bXBHOm1vZGU+&#13;&#10;CiAgICAgICAgICAgICAgICAgICAgICAgICAgIDx4bXBHOnR5cGU+UFJPQ0VTUzwveG1wRzp0eXBl&#13;&#10;PgogICAgICAgICAgICAgICAgICAgICAgICAgICA8eG1wRzpyZWQ+MDwveG1wRzpyZWQ+CiAgICAg&#13;&#10;ICAgICAgICAgICAgICAgICAgICAgIDx4bXBHOmdyZWVuPjA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FJlZD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A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FllbGxvdz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I1NTwveG1wRzpn&#13;&#10;cmVlbj4KICAgICAgICAgICAgICAgICAgICAgICAgICAgPHhtcEc6Ymx1ZT4wPC94bXBHOmJsdWU+&#13;&#10;CiAgICAgICAgICAgICAgICAgICAgICAgIDwvcmRmOmxpPgogICAgICAgICAgICAgICAgICAgICAg&#13;&#10;ICA8cmRmOmxpIHJkZjpwYXJzZVR5cGU9IlJlc291cmNlIj4KICAgICAgICAgICAgICAgICAgICAg&#13;&#10;ICAgICAgPHhtcEc6c3dhdGNoTmFtZT5SR0IgR3JlZW4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lJHQiBCbHVl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A8L3htcEc6Z3JlZW4+CiAgICAg&#13;&#10;ICAgICAgICAgICAgICAgICAgICAgIDx4bXBHOmJsdWU+MjU1PC94bXBHOmJsdWU+CiAgICAgICAg&#13;&#10;ICAgICAgICAgICAgICAgIDwvcmRmOmxpPgogICAgICAgICAgICAgICAgICAgICAgICA8cmRmOmxp&#13;&#10;IHJkZjpwYXJzZVR5cGU9IlJlc291cmNlIj4KICAgICAgICAgICAgICAgICAgICAgICAgICAgPHht&#13;&#10;cEc6c3dhdGNoTmFtZT5SR0IgTWFnZW50YT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Q2PC94bXBHOmdyZWVuPgogICAgICAgICAgICAgICAgICAgICAgICAgICA8eG1wRzpibHVlPjY5&#13;&#10;PC94bXBHOmJsdWU+CiAgICAgICAgICAgICAgICAgICAgICAgIDwvcmRmOmxpPgogICAgICAgICAg&#13;&#10;ICAgICAgICAgICAgICA8cmRmOmxpIHJkZjpwYXJzZVR5cGU9IlJlc291cmNlIj4KICAgICAgICAg&#13;&#10;ICAgICAgICAgICAgICAgICAgPHhtcEc6c3dhdGNoTmFtZT5SPTAgRz0xMDQgQj01NT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xNDc8L3htcEc6Z3JlZW4+CiAgICAgICAgICAgICAgICAgICAgICAgICAgIDx4bXBHOmJs&#13;&#10;dWU+MzA8L3htcEc6Ymx1ZT4KICAgICAgICAgICAgICAgICAgICAgICAgPC9yZGY6bGk+CiAgICAg&#13;&#10;ICAgICAgICAgICAgICAgICAgIDxyZGY6bGkgcmRmOnBhcnNlVHlwZT0iUmVzb3VyY2UiPgogICAg&#13;&#10;ICAgICAgICAgICAgICAgICAgICAgICA8eG1wRzpzd2F0Y2hOYW1lPlI9MjU1IEc9MjkgQj0zNz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I5PC94bXBH&#13;&#10;OmdyZWVuPgogICAgICAgICAgICAgICAgICAgICAgICAgICA8eG1wRzpibHVlPjM3PC94bXBHOmJs&#13;&#10;dWU+CiAgICAgICAgICAgICAgICAgICAgICAgIDwvcmRmOmxpPgogICAgICAgICAgICAgICAgICAg&#13;&#10;ICAgICA8cmRmOmxpIHJkZjpwYXJzZVR5cGU9IlJlc291cmNlIj4KICAgICAgICAgICAgICAgICAg&#13;&#10;ICAgICAgICAgPHhtcEc6c3dhdGNoTmFtZT5SPTI1NSBHPTEyMyBCPTE3Mj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I1NTwveG1w&#13;&#10;RzpncmVlbj4KICAgICAgICAgICAgICAgICAgICAgICAgICAgPHhtcEc6Ymx1ZT4yNTU8L3htcEc6&#13;&#10;Ymx1ZT4KICAgICAgICAgICAgICAgICAgICAgICAgPC9yZGY6bGk+CiAgICAgICAgICAgICAgICAg&#13;&#10;ICAgICAgIDxyZGY6bGkgcmRmOnBhcnNlVHlwZT0iUmVzb3VyY2UiPgogICAgICAgICAgICAgICAg&#13;&#10;ICAgICAgICAgICA8eG1wRzpzd2F0Y2hOYW1lPkJsYWNr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A8L3htcEc6Z3JlZW4+CiAgICAgICAgICAgICAgICAgICAgICAgICAgIDx4bXBHOmJsdWU+MDwv&#13;&#10;eG1wRzpibHVlPgogICAgICAgICAgICAgICAgICAgICAgICA8L3JkZjpsaT4KICAgICAgICAgICAg&#13;&#10;ICAgICAgICAgICAgPHJkZjpsaSByZGY6cGFyc2VUeXBlPSJSZXNvdXJjZSI+CiAgICAgICAgICAg&#13;&#10;ICAgICAgICAgICAgICAgIDx4bXBHOnN3YXRjaE5hbWU+UkdCIFllbGxvdz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I1NTwveG1wRzpncmVlbj4KICAg&#13;&#10;ICAgICAgICAgICAgICAgICAgICAgICAgPHhtcEc6Ymx1ZT4wPC94bXBHOmJsdWU+CiAgICAgICAg&#13;&#10;ICAgICAgICAgICAgICAgIDwvcmRmOmxpPgogICAgICAgICAgICAgICAgICAgICAgICA8cmRmOmxp&#13;&#10;IHJkZjpwYXJzZVR5cGU9IlJlc291cmNlIj4KICAgICAgICAgICAgICAgICAgICAgICAgICAgPHht&#13;&#10;cEc6c3dhdGNoTmFtZT5SR0IgR3JlZW4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jU1PC94bXBHOmJsdWU+CiAgICAgICAgICAgICAgICAg&#13;&#10;ICAgICAgIDwvcmRmOmxpPgogICAgICAgICAgICAgICAgICAgICAgICA8cmRmOmxpIHJkZjpwYXJz&#13;&#10;ZVR5cGU9IlJlc291cmNlIj4KICAgICAgICAgICAgICAgICAgICAgICAgICAgPHhtcEc6c3dhdGNo&#13;&#10;TmFtZT5SR0IgTWFnZW50YT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w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FlxN0ZYWXE3RlhZcTdGWFlxN0ZYWXE3RlhZcTdGWFlxN0ZY&#13;&#10;WXE3RlhZcSYjeEE7N0ZYWXE3RlhZcTdGWFlxN0ZYWXE3RlhZcTdGWFlxN0ZYWXE3RlhZcTdGWFlx&#13;&#10;N0ZYWXE3RlhZcTdGWFl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kJsYWNr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A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FJlZD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DwveG1wRzpibHVlPgogICAgICAgICAgICAgICAgICAgICAgICA8L3JkZjpsaT4KICAgICAgICAg&#13;&#10;ICAgICAgICAgICAgICAgPHJkZjpsaSByZGY6cGFyc2VUeXBlPSJSZXNvdXJjZSI+CiAgICAgICAg&#13;&#10;ICAgICAgICAgICAgICAgICAgIDx4bXBHOnN3YXRjaE5hbWU+UkdCIFllbGxvdz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I1NTwv&#13;&#10;eG1wRzpncmVlbj4KICAgICAgICAgICAgICAgICAgICAgICAgICAgPHhtcEc6Ymx1ZT4yNTU8L3ht&#13;&#10;cEc6Ymx1ZT4KICAgICAgICAgICAgICAgICAgICAgICAgPC9yZGY6bGk+CiAgICAgICAgICAgICAg&#13;&#10;ICAgICAgICAgIDxyZGY6bGkgcmRmOnBhcnNlVHlwZT0iUmVzb3VyY2UiPgogICAgICAgICAgICAg&#13;&#10;ICAgICAgICAgICAgICA8eG1wRzpzd2F0Y2hOYW1lPlJHQiBCbHVl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Q2PC94&#13;&#10;bXBHOmdyZWVuPgogICAgICAgICAgICAgICAgICAgICAgICAgICA8eG1wRzpibHVlPjY5PC94bXBH&#13;&#10;OmJsdWU+CiAgICAgICAgICAgICAgICAgICAgICAgIDwvcmRmOmxpPgogICAgICAgICAgICAgICAg&#13;&#10;ICAgICAgICA8cmRmOmxpIHJkZjpwYXJzZVR5cGU9IlJlc291cmNlIj4KICAgICAgICAgICAgICAg&#13;&#10;ICAgICAgICAgICAgPHhtcEc6c3dhdGNoTmFtZT5SPTAgRz0xMDQgQj01NT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x&#13;&#10;NDc8L3htcEc6Z3JlZW4+CiAgICAgICAgICAgICAgICAgICAgICAgICAgIDx4bXBHOmJsdWU+MzA8&#13;&#10;L3htcEc6Ymx1ZT4KICAgICAgICAgICAgICAgICAgICAgICAgPC9yZGY6bGk+CiAgICAgICAgICAg&#13;&#10;ICAgICAgICAgICAgIDxyZGY6bGkgcmRmOnBhcnNlVHlwZT0iUmVzb3VyY2UiPgogICAgICAgICAg&#13;&#10;ICAgICAgICAgICAgICAgICA8eG1wRzpzd2F0Y2hOYW1lPlI9MjU1IEc9MjkgQj0zN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5PC94bXBHOmdyZWVu&#13;&#10;PgogICAgICAgICAgICAgICAgICAgICAgICAgICA8eG1wRzpibHVlPjM3PC94bXBHOmJsdWU+CiAg&#13;&#10;ICAgICAgICAgICAgICAgICAgICAgIDwvcmRmOmxpPgogICAgICAgICAgICAgICAgICAgICAgICA8&#13;&#10;cmRmOmxpIHJkZjpwYXJzZVR5cGU9IlJlc291cmNlIj4KICAgICAgICAgICAgICAgICAgICAgICAg&#13;&#10;ICAgPHhtcEc6c3dhdGNoTmFtZT5SPTI1NSBHPTEyMyBCPTE3Mj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Ao8P3hwYWNrZXQgZW5k&#13;&#10;PSJ3Ij8+/+IMWElDQ19QUk9GSUxFAAE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jU1PC94bXBHOmdy&#13;&#10;ZWVuPgogICAgICAgICAgICAgICAgICAgICAgICAgICA8eG1wRzpibHVlPjI1NTwveG1wRzpibHVl&#13;&#10;PgogICAgICAgICAgICAgICAgICAgICAgICA8L3JkZjpsaT4KICAgICAgICAgICAgICAgICAgICAg&#13;&#10;ICAgPHJkZjpsaSByZGY6cGFyc2VUeXBlPSJSZXNvdXJjZSI+CiAgICAgICAgICAgICAgICAgICAg&#13;&#10;ICAgICAgIDx4bXBHOnN3YXRjaE5hbWU+UkdCIEJsdWU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">
                <v:shape id="Picture 238" o:spid="_x0000_s1203" type="#_x0000_t75" alt="A picture containing text, map&#10;&#10;Description automatically generated" style="position:absolute;left:15060;width:12827;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">
                  <v:imagedata r:id="rId95" o:title="A picture containing text, map&#10;&#10;Description automatically generated"/>
                </v:shape>
                <v:shape id="Picture 237" o:spid="_x0000_s1204" type="#_x0000_t75" alt="A close up of a map&#10;&#10;Description automatically generated" style="position:absolute;top:153;width:12827;height:259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">
                  <v:imagedata r:id="rId96" o:title="A close up of a map&#10;&#10;Description automatically generated"/>
                </v:shape>
                <v:shape id="Picture 239" o:spid="_x0000_s1205" type="#_x0000_t75" alt="A picture containing text, map&#10;&#10;Description automatically generated" style="position:absolute;left:30121;top:153;width:12954;height:259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">
                  <v:imagedata r:id="rId97" o:title="A picture containing text, map&#10;&#10;Description automatically generated"/>
                </v:shape>
                <v:shape id="Picture 240" o:spid="_x0000_s1206" type="#_x0000_t75" alt="A close up of a map&#10;&#10;Description automatically generated" style="position:absolute;left:45335;top:153;width:12827;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">
                  <v:imagedata r:id="rId98" o:title="A close up of a map&#10;&#10;Description automatically generated"/>
                </v:shape>
                <v:shape id="Text Box 245" o:spid="_x0000_s1207" type="#_x0000_t202" style="position:absolute;left:15060;top:26433;width:12827;height:3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" fillcolor="white [3201]" stroked="f" strokeweight=".5pt">
                  <v:textbox>
                    <w:txbxContent>
                      <w:p w14:paraId="15EA318A" w14:textId="418F84F3" w:rsidR="00D53812" w:rsidRPr="00D53812" w:rsidRDefault="00D53812" w:rsidP="00D53812">
                        <w:pPr>
                          <w:jc w:val="center"/>
                          <w:rPr>
                            <w:i/>
                            <w:iCs/>
                            <w:sz w:val="18"/>
                            <w:szCs w:val="18"/>
                          </w:rPr>
                        </w:pPr>
                        <w:r w:rsidRPr="00D53812">
                          <w:rPr>
                            <w:i/>
                            <w:iCs/>
                            <w:sz w:val="18"/>
                            <w:szCs w:val="18"/>
                          </w:rPr>
                          <w:t xml:space="preserve">Figure 38: Home Page </w:t>
                        </w:r>
                        <w:r w:rsidRPr="00D53812">
                          <w:rPr>
                            <w:i/>
                            <w:iCs/>
                            <w:sz w:val="18"/>
                            <w:szCs w:val="18"/>
                          </w:rPr>
                          <w:t xml:space="preserve">Mockup </w:t>
                        </w:r>
                        <w:r>
                          <w:rPr>
                            <w:i/>
                            <w:iCs/>
                            <w:sz w:val="18"/>
                            <w:szCs w:val="18"/>
                          </w:rPr>
                          <w:t>2</w:t>
                        </w:r>
                      </w:p>
                    </w:txbxContent>
                  </v:textbox>
                </v:shape>
                <v:shape id="Text Box 246" o:spid="_x0000_s1208" type="#_x0000_t202" style="position:absolute;top:26433;width:12827;height:3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" fillcolor="white [3201]" stroked="f" strokeweight=".5pt">
                  <v:textbox>
                    <w:txbxContent>
                      <w:p w14:paraId="1D317146" w14:textId="7D5D1921" w:rsidR="00D53812" w:rsidRPr="00D53812" w:rsidRDefault="00D53812" w:rsidP="00D53812">
                        <w:pPr>
                          <w:jc w:val="center"/>
                          <w:rPr>
                            <w:i/>
                            <w:iCs/>
                            <w:sz w:val="18"/>
                            <w:szCs w:val="18"/>
                          </w:rPr>
                        </w:pPr>
                        <w:r w:rsidRPr="00D53812">
                          <w:rPr>
                            <w:i/>
                            <w:iCs/>
                            <w:sz w:val="18"/>
                            <w:szCs w:val="18"/>
                          </w:rPr>
                          <w:t>Figure 3</w:t>
                        </w:r>
                        <w:r>
                          <w:rPr>
                            <w:i/>
                            <w:iCs/>
                            <w:sz w:val="18"/>
                            <w:szCs w:val="18"/>
                          </w:rPr>
                          <w:t>7</w:t>
                        </w:r>
                        <w:r w:rsidRPr="00D53812">
                          <w:rPr>
                            <w:i/>
                            <w:iCs/>
                            <w:sz w:val="18"/>
                            <w:szCs w:val="18"/>
                          </w:rPr>
                          <w:t xml:space="preserve">: Home Page Mockup </w:t>
                        </w:r>
                        <w:r>
                          <w:rPr>
                            <w:i/>
                            <w:iCs/>
                            <w:sz w:val="18"/>
                            <w:szCs w:val="18"/>
                          </w:rPr>
                          <w:t>1</w:t>
                        </w:r>
                      </w:p>
                    </w:txbxContent>
                  </v:textbox>
                </v:shape>
                <v:shape id="Text Box 247" o:spid="_x0000_s1209" type="#_x0000_t202" style="position:absolute;left:30121;top:26433;width:12827;height:3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" fillcolor="white [3201]" stroked="f" strokeweight=".5pt">
                  <v:textbox>
                    <w:txbxContent>
                      <w:p w14:paraId="779A0131" w14:textId="577B4AF2" w:rsidR="00D53812" w:rsidRPr="00D53812" w:rsidRDefault="00D53812" w:rsidP="00D53812">
                        <w:pPr>
                          <w:jc w:val="center"/>
                          <w:rPr>
                            <w:i/>
                            <w:iCs/>
                            <w:sz w:val="18"/>
                            <w:szCs w:val="18"/>
                          </w:rPr>
                        </w:pPr>
                        <w:r w:rsidRPr="00D53812">
                          <w:rPr>
                            <w:i/>
                            <w:iCs/>
                            <w:sz w:val="18"/>
                            <w:szCs w:val="18"/>
                          </w:rPr>
                          <w:t>Figure 3</w:t>
                        </w:r>
                        <w:r>
                          <w:rPr>
                            <w:i/>
                            <w:iCs/>
                            <w:sz w:val="18"/>
                            <w:szCs w:val="18"/>
                          </w:rPr>
                          <w:t>9</w:t>
                        </w:r>
                        <w:r w:rsidRPr="00D53812">
                          <w:rPr>
                            <w:i/>
                            <w:iCs/>
                            <w:sz w:val="18"/>
                            <w:szCs w:val="18"/>
                          </w:rPr>
                          <w:t xml:space="preserve">: Home Page Mockup </w:t>
                        </w:r>
                        <w:r>
                          <w:rPr>
                            <w:i/>
                            <w:iCs/>
                            <w:sz w:val="18"/>
                            <w:szCs w:val="18"/>
                          </w:rPr>
                          <w:t>3</w:t>
                        </w:r>
                      </w:p>
                    </w:txbxContent>
                  </v:textbox>
                </v:shape>
                <v:shape id="Text Box 248" o:spid="_x0000_s1210" type="#_x0000_t202" style="position:absolute;left:45335;top:26433;width:12827;height:39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" fillcolor="white [3201]" stroked="f" strokeweight=".5pt">
                  <v:textbox>
                    <w:txbxContent>
                      <w:p w14:paraId="2FF6F783" w14:textId="115E0102" w:rsidR="00D53812" w:rsidRPr="00D53812" w:rsidRDefault="00D53812" w:rsidP="00D53812">
                        <w:pPr>
                          <w:jc w:val="center"/>
                          <w:rPr>
                            <w:i/>
                            <w:iCs/>
                            <w:sz w:val="18"/>
                            <w:szCs w:val="18"/>
                          </w:rPr>
                        </w:pPr>
                        <w:r w:rsidRPr="00D53812">
                          <w:rPr>
                            <w:i/>
                            <w:iCs/>
                            <w:sz w:val="18"/>
                            <w:szCs w:val="18"/>
                          </w:rPr>
                          <w:t xml:space="preserve">Figure </w:t>
                        </w:r>
                        <w:r>
                          <w:rPr>
                            <w:i/>
                            <w:iCs/>
                            <w:sz w:val="18"/>
                            <w:szCs w:val="18"/>
                          </w:rPr>
                          <w:t>40</w:t>
                        </w:r>
                        <w:r w:rsidRPr="00D53812">
                          <w:rPr>
                            <w:i/>
                            <w:iCs/>
                            <w:sz w:val="18"/>
                            <w:szCs w:val="18"/>
                          </w:rPr>
                          <w:t xml:space="preserve">: Home Page Mockup </w:t>
                        </w:r>
                        <w:r>
                          <w:rPr>
                            <w:i/>
                            <w:iCs/>
                            <w:sz w:val="18"/>
                            <w:szCs w:val="18"/>
                          </w:rPr>
                          <w:t>4</w:t>
                        </w:r>
                      </w:p>
                    </w:txbxContent>
                  </v:textbox>
                </v:shape>
                <w10:wrap anchorx="margin"/>
              </v:group>
            </w:pict>
          </mc:Fallback>
        </mc:AlternateContent>
      </w:r>
    </w:p>
    <w:p w14:paraId="3BD52F20" w14:textId="245C74C4" w:rsidR="00531954" w:rsidRDefault="00531954" w:rsidP="0050685A"/>
    <w:p w14:paraId="7E14BF28" w14:textId="77777777" w:rsidR="00531954" w:rsidRDefault="00531954" w:rsidP="0050685A"/>
    <w:p w14:paraId="143B2D99" w14:textId="77777777" w:rsidR="00531954" w:rsidRDefault="00531954" w:rsidP="0050685A"/>
    <w:p w14:paraId="6695E31E" w14:textId="77777777" w:rsidR="00531954" w:rsidRDefault="00531954" w:rsidP="0050685A"/>
    <w:p w14:paraId="1A7AD5E5" w14:textId="77777777" w:rsidR="00531954" w:rsidRDefault="00531954" w:rsidP="0050685A"/>
    <w:p w14:paraId="5E2878E4" w14:textId="00347CA7" w:rsidR="00531954" w:rsidRDefault="00531954" w:rsidP="0050685A"/>
    <w:p w14:paraId="4D451161" w14:textId="6FF8AB55" w:rsidR="00531954" w:rsidRDefault="00531954" w:rsidP="0050685A"/>
    <w:p w14:paraId="5A9EF667" w14:textId="77777777" w:rsidR="00531954" w:rsidRDefault="00531954" w:rsidP="0050685A"/>
    <w:p w14:paraId="3857AA55" w14:textId="16CD0CE2" w:rsidR="00531954" w:rsidRDefault="00531954" w:rsidP="0050685A"/>
    <w:p w14:paraId="0A50A50E" w14:textId="7CEDB722" w:rsidR="00531954" w:rsidRDefault="00531954" w:rsidP="0050685A"/>
    <w:p w14:paraId="606009CF" w14:textId="77777777" w:rsidR="00531954" w:rsidRDefault="00531954" w:rsidP="0050685A"/>
    <w:p w14:paraId="4A1DF786" w14:textId="77777777" w:rsidR="00531954" w:rsidRDefault="00531954" w:rsidP="0050685A"/>
    <w:p w14:paraId="7313A792" w14:textId="77777777" w:rsidR="00531954" w:rsidRDefault="00531954" w:rsidP="0050685A"/>
    <w:p w14:paraId="1AAFEEF6" w14:textId="77777777" w:rsidR="00531954" w:rsidRDefault="00531954" w:rsidP="0050685A"/>
    <w:p w14:paraId="42E7614D" w14:textId="77777777" w:rsidR="00531954" w:rsidRDefault="00531954" w:rsidP="0050685A"/>
    <w:p w14:paraId="4B32FB09" w14:textId="013B00DC" w:rsidR="00531954" w:rsidRDefault="00531954" w:rsidP="0050685A"/>
    <w:p w14:paraId="7F10331B" w14:textId="77777777" w:rsidR="00531954" w:rsidRDefault="00531954" w:rsidP="0050685A"/>
    <w:p w14:paraId="3ED2E6EC" w14:textId="77777777" w:rsidR="00531954" w:rsidRDefault="00531954" w:rsidP="0050685A"/>
    <w:p w14:paraId="45B6C441" w14:textId="77777777" w:rsidR="00531954" w:rsidRDefault="00531954" w:rsidP="0050685A"/>
    <w:p w14:paraId="34D40899" w14:textId="77777777" w:rsidR="00531954" w:rsidRDefault="00531954" w:rsidP="0050685A"/>
    <w:p w14:paraId="402B94E2" w14:textId="401AAF75" w:rsidR="00531954" w:rsidRDefault="00531954" w:rsidP="0050685A"/>
    <w:p w14:paraId="66FF2501" w14:textId="51982D60" w:rsidR="00531954" w:rsidRDefault="00531954" w:rsidP="0050685A"/>
    <w:p w14:paraId="56119B7C" w14:textId="77777777" w:rsidR="00701E40" w:rsidRDefault="00701E40" w:rsidP="0050685A"/>
    <w:p w14:paraId="1608B20F" w14:textId="77777777" w:rsidR="00531954" w:rsidRDefault="00531954" w:rsidP="0050685A"/>
    <w:p w14:paraId="76967354" w14:textId="1C853DEB" w:rsidR="00065890" w:rsidRDefault="00701E40" w:rsidP="0050685A">
      <w:r>
        <w:rPr>
          <w:noProof/>
        </w:rPr>
        <w:lastRenderedPageBreak/>
        <mc:AlternateContent>
          <mc:Choice Requires="wpg">
            <w:drawing>
              <wp:anchor distT="0" distB="0" distL="114300" distR="114300" simplePos="0" relativeHeight="251915264" behindDoc="0" locked="0" layoutInCell="1" allowOverlap="1" wp14:anchorId="682E4A36" wp14:editId="3EA50FA7">
                <wp:simplePos x="0" y="0"/>
                <wp:positionH relativeFrom="margin">
                  <wp:align>center</wp:align>
                </wp:positionH>
                <wp:positionV relativeFrom="paragraph">
                  <wp:posOffset>37833</wp:posOffset>
                </wp:positionV>
                <wp:extent cx="5828980" cy="3046597"/>
                <wp:effectExtent l="0" t="0" r="635" b="1905"/>
                <wp:wrapNone/>
                <wp:docPr id="278" name="Group 278"/>
                <wp:cNvGraphicFramePr/>
                <a:graphic xmlns:a="http://schemas.openxmlformats.org/drawingml/2006/main">
                  <a:graphicData uri="http://schemas.microsoft.com/office/word/2010/wordprocessingGroup">
                    <wpg:wgp>
                      <wpg:cNvGrpSpPr/>
                      <wpg:grpSpPr>
                        <a:xfrm>
                          <a:off x="0" y="0"/>
                          <a:ext cx="5828980" cy="3046597"/>
                          <a:chOff x="0" y="0"/>
                          <a:chExt cx="5828980" cy="3046597"/>
                        </a:xfrm>
                      </wpg:grpSpPr>
                      <pic:pic xmlns:pic="http://schemas.openxmlformats.org/drawingml/2006/picture">
                        <pic:nvPicPr>
                          <pic:cNvPr id="241" name="Picture 241" descr="A close up of a map&#10;&#10;Description automatically generated"/>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1282700" cy="2603500"/>
                          </a:xfrm>
                          <a:prstGeom prst="rect">
                            <a:avLst/>
                          </a:prstGeom>
                        </pic:spPr>
                      </pic:pic>
                      <pic:pic xmlns:pic="http://schemas.openxmlformats.org/drawingml/2006/picture">
                        <pic:nvPicPr>
                          <pic:cNvPr id="242" name="Picture 242" descr="A picture containing text, map&#10;&#10;Description automatically generated"/>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1506071" y="0"/>
                            <a:ext cx="1295400" cy="2603500"/>
                          </a:xfrm>
                          <a:prstGeom prst="rect">
                            <a:avLst/>
                          </a:prstGeom>
                        </pic:spPr>
                      </pic:pic>
                      <pic:pic xmlns:pic="http://schemas.openxmlformats.org/drawingml/2006/picture">
                        <pic:nvPicPr>
                          <pic:cNvPr id="243" name="Picture 243" descr="A picture containing text, map&#10;&#10;Description automatically generated"/>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3012141" y="0"/>
                            <a:ext cx="1295400" cy="2603500"/>
                          </a:xfrm>
                          <a:prstGeom prst="rect">
                            <a:avLst/>
                          </a:prstGeom>
                        </pic:spPr>
                      </pic:pic>
                      <pic:pic xmlns:pic="http://schemas.openxmlformats.org/drawingml/2006/picture">
                        <pic:nvPicPr>
                          <pic:cNvPr id="244" name="Picture 244" descr="A picture containing text, map&#10;&#10;Description automatically generated"/>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4533580" y="0"/>
                            <a:ext cx="1295400" cy="2603500"/>
                          </a:xfrm>
                          <a:prstGeom prst="rect">
                            <a:avLst/>
                          </a:prstGeom>
                        </pic:spPr>
                      </pic:pic>
                      <wps:wsp>
                        <wps:cNvPr id="249" name="Text Box 249"/>
                        <wps:cNvSpPr txBox="1"/>
                        <wps:spPr>
                          <a:xfrm>
                            <a:off x="1506071" y="2650992"/>
                            <a:ext cx="1282700" cy="395605"/>
                          </a:xfrm>
                          <a:prstGeom prst="rect">
                            <a:avLst/>
                          </a:prstGeom>
                          <a:solidFill>
                            <a:schemeClr val="lt1"/>
                          </a:solidFill>
                          <a:ln w="6350">
                            <a:noFill/>
                          </a:ln>
                        </wps:spPr>
                        <wps:txbx>
                          <w:txbxContent>
                            <w:p w14:paraId="262977BB" w14:textId="3E62A999" w:rsidR="00D53812" w:rsidRPr="00D53812" w:rsidRDefault="00D53812" w:rsidP="00D53812">
                              <w:pPr>
                                <w:jc w:val="center"/>
                                <w:rPr>
                                  <w:i/>
                                  <w:iCs/>
                                  <w:sz w:val="18"/>
                                  <w:szCs w:val="18"/>
                                </w:rPr>
                              </w:pPr>
                              <w:r w:rsidRPr="00D53812">
                                <w:rPr>
                                  <w:i/>
                                  <w:iCs/>
                                  <w:sz w:val="18"/>
                                  <w:szCs w:val="18"/>
                                </w:rPr>
                                <w:t>Figure</w:t>
                              </w:r>
                              <w:r>
                                <w:rPr>
                                  <w:i/>
                                  <w:iCs/>
                                  <w:sz w:val="18"/>
                                  <w:szCs w:val="18"/>
                                </w:rPr>
                                <w:t xml:space="preserve"> 42</w:t>
                              </w:r>
                              <w:r w:rsidRPr="00D53812">
                                <w:rPr>
                                  <w:i/>
                                  <w:iCs/>
                                  <w:sz w:val="18"/>
                                  <w:szCs w:val="18"/>
                                </w:rPr>
                                <w:t xml:space="preserve">: Home Page Mockup </w:t>
                              </w:r>
                              <w:r>
                                <w:rPr>
                                  <w:i/>
                                  <w:iCs/>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Text Box 252"/>
                        <wps:cNvSpPr txBox="1"/>
                        <wps:spPr>
                          <a:xfrm>
                            <a:off x="4533580" y="2650992"/>
                            <a:ext cx="1282700" cy="395605"/>
                          </a:xfrm>
                          <a:prstGeom prst="rect">
                            <a:avLst/>
                          </a:prstGeom>
                          <a:solidFill>
                            <a:schemeClr val="lt1"/>
                          </a:solidFill>
                          <a:ln w="6350">
                            <a:noFill/>
                          </a:ln>
                        </wps:spPr>
                        <wps:txbx>
                          <w:txbxContent>
                            <w:p w14:paraId="77531828" w14:textId="2FA27148" w:rsidR="00D53812" w:rsidRPr="00D53812" w:rsidRDefault="00D53812" w:rsidP="00D53812">
                              <w:pPr>
                                <w:jc w:val="center"/>
                                <w:rPr>
                                  <w:i/>
                                  <w:iCs/>
                                  <w:sz w:val="18"/>
                                  <w:szCs w:val="18"/>
                                </w:rPr>
                              </w:pPr>
                              <w:r w:rsidRPr="00D53812">
                                <w:rPr>
                                  <w:i/>
                                  <w:iCs/>
                                  <w:sz w:val="18"/>
                                  <w:szCs w:val="18"/>
                                </w:rPr>
                                <w:t xml:space="preserve">Figure </w:t>
                              </w:r>
                              <w:r>
                                <w:rPr>
                                  <w:i/>
                                  <w:iCs/>
                                  <w:sz w:val="18"/>
                                  <w:szCs w:val="18"/>
                                </w:rPr>
                                <w:t>4</w:t>
                              </w:r>
                              <w:r w:rsidR="00B73461">
                                <w:rPr>
                                  <w:i/>
                                  <w:iCs/>
                                  <w:sz w:val="18"/>
                                  <w:szCs w:val="18"/>
                                </w:rPr>
                                <w:t>4</w:t>
                              </w:r>
                              <w:r w:rsidRPr="00D53812">
                                <w:rPr>
                                  <w:i/>
                                  <w:iCs/>
                                  <w:sz w:val="18"/>
                                  <w:szCs w:val="18"/>
                                </w:rPr>
                                <w:t xml:space="preserve">: Home Page Mockup </w:t>
                              </w:r>
                              <w:r w:rsidR="00B73461">
                                <w:rPr>
                                  <w:i/>
                                  <w:iCs/>
                                  <w:sz w:val="18"/>
                                  <w:szCs w:val="1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1" name="Text Box 251"/>
                        <wps:cNvSpPr txBox="1"/>
                        <wps:spPr>
                          <a:xfrm>
                            <a:off x="3012141" y="2650992"/>
                            <a:ext cx="1282700" cy="395605"/>
                          </a:xfrm>
                          <a:prstGeom prst="rect">
                            <a:avLst/>
                          </a:prstGeom>
                          <a:solidFill>
                            <a:schemeClr val="lt1"/>
                          </a:solidFill>
                          <a:ln w="6350">
                            <a:noFill/>
                          </a:ln>
                        </wps:spPr>
                        <wps:txbx>
                          <w:txbxContent>
                            <w:p w14:paraId="3ECB25A7" w14:textId="71D9E0B3" w:rsidR="00D53812" w:rsidRPr="00D53812" w:rsidRDefault="00D53812" w:rsidP="00D53812">
                              <w:pPr>
                                <w:jc w:val="center"/>
                                <w:rPr>
                                  <w:i/>
                                  <w:iCs/>
                                  <w:sz w:val="18"/>
                                  <w:szCs w:val="18"/>
                                </w:rPr>
                              </w:pPr>
                              <w:r w:rsidRPr="00D53812">
                                <w:rPr>
                                  <w:i/>
                                  <w:iCs/>
                                  <w:sz w:val="18"/>
                                  <w:szCs w:val="18"/>
                                </w:rPr>
                                <w:t xml:space="preserve">Figure </w:t>
                              </w:r>
                              <w:r>
                                <w:rPr>
                                  <w:i/>
                                  <w:iCs/>
                                  <w:sz w:val="18"/>
                                  <w:szCs w:val="18"/>
                                </w:rPr>
                                <w:t>43</w:t>
                              </w:r>
                              <w:r w:rsidRPr="00D53812">
                                <w:rPr>
                                  <w:i/>
                                  <w:iCs/>
                                  <w:sz w:val="18"/>
                                  <w:szCs w:val="18"/>
                                </w:rPr>
                                <w:t xml:space="preserve">: Home Page Mockup </w:t>
                              </w:r>
                              <w:r w:rsidR="00B73461">
                                <w:rPr>
                                  <w:i/>
                                  <w:iCs/>
                                  <w:sz w:val="18"/>
                                  <w:szCs w:val="1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Text Box 250"/>
                        <wps:cNvSpPr txBox="1"/>
                        <wps:spPr>
                          <a:xfrm>
                            <a:off x="0" y="2650992"/>
                            <a:ext cx="1282700" cy="395605"/>
                          </a:xfrm>
                          <a:prstGeom prst="rect">
                            <a:avLst/>
                          </a:prstGeom>
                          <a:solidFill>
                            <a:schemeClr val="lt1"/>
                          </a:solidFill>
                          <a:ln w="6350">
                            <a:noFill/>
                          </a:ln>
                        </wps:spPr>
                        <wps:txbx>
                          <w:txbxContent>
                            <w:p w14:paraId="1FE30293" w14:textId="61B75147" w:rsidR="00D53812" w:rsidRPr="00D53812" w:rsidRDefault="00D53812" w:rsidP="00D53812">
                              <w:pPr>
                                <w:jc w:val="center"/>
                                <w:rPr>
                                  <w:i/>
                                  <w:iCs/>
                                  <w:sz w:val="18"/>
                                  <w:szCs w:val="18"/>
                                </w:rPr>
                              </w:pPr>
                              <w:r w:rsidRPr="00D53812">
                                <w:rPr>
                                  <w:i/>
                                  <w:iCs/>
                                  <w:sz w:val="18"/>
                                  <w:szCs w:val="18"/>
                                </w:rPr>
                                <w:t xml:space="preserve">Figure </w:t>
                              </w:r>
                              <w:r>
                                <w:rPr>
                                  <w:i/>
                                  <w:iCs/>
                                  <w:sz w:val="18"/>
                                  <w:szCs w:val="18"/>
                                </w:rPr>
                                <w:t>41</w:t>
                              </w:r>
                              <w:r w:rsidRPr="00D53812">
                                <w:rPr>
                                  <w:i/>
                                  <w:iCs/>
                                  <w:sz w:val="18"/>
                                  <w:szCs w:val="18"/>
                                </w:rPr>
                                <w:t xml:space="preserve">: Home Page Mockup </w:t>
                              </w:r>
                              <w:r>
                                <w:rPr>
                                  <w:i/>
                                  <w:iCs/>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2E4A36" id="Group 278" o:spid="_x0000_s1211" style="position:absolute;margin-left:0;margin-top:3pt;width:458.95pt;height:239.9pt;z-index:251915264;mso-position-horizontal:center;mso-position-horizontal-relative:margin" coordsize="58289,30465"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Lj2qEtykCALcpAgAUAAAAZHJzL21lZGlhL2ltYWdlMi5qcGf/2P/g&#13;&#10;ABBKRklGAAECAQDYANgAAP/tACxQaG90b3Nob3AgMy4wADhCSU0D7QAAAAAAEADYAAAAAQABANgA&#13;&#10;AAABAAH/4ZFq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A8L3htcEc6Z3JlZW4+CiAgICAgICAgICAgICAgICAgICAgICAgICAgIDx4bXBH&#13;&#10;OmJsdWU+MDwveG1wRzpibHVlPgogICAgICAgICAgICAgICAgICAgICAgICA8L3JkZjpsaT4KICAg&#13;&#10;ICAgICAgICAgICAgICAgICAgICAgPHJkZjpsaSByZGY6cGFyc2VUeXBlPSJSZXNvdXJjZSI+CiAg&#13;&#10;ICAgICAgICAgICAgICAgICAgICAgICAgIDx4bXBHOnN3YXRjaE5hbWU+UkdCIFllbGxvdz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I1NTwveG1wRzpn&#13;&#10;cmVlbj4KICAgICAgICAgICAgICAgICAgICAgICAgICAgPHhtcEc6Ymx1ZT4wPC94bXBHOmJsdWU+&#13;&#10;CiAgICAgICAgICAgICAgICAgICAgICAgIDwvcmRmOmxpPgogICAgICAgICAgICAgICAgICAgICAg&#13;&#10;ICA8cmRmOmxpIHJkZjpwYXJzZVR5cGU9IlJlc291cmNlIj4KICAgICAgICAgICAgICAgICAgICAg&#13;&#10;ICAgICAgPHhtcEc6c3dhdGNoTmFtZT5SR0IgR3JlZW4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A8L3htcEc6Z3JlZW4+CiAgICAg&#13;&#10;ICAgICAgICAgICAgICAgICAgICAgIDx4bXBHOmJsdWU+MjU1PC94bXBHOmJsdWU+CiAgICAgICAg&#13;&#10;ICAgICAgICAgICAgICAgIDwvcmRmOmxpPgogICAgICAgICAgICAgICAgICAgICAgICA8cmRmOmxp&#13;&#10;IHJkZjpwYXJzZVR5cGU9IlJlc291cmNlIj4KICAgICAgICAgICAgICAgICAgICAgICAgICAgPHht&#13;&#10;cEc6c3dhdGNoTmFtZT5SR0IgTWFnZW50YT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kJsYWNr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A8L3ht&#13;&#10;cEc6Z3JlZW4+CiAgICAgICAgICAgICAgICAgICAgICAgICAgIDx4bXBHOmJsdWU+MDwveG1wRzpi&#13;&#10;bHVlPgogICAgICAgICAgICAgICAgICAgICAgICA8L3JkZjpsaT4KICAgICAgICAgICAgICAgICAg&#13;&#10;ICAgICAgPHJkZjpsaSByZGY6cGFyc2VUeXBlPSJSZXNvdXJjZSI+CiAgICAgICAgICAgICAgICAg&#13;&#10;ICAgICAgICAgIDx4bXBHOnN3YXRjaE5hbWU+UkdCIFllbGxvdz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xNDc8L3htcEc6&#13;&#10;Z3JlZW4+CiAgICAgICAgICAgICAgICAgICAgICAgICAgIDx4bXBHOmJsdWU+MzA8L3htcEc6Ymx1&#13;&#10;ZT4KICAgICAgICAgICAgICAgICAgICAgICAgPC9yZGY6bGk+CiAgICAgICAgICAgICAgICAgICAg&#13;&#10;ICAgIDxyZGY6bGkgcmRmOnBhcnNlVHlwZT0iUmVzb3VyY2UiPgogICAgICAgICAgICAgICAgICAg&#13;&#10;ICAgICAgICA8eG1wRzpzd2F0Y2hOYW1lPlI9MjU1IEc9MjkgQj0zNz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FlxN0ZYWXE3RlhZcTdGWFlxN0ZYWXE3RlhZcTdGWFlxN0ZYWXE3RlhZcSYjeEE7N0ZY&#13;&#10;WXE3RlhZcTdGWFlxN0ZYWXE3RlhZcTdGWFlxN0ZYWXE3RlhZcTdGWFlxN0ZYWXE3RlhZcTdGWFl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">
                <v:shape id="Picture 241" o:spid="_x0000_s1212" type="#_x0000_t75" alt="A close up of a map&#10;&#10;Description automatically generated" style="position:absolute;width:12827;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">
                  <v:imagedata r:id="rId103" o:title="A close up of a map&#10;&#10;Description automatically generated"/>
                </v:shape>
                <v:shape id="Picture 242" o:spid="_x0000_s1213" type="#_x0000_t75" alt="A picture containing text, map&#10;&#10;Description automatically generated" style="position:absolute;left:15060;width:12954;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">
                  <v:imagedata r:id="rId104" o:title="A picture containing text, map&#10;&#10;Description automatically generated"/>
                </v:shape>
                <v:shape id="Picture 243" o:spid="_x0000_s1214" type="#_x0000_t75" alt="A picture containing text, map&#10;&#10;Description automatically generated" style="position:absolute;left:30121;width:12954;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">
                  <v:imagedata r:id="rId105" o:title="A picture containing text, map&#10;&#10;Description automatically generated"/>
                </v:shape>
                <v:shape id="Picture 244" o:spid="_x0000_s1215" type="#_x0000_t75" alt="A picture containing text, map&#10;&#10;Description automatically generated" style="position:absolute;left:45335;width:12954;height:26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">
                  <v:imagedata r:id="rId106" o:title="A picture containing text, map&#10;&#10;Description automatically generated"/>
                </v:shape>
                <v:shape id="Text Box 249" o:spid="_x0000_s1216" type="#_x0000_t202" style="position:absolute;left:15060;top:26509;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" fillcolor="white [3201]" stroked="f" strokeweight=".5pt">
                  <v:textbox>
                    <w:txbxContent>
                      <w:p w14:paraId="262977BB" w14:textId="3E62A999" w:rsidR="00D53812" w:rsidRPr="00D53812" w:rsidRDefault="00D53812" w:rsidP="00D53812">
                        <w:pPr>
                          <w:jc w:val="center"/>
                          <w:rPr>
                            <w:i/>
                            <w:iCs/>
                            <w:sz w:val="18"/>
                            <w:szCs w:val="18"/>
                          </w:rPr>
                        </w:pPr>
                        <w:r w:rsidRPr="00D53812">
                          <w:rPr>
                            <w:i/>
                            <w:iCs/>
                            <w:sz w:val="18"/>
                            <w:szCs w:val="18"/>
                          </w:rPr>
                          <w:t>Figure</w:t>
                        </w:r>
                        <w:r>
                          <w:rPr>
                            <w:i/>
                            <w:iCs/>
                            <w:sz w:val="18"/>
                            <w:szCs w:val="18"/>
                          </w:rPr>
                          <w:t xml:space="preserve"> 42</w:t>
                        </w:r>
                        <w:r w:rsidRPr="00D53812">
                          <w:rPr>
                            <w:i/>
                            <w:iCs/>
                            <w:sz w:val="18"/>
                            <w:szCs w:val="18"/>
                          </w:rPr>
                          <w:t xml:space="preserve">: Home Page Mockup </w:t>
                        </w:r>
                        <w:r>
                          <w:rPr>
                            <w:i/>
                            <w:iCs/>
                            <w:sz w:val="18"/>
                            <w:szCs w:val="18"/>
                          </w:rPr>
                          <w:t>6</w:t>
                        </w:r>
                      </w:p>
                    </w:txbxContent>
                  </v:textbox>
                </v:shape>
                <v:shape id="Text Box 252" o:spid="_x0000_s1217" type="#_x0000_t202" style="position:absolute;left:45335;top:26509;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" fillcolor="white [3201]" stroked="f" strokeweight=".5pt">
                  <v:textbox>
                    <w:txbxContent>
                      <w:p w14:paraId="77531828" w14:textId="2FA27148" w:rsidR="00D53812" w:rsidRPr="00D53812" w:rsidRDefault="00D53812" w:rsidP="00D53812">
                        <w:pPr>
                          <w:jc w:val="center"/>
                          <w:rPr>
                            <w:i/>
                            <w:iCs/>
                            <w:sz w:val="18"/>
                            <w:szCs w:val="18"/>
                          </w:rPr>
                        </w:pPr>
                        <w:r w:rsidRPr="00D53812">
                          <w:rPr>
                            <w:i/>
                            <w:iCs/>
                            <w:sz w:val="18"/>
                            <w:szCs w:val="18"/>
                          </w:rPr>
                          <w:t xml:space="preserve">Figure </w:t>
                        </w:r>
                        <w:r>
                          <w:rPr>
                            <w:i/>
                            <w:iCs/>
                            <w:sz w:val="18"/>
                            <w:szCs w:val="18"/>
                          </w:rPr>
                          <w:t>4</w:t>
                        </w:r>
                        <w:r w:rsidR="00B73461">
                          <w:rPr>
                            <w:i/>
                            <w:iCs/>
                            <w:sz w:val="18"/>
                            <w:szCs w:val="18"/>
                          </w:rPr>
                          <w:t>4</w:t>
                        </w:r>
                        <w:r w:rsidRPr="00D53812">
                          <w:rPr>
                            <w:i/>
                            <w:iCs/>
                            <w:sz w:val="18"/>
                            <w:szCs w:val="18"/>
                          </w:rPr>
                          <w:t xml:space="preserve">: Home Page Mockup </w:t>
                        </w:r>
                        <w:r w:rsidR="00B73461">
                          <w:rPr>
                            <w:i/>
                            <w:iCs/>
                            <w:sz w:val="18"/>
                            <w:szCs w:val="18"/>
                          </w:rPr>
                          <w:t>8</w:t>
                        </w:r>
                      </w:p>
                    </w:txbxContent>
                  </v:textbox>
                </v:shape>
                <v:shape id="Text Box 251" o:spid="_x0000_s1218" type="#_x0000_t202" style="position:absolute;left:30121;top:26509;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" fillcolor="white [3201]" stroked="f" strokeweight=".5pt">
                  <v:textbox>
                    <w:txbxContent>
                      <w:p w14:paraId="3ECB25A7" w14:textId="71D9E0B3" w:rsidR="00D53812" w:rsidRPr="00D53812" w:rsidRDefault="00D53812" w:rsidP="00D53812">
                        <w:pPr>
                          <w:jc w:val="center"/>
                          <w:rPr>
                            <w:i/>
                            <w:iCs/>
                            <w:sz w:val="18"/>
                            <w:szCs w:val="18"/>
                          </w:rPr>
                        </w:pPr>
                        <w:r w:rsidRPr="00D53812">
                          <w:rPr>
                            <w:i/>
                            <w:iCs/>
                            <w:sz w:val="18"/>
                            <w:szCs w:val="18"/>
                          </w:rPr>
                          <w:t xml:space="preserve">Figure </w:t>
                        </w:r>
                        <w:r>
                          <w:rPr>
                            <w:i/>
                            <w:iCs/>
                            <w:sz w:val="18"/>
                            <w:szCs w:val="18"/>
                          </w:rPr>
                          <w:t>43</w:t>
                        </w:r>
                        <w:r w:rsidRPr="00D53812">
                          <w:rPr>
                            <w:i/>
                            <w:iCs/>
                            <w:sz w:val="18"/>
                            <w:szCs w:val="18"/>
                          </w:rPr>
                          <w:t xml:space="preserve">: Home Page Mockup </w:t>
                        </w:r>
                        <w:r w:rsidR="00B73461">
                          <w:rPr>
                            <w:i/>
                            <w:iCs/>
                            <w:sz w:val="18"/>
                            <w:szCs w:val="18"/>
                          </w:rPr>
                          <w:t>7</w:t>
                        </w:r>
                      </w:p>
                    </w:txbxContent>
                  </v:textbox>
                </v:shape>
                <v:shape id="Text Box 250" o:spid="_x0000_s1219" type="#_x0000_t202" style="position:absolute;top:26509;width:12827;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" fillcolor="white [3201]" stroked="f" strokeweight=".5pt">
                  <v:textbox>
                    <w:txbxContent>
                      <w:p w14:paraId="1FE30293" w14:textId="61B75147" w:rsidR="00D53812" w:rsidRPr="00D53812" w:rsidRDefault="00D53812" w:rsidP="00D53812">
                        <w:pPr>
                          <w:jc w:val="center"/>
                          <w:rPr>
                            <w:i/>
                            <w:iCs/>
                            <w:sz w:val="18"/>
                            <w:szCs w:val="18"/>
                          </w:rPr>
                        </w:pPr>
                        <w:r w:rsidRPr="00D53812">
                          <w:rPr>
                            <w:i/>
                            <w:iCs/>
                            <w:sz w:val="18"/>
                            <w:szCs w:val="18"/>
                          </w:rPr>
                          <w:t xml:space="preserve">Figure </w:t>
                        </w:r>
                        <w:r>
                          <w:rPr>
                            <w:i/>
                            <w:iCs/>
                            <w:sz w:val="18"/>
                            <w:szCs w:val="18"/>
                          </w:rPr>
                          <w:t>41</w:t>
                        </w:r>
                        <w:r w:rsidRPr="00D53812">
                          <w:rPr>
                            <w:i/>
                            <w:iCs/>
                            <w:sz w:val="18"/>
                            <w:szCs w:val="18"/>
                          </w:rPr>
                          <w:t xml:space="preserve">: Home Page Mockup </w:t>
                        </w:r>
                        <w:r>
                          <w:rPr>
                            <w:i/>
                            <w:iCs/>
                            <w:sz w:val="18"/>
                            <w:szCs w:val="18"/>
                          </w:rPr>
                          <w:t>5</w:t>
                        </w:r>
                      </w:p>
                    </w:txbxContent>
                  </v:textbox>
                </v:shape>
                <w10:wrap anchorx="margin"/>
              </v:group>
            </w:pict>
          </mc:Fallback>
        </mc:AlternateContent>
      </w:r>
    </w:p>
    <w:p w14:paraId="3A85DBC3" w14:textId="75AA2CCA" w:rsidR="00065890" w:rsidRDefault="00065890" w:rsidP="0050685A"/>
    <w:p w14:paraId="633C7DDF" w14:textId="1209DB33" w:rsidR="00065890" w:rsidRDefault="00065890" w:rsidP="0050685A"/>
    <w:p w14:paraId="32A40A49" w14:textId="184F44EE" w:rsidR="00065890" w:rsidRDefault="00065890" w:rsidP="0050685A"/>
    <w:p w14:paraId="4DAF8531" w14:textId="449929B2" w:rsidR="00065890" w:rsidRDefault="00065890" w:rsidP="0050685A"/>
    <w:p w14:paraId="3E04134C" w14:textId="04D4D0A6" w:rsidR="00065890" w:rsidRDefault="00065890" w:rsidP="0050685A"/>
    <w:p w14:paraId="2771538D" w14:textId="766B7D59" w:rsidR="00D53812" w:rsidRDefault="00D53812" w:rsidP="0050685A"/>
    <w:p w14:paraId="02B19A03" w14:textId="2305876F" w:rsidR="00D53812" w:rsidRDefault="00D53812" w:rsidP="0050685A"/>
    <w:p w14:paraId="039D50C5" w14:textId="448B4A69" w:rsidR="00D53812" w:rsidRDefault="00D53812" w:rsidP="0050685A"/>
    <w:p w14:paraId="67DF4322" w14:textId="108804A6" w:rsidR="00D53812" w:rsidRDefault="00D53812" w:rsidP="0050685A"/>
    <w:p w14:paraId="7C5896AC" w14:textId="2347EB8D" w:rsidR="00D53812" w:rsidRDefault="00D53812" w:rsidP="0050685A"/>
    <w:p w14:paraId="2D3A56AF" w14:textId="3D0919AD" w:rsidR="00D53812" w:rsidRDefault="00D53812" w:rsidP="0050685A"/>
    <w:p w14:paraId="01C2B453" w14:textId="64B6DCA9" w:rsidR="00D53812" w:rsidRDefault="00D53812" w:rsidP="0050685A"/>
    <w:p w14:paraId="1A9544AA" w14:textId="604C9BAE" w:rsidR="00D53812" w:rsidRDefault="00D53812" w:rsidP="0050685A"/>
    <w:p w14:paraId="75BCF647" w14:textId="1148BD21" w:rsidR="00D53812" w:rsidRDefault="00D53812" w:rsidP="0050685A"/>
    <w:p w14:paraId="71D9A6AD" w14:textId="64D558EA" w:rsidR="00D53812" w:rsidRDefault="00D53812" w:rsidP="0050685A"/>
    <w:p w14:paraId="6A20595F" w14:textId="3963D4A7" w:rsidR="00065890" w:rsidRDefault="00065890" w:rsidP="0050685A"/>
    <w:p w14:paraId="1A43D456" w14:textId="7EFC169D" w:rsidR="00065890" w:rsidRDefault="00065890" w:rsidP="0050685A"/>
    <w:p w14:paraId="6FCFE315" w14:textId="1547A17B" w:rsidR="00B73461" w:rsidRDefault="00B73461" w:rsidP="0050685A"/>
    <w:p w14:paraId="780AA11B" w14:textId="77777777" w:rsidR="00B73461" w:rsidRDefault="00B73461" w:rsidP="0050685A"/>
    <w:p w14:paraId="4460F6B1" w14:textId="04E5C39F" w:rsidR="00065890" w:rsidRDefault="00065890" w:rsidP="00065890">
      <w:r w:rsidRPr="00F11CE3">
        <w:rPr>
          <w:color w:val="2F5496" w:themeColor="accent1" w:themeShade="BF"/>
        </w:rPr>
        <w:t>3.2.</w:t>
      </w:r>
      <w:r>
        <w:rPr>
          <w:color w:val="2F5496" w:themeColor="accent1" w:themeShade="BF"/>
        </w:rPr>
        <w:t>3.</w:t>
      </w:r>
      <w:r>
        <w:rPr>
          <w:color w:val="2F5496" w:themeColor="accent1" w:themeShade="BF"/>
        </w:rPr>
        <w:t>6</w:t>
      </w:r>
      <w:r w:rsidRPr="00F11CE3">
        <w:rPr>
          <w:color w:val="2F5496" w:themeColor="accent1" w:themeShade="BF"/>
        </w:rPr>
        <w:t xml:space="preserve"> </w:t>
      </w:r>
      <w:r>
        <w:rPr>
          <w:color w:val="2F5496" w:themeColor="accent1" w:themeShade="BF"/>
        </w:rPr>
        <w:t xml:space="preserve">Search </w:t>
      </w:r>
      <w:r w:rsidR="00B73461">
        <w:rPr>
          <w:color w:val="2F5496" w:themeColor="accent1" w:themeShade="BF"/>
        </w:rPr>
        <w:t xml:space="preserve">/ Flight Data </w:t>
      </w:r>
      <w:r>
        <w:rPr>
          <w:color w:val="2F5496" w:themeColor="accent1" w:themeShade="BF"/>
        </w:rPr>
        <w:t>Overlay</w:t>
      </w:r>
      <w:r>
        <w:rPr>
          <w:color w:val="2F5496" w:themeColor="accent1" w:themeShade="BF"/>
        </w:rPr>
        <w:t xml:space="preserve"> Mockup</w:t>
      </w:r>
    </w:p>
    <w:p w14:paraId="6AE0927F" w14:textId="55556744" w:rsidR="00065890" w:rsidRDefault="00065890" w:rsidP="0050685A"/>
    <w:p w14:paraId="4FA8C842" w14:textId="29FB0FCB" w:rsidR="00065890" w:rsidRDefault="004A6212" w:rsidP="0050685A">
      <w:r w:rsidRPr="00574050">
        <w:rPr>
          <w:highlight w:val="yellow"/>
        </w:rPr>
        <w:t>&lt; To be written &gt;</w:t>
      </w:r>
    </w:p>
    <w:p w14:paraId="34AF11CF" w14:textId="3B4B0F8F" w:rsidR="00065890" w:rsidRDefault="00065890" w:rsidP="0050685A"/>
    <w:p w14:paraId="49A0C73A" w14:textId="3807D396" w:rsidR="00065890" w:rsidRDefault="00065890" w:rsidP="0050685A"/>
    <w:p w14:paraId="2B4F76C8" w14:textId="3F1BCC24" w:rsidR="00065890" w:rsidRDefault="00065890" w:rsidP="0050685A"/>
    <w:p w14:paraId="14915994" w14:textId="72402651" w:rsidR="00B73461" w:rsidRDefault="00B73461" w:rsidP="0050685A"/>
    <w:p w14:paraId="7FB99D2B" w14:textId="049241F4" w:rsidR="00B73461" w:rsidRDefault="00B73461" w:rsidP="0050685A">
      <w:r w:rsidRPr="00B73461">
        <mc:AlternateContent>
          <mc:Choice Requires="wps">
            <w:drawing>
              <wp:anchor distT="0" distB="0" distL="114300" distR="114300" simplePos="0" relativeHeight="251925504" behindDoc="0" locked="0" layoutInCell="1" allowOverlap="1" wp14:anchorId="6BF4728A" wp14:editId="63B1BE01">
                <wp:simplePos x="0" y="0"/>
                <wp:positionH relativeFrom="column">
                  <wp:posOffset>3060700</wp:posOffset>
                </wp:positionH>
                <wp:positionV relativeFrom="paragraph">
                  <wp:posOffset>2626360</wp:posOffset>
                </wp:positionV>
                <wp:extent cx="1282700" cy="395605"/>
                <wp:effectExtent l="0" t="0" r="0" b="0"/>
                <wp:wrapNone/>
                <wp:docPr id="263" name="Text Box 263"/>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36BE77FC" w14:textId="7BA85547" w:rsidR="00B73461" w:rsidRPr="00D53812" w:rsidRDefault="00B73461" w:rsidP="00B73461">
                            <w:pPr>
                              <w:jc w:val="center"/>
                              <w:rPr>
                                <w:i/>
                                <w:iCs/>
                                <w:sz w:val="18"/>
                                <w:szCs w:val="18"/>
                              </w:rPr>
                            </w:pPr>
                            <w:r w:rsidRPr="00D53812">
                              <w:rPr>
                                <w:i/>
                                <w:iCs/>
                                <w:sz w:val="18"/>
                                <w:szCs w:val="18"/>
                              </w:rPr>
                              <w:t xml:space="preserve">Figure </w:t>
                            </w:r>
                            <w:r>
                              <w:rPr>
                                <w:i/>
                                <w:iCs/>
                                <w:sz w:val="18"/>
                                <w:szCs w:val="18"/>
                              </w:rPr>
                              <w:t>4</w:t>
                            </w:r>
                            <w:r w:rsidR="00E658A5">
                              <w:rPr>
                                <w:i/>
                                <w:iCs/>
                                <w:sz w:val="18"/>
                                <w:szCs w:val="18"/>
                              </w:rPr>
                              <w:t>7</w:t>
                            </w:r>
                            <w:r w:rsidRPr="00D53812">
                              <w:rPr>
                                <w:i/>
                                <w:iCs/>
                                <w:sz w:val="18"/>
                                <w:szCs w:val="18"/>
                              </w:rPr>
                              <w:t xml:space="preserve">: </w:t>
                            </w:r>
                            <w:r w:rsidR="00E658A5">
                              <w:rPr>
                                <w:i/>
                                <w:iCs/>
                                <w:sz w:val="18"/>
                                <w:szCs w:val="18"/>
                              </w:rPr>
                              <w:t xml:space="preserve">Flight Data </w:t>
                            </w:r>
                            <w:r>
                              <w:rPr>
                                <w:i/>
                                <w:iCs/>
                                <w:sz w:val="18"/>
                                <w:szCs w:val="18"/>
                              </w:rPr>
                              <w:t>Overlay</w:t>
                            </w:r>
                            <w:r w:rsidRPr="00D53812">
                              <w:rPr>
                                <w:i/>
                                <w:iCs/>
                                <w:sz w:val="18"/>
                                <w:szCs w:val="18"/>
                              </w:rPr>
                              <w:t xml:space="preserv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F4728A" id="Text Box 263" o:spid="_x0000_s1220" type="#_x0000_t202" style="position:absolute;margin-left:241pt;margin-top:206.8pt;width:101pt;height:31.1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" fillcolor="white [3201]" stroked="f" strokeweight=".5pt">
                <v:textbox>
                  <w:txbxContent>
                    <w:p w14:paraId="36BE77FC" w14:textId="7BA85547" w:rsidR="00B73461" w:rsidRPr="00D53812" w:rsidRDefault="00B73461" w:rsidP="00B73461">
                      <w:pPr>
                        <w:jc w:val="center"/>
                        <w:rPr>
                          <w:i/>
                          <w:iCs/>
                          <w:sz w:val="18"/>
                          <w:szCs w:val="18"/>
                        </w:rPr>
                      </w:pPr>
                      <w:r w:rsidRPr="00D53812">
                        <w:rPr>
                          <w:i/>
                          <w:iCs/>
                          <w:sz w:val="18"/>
                          <w:szCs w:val="18"/>
                        </w:rPr>
                        <w:t xml:space="preserve">Figure </w:t>
                      </w:r>
                      <w:r>
                        <w:rPr>
                          <w:i/>
                          <w:iCs/>
                          <w:sz w:val="18"/>
                          <w:szCs w:val="18"/>
                        </w:rPr>
                        <w:t>4</w:t>
                      </w:r>
                      <w:r w:rsidR="00E658A5">
                        <w:rPr>
                          <w:i/>
                          <w:iCs/>
                          <w:sz w:val="18"/>
                          <w:szCs w:val="18"/>
                        </w:rPr>
                        <w:t>7</w:t>
                      </w:r>
                      <w:r w:rsidRPr="00D53812">
                        <w:rPr>
                          <w:i/>
                          <w:iCs/>
                          <w:sz w:val="18"/>
                          <w:szCs w:val="18"/>
                        </w:rPr>
                        <w:t xml:space="preserve">: </w:t>
                      </w:r>
                      <w:r w:rsidR="00E658A5">
                        <w:rPr>
                          <w:i/>
                          <w:iCs/>
                          <w:sz w:val="18"/>
                          <w:szCs w:val="18"/>
                        </w:rPr>
                        <w:t xml:space="preserve">Flight Data </w:t>
                      </w:r>
                      <w:r>
                        <w:rPr>
                          <w:i/>
                          <w:iCs/>
                          <w:sz w:val="18"/>
                          <w:szCs w:val="18"/>
                        </w:rPr>
                        <w:t>Overlay</w:t>
                      </w:r>
                      <w:r w:rsidRPr="00D53812">
                        <w:rPr>
                          <w:i/>
                          <w:iCs/>
                          <w:sz w:val="18"/>
                          <w:szCs w:val="18"/>
                        </w:rPr>
                        <w:t xml:space="preserve"> Mockup </w:t>
                      </w:r>
                      <w:r>
                        <w:rPr>
                          <w:i/>
                          <w:iCs/>
                          <w:sz w:val="18"/>
                          <w:szCs w:val="18"/>
                        </w:rPr>
                        <w:t>1</w:t>
                      </w:r>
                    </w:p>
                  </w:txbxContent>
                </v:textbox>
              </v:shape>
            </w:pict>
          </mc:Fallback>
        </mc:AlternateContent>
      </w:r>
      <w:r>
        <w:rPr>
          <w:noProof/>
        </w:rPr>
        <w:drawing>
          <wp:anchor distT="0" distB="0" distL="114300" distR="114300" simplePos="0" relativeHeight="251922432" behindDoc="0" locked="0" layoutInCell="1" allowOverlap="1" wp14:anchorId="6B276295" wp14:editId="34D30B37">
            <wp:simplePos x="0" y="0"/>
            <wp:positionH relativeFrom="column">
              <wp:posOffset>4594860</wp:posOffset>
            </wp:positionH>
            <wp:positionV relativeFrom="paragraph">
              <wp:posOffset>0</wp:posOffset>
            </wp:positionV>
            <wp:extent cx="1283970" cy="2581910"/>
            <wp:effectExtent l="0" t="0" r="0" b="0"/>
            <wp:wrapSquare wrapText="bothSides"/>
            <wp:docPr id="261" name="Picture 26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FlightData2.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283970" cy="2581910"/>
                    </a:xfrm>
                    <a:prstGeom prst="rect">
                      <a:avLst/>
                    </a:prstGeom>
                  </pic:spPr>
                </pic:pic>
              </a:graphicData>
            </a:graphic>
            <wp14:sizeRelH relativeFrom="page">
              <wp14:pctWidth>0</wp14:pctWidth>
            </wp14:sizeRelH>
            <wp14:sizeRelV relativeFrom="page">
              <wp14:pctHeight>0</wp14:pctHeight>
            </wp14:sizeRelV>
          </wp:anchor>
        </w:drawing>
      </w:r>
      <w:r w:rsidRPr="00B73461">
        <mc:AlternateContent>
          <mc:Choice Requires="wps">
            <w:drawing>
              <wp:anchor distT="0" distB="0" distL="114300" distR="114300" simplePos="0" relativeHeight="251924480" behindDoc="0" locked="0" layoutInCell="1" allowOverlap="1" wp14:anchorId="2F55E7E6" wp14:editId="1F6205E3">
                <wp:simplePos x="0" y="0"/>
                <wp:positionH relativeFrom="column">
                  <wp:posOffset>4594860</wp:posOffset>
                </wp:positionH>
                <wp:positionV relativeFrom="paragraph">
                  <wp:posOffset>2628265</wp:posOffset>
                </wp:positionV>
                <wp:extent cx="1282700" cy="395605"/>
                <wp:effectExtent l="0" t="0" r="0" b="0"/>
                <wp:wrapNone/>
                <wp:docPr id="262" name="Text Box 262"/>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2A7B4102" w14:textId="2F1709A0" w:rsidR="00B73461" w:rsidRPr="00D53812" w:rsidRDefault="00B73461" w:rsidP="00B73461">
                            <w:pPr>
                              <w:jc w:val="center"/>
                              <w:rPr>
                                <w:i/>
                                <w:iCs/>
                                <w:sz w:val="18"/>
                                <w:szCs w:val="18"/>
                              </w:rPr>
                            </w:pPr>
                            <w:r w:rsidRPr="00D53812">
                              <w:rPr>
                                <w:i/>
                                <w:iCs/>
                                <w:sz w:val="18"/>
                                <w:szCs w:val="18"/>
                              </w:rPr>
                              <w:t>Figure</w:t>
                            </w:r>
                            <w:r>
                              <w:rPr>
                                <w:i/>
                                <w:iCs/>
                                <w:sz w:val="18"/>
                                <w:szCs w:val="18"/>
                              </w:rPr>
                              <w:t xml:space="preserve"> 4</w:t>
                            </w:r>
                            <w:r w:rsidR="00E658A5">
                              <w:rPr>
                                <w:i/>
                                <w:iCs/>
                                <w:sz w:val="18"/>
                                <w:szCs w:val="18"/>
                              </w:rPr>
                              <w:t>8</w:t>
                            </w:r>
                            <w:r w:rsidRPr="00D53812">
                              <w:rPr>
                                <w:i/>
                                <w:iCs/>
                                <w:sz w:val="18"/>
                                <w:szCs w:val="18"/>
                              </w:rPr>
                              <w:t xml:space="preserve">: </w:t>
                            </w:r>
                            <w:r w:rsidR="00E658A5">
                              <w:rPr>
                                <w:i/>
                                <w:iCs/>
                                <w:sz w:val="18"/>
                                <w:szCs w:val="18"/>
                              </w:rPr>
                              <w:t xml:space="preserve">Flight Data </w:t>
                            </w:r>
                            <w:r>
                              <w:rPr>
                                <w:i/>
                                <w:iCs/>
                                <w:sz w:val="18"/>
                                <w:szCs w:val="18"/>
                              </w:rPr>
                              <w:t>Overlay</w:t>
                            </w:r>
                            <w:r w:rsidRPr="00D53812">
                              <w:rPr>
                                <w:i/>
                                <w:iCs/>
                                <w:sz w:val="18"/>
                                <w:szCs w:val="18"/>
                              </w:rPr>
                              <w:t xml:space="preserv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55E7E6" id="Text Box 262" o:spid="_x0000_s1221" type="#_x0000_t202" style="position:absolute;margin-left:361.8pt;margin-top:206.95pt;width:101pt;height:31.1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" fillcolor="white [3201]" stroked="f" strokeweight=".5pt">
                <v:textbox>
                  <w:txbxContent>
                    <w:p w14:paraId="2A7B4102" w14:textId="2F1709A0" w:rsidR="00B73461" w:rsidRPr="00D53812" w:rsidRDefault="00B73461" w:rsidP="00B73461">
                      <w:pPr>
                        <w:jc w:val="center"/>
                        <w:rPr>
                          <w:i/>
                          <w:iCs/>
                          <w:sz w:val="18"/>
                          <w:szCs w:val="18"/>
                        </w:rPr>
                      </w:pPr>
                      <w:r w:rsidRPr="00D53812">
                        <w:rPr>
                          <w:i/>
                          <w:iCs/>
                          <w:sz w:val="18"/>
                          <w:szCs w:val="18"/>
                        </w:rPr>
                        <w:t>Figure</w:t>
                      </w:r>
                      <w:r>
                        <w:rPr>
                          <w:i/>
                          <w:iCs/>
                          <w:sz w:val="18"/>
                          <w:szCs w:val="18"/>
                        </w:rPr>
                        <w:t xml:space="preserve"> 4</w:t>
                      </w:r>
                      <w:r w:rsidR="00E658A5">
                        <w:rPr>
                          <w:i/>
                          <w:iCs/>
                          <w:sz w:val="18"/>
                          <w:szCs w:val="18"/>
                        </w:rPr>
                        <w:t>8</w:t>
                      </w:r>
                      <w:r w:rsidRPr="00D53812">
                        <w:rPr>
                          <w:i/>
                          <w:iCs/>
                          <w:sz w:val="18"/>
                          <w:szCs w:val="18"/>
                        </w:rPr>
                        <w:t xml:space="preserve">: </w:t>
                      </w:r>
                      <w:r w:rsidR="00E658A5">
                        <w:rPr>
                          <w:i/>
                          <w:iCs/>
                          <w:sz w:val="18"/>
                          <w:szCs w:val="18"/>
                        </w:rPr>
                        <w:t xml:space="preserve">Flight Data </w:t>
                      </w:r>
                      <w:r>
                        <w:rPr>
                          <w:i/>
                          <w:iCs/>
                          <w:sz w:val="18"/>
                          <w:szCs w:val="18"/>
                        </w:rPr>
                        <w:t>Overlay</w:t>
                      </w:r>
                      <w:r w:rsidRPr="00D53812">
                        <w:rPr>
                          <w:i/>
                          <w:iCs/>
                          <w:sz w:val="18"/>
                          <w:szCs w:val="18"/>
                        </w:rPr>
                        <w:t xml:space="preserve"> Mockup </w:t>
                      </w:r>
                      <w:r>
                        <w:rPr>
                          <w:i/>
                          <w:iCs/>
                          <w:sz w:val="18"/>
                          <w:szCs w:val="18"/>
                        </w:rPr>
                        <w:t>2</w:t>
                      </w:r>
                    </w:p>
                  </w:txbxContent>
                </v:textbox>
              </v:shape>
            </w:pict>
          </mc:Fallback>
        </mc:AlternateContent>
      </w:r>
      <w:r w:rsidRPr="00B73461">
        <mc:AlternateContent>
          <mc:Choice Requires="wps">
            <w:drawing>
              <wp:anchor distT="0" distB="0" distL="114300" distR="114300" simplePos="0" relativeHeight="251919360" behindDoc="0" locked="0" layoutInCell="1" allowOverlap="1" wp14:anchorId="380523B0" wp14:editId="0E88A531">
                <wp:simplePos x="0" y="0"/>
                <wp:positionH relativeFrom="column">
                  <wp:posOffset>1503045</wp:posOffset>
                </wp:positionH>
                <wp:positionV relativeFrom="paragraph">
                  <wp:posOffset>2628900</wp:posOffset>
                </wp:positionV>
                <wp:extent cx="1282700" cy="395605"/>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7D257D1" w14:textId="323AA6E1" w:rsidR="00B73461" w:rsidRPr="00D53812" w:rsidRDefault="00B73461" w:rsidP="00B73461">
                            <w:pPr>
                              <w:jc w:val="center"/>
                              <w:rPr>
                                <w:i/>
                                <w:iCs/>
                                <w:sz w:val="18"/>
                                <w:szCs w:val="18"/>
                              </w:rPr>
                            </w:pPr>
                            <w:r w:rsidRPr="00D53812">
                              <w:rPr>
                                <w:i/>
                                <w:iCs/>
                                <w:sz w:val="18"/>
                                <w:szCs w:val="18"/>
                              </w:rPr>
                              <w:t>Figure</w:t>
                            </w:r>
                            <w:r>
                              <w:rPr>
                                <w:i/>
                                <w:iCs/>
                                <w:sz w:val="18"/>
                                <w:szCs w:val="18"/>
                              </w:rPr>
                              <w:t xml:space="preserve"> 4</w:t>
                            </w:r>
                            <w:r>
                              <w:rPr>
                                <w:i/>
                                <w:iCs/>
                                <w:sz w:val="18"/>
                                <w:szCs w:val="18"/>
                              </w:rPr>
                              <w:t>6</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0523B0" id="Text Box 257" o:spid="_x0000_s1222" type="#_x0000_t202" style="position:absolute;margin-left:118.35pt;margin-top:207pt;width:101pt;height:31.1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" fillcolor="white [3201]" stroked="f" strokeweight=".5pt">
                <v:textbox>
                  <w:txbxContent>
                    <w:p w14:paraId="67D257D1" w14:textId="323AA6E1" w:rsidR="00B73461" w:rsidRPr="00D53812" w:rsidRDefault="00B73461" w:rsidP="00B73461">
                      <w:pPr>
                        <w:jc w:val="center"/>
                        <w:rPr>
                          <w:i/>
                          <w:iCs/>
                          <w:sz w:val="18"/>
                          <w:szCs w:val="18"/>
                        </w:rPr>
                      </w:pPr>
                      <w:r w:rsidRPr="00D53812">
                        <w:rPr>
                          <w:i/>
                          <w:iCs/>
                          <w:sz w:val="18"/>
                          <w:szCs w:val="18"/>
                        </w:rPr>
                        <w:t>Figure</w:t>
                      </w:r>
                      <w:r>
                        <w:rPr>
                          <w:i/>
                          <w:iCs/>
                          <w:sz w:val="18"/>
                          <w:szCs w:val="18"/>
                        </w:rPr>
                        <w:t xml:space="preserve"> 4</w:t>
                      </w:r>
                      <w:r>
                        <w:rPr>
                          <w:i/>
                          <w:iCs/>
                          <w:sz w:val="18"/>
                          <w:szCs w:val="18"/>
                        </w:rPr>
                        <w:t>6</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2</w:t>
                      </w:r>
                    </w:p>
                  </w:txbxContent>
                </v:textbox>
              </v:shape>
            </w:pict>
          </mc:Fallback>
        </mc:AlternateContent>
      </w:r>
      <w:r w:rsidRPr="00B73461">
        <mc:AlternateContent>
          <mc:Choice Requires="wps">
            <w:drawing>
              <wp:anchor distT="0" distB="0" distL="114300" distR="114300" simplePos="0" relativeHeight="251920384" behindDoc="0" locked="0" layoutInCell="1" allowOverlap="1" wp14:anchorId="2E5E185D" wp14:editId="2B360678">
                <wp:simplePos x="0" y="0"/>
                <wp:positionH relativeFrom="column">
                  <wp:posOffset>0</wp:posOffset>
                </wp:positionH>
                <wp:positionV relativeFrom="paragraph">
                  <wp:posOffset>2628900</wp:posOffset>
                </wp:positionV>
                <wp:extent cx="1282700" cy="395605"/>
                <wp:effectExtent l="0" t="0" r="0" b="0"/>
                <wp:wrapNone/>
                <wp:docPr id="258" name="Text Box 258"/>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407D58ED" w14:textId="63572323" w:rsidR="00B73461" w:rsidRPr="00D53812" w:rsidRDefault="00B73461" w:rsidP="00B73461">
                            <w:pPr>
                              <w:jc w:val="center"/>
                              <w:rPr>
                                <w:i/>
                                <w:iCs/>
                                <w:sz w:val="18"/>
                                <w:szCs w:val="18"/>
                              </w:rPr>
                            </w:pPr>
                            <w:r w:rsidRPr="00D53812">
                              <w:rPr>
                                <w:i/>
                                <w:iCs/>
                                <w:sz w:val="18"/>
                                <w:szCs w:val="18"/>
                              </w:rPr>
                              <w:t xml:space="preserve">Figure </w:t>
                            </w:r>
                            <w:r>
                              <w:rPr>
                                <w:i/>
                                <w:iCs/>
                                <w:sz w:val="18"/>
                                <w:szCs w:val="18"/>
                              </w:rPr>
                              <w:t>4</w:t>
                            </w:r>
                            <w:r>
                              <w:rPr>
                                <w:i/>
                                <w:iCs/>
                                <w:sz w:val="18"/>
                                <w:szCs w:val="18"/>
                              </w:rPr>
                              <w:t>5</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5E185D" id="Text Box 258" o:spid="_x0000_s1223" type="#_x0000_t202" style="position:absolute;margin-left:0;margin-top:207pt;width:101pt;height:31.15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" fillcolor="white [3201]" stroked="f" strokeweight=".5pt">
                <v:textbox>
                  <w:txbxContent>
                    <w:p w14:paraId="407D58ED" w14:textId="63572323" w:rsidR="00B73461" w:rsidRPr="00D53812" w:rsidRDefault="00B73461" w:rsidP="00B73461">
                      <w:pPr>
                        <w:jc w:val="center"/>
                        <w:rPr>
                          <w:i/>
                          <w:iCs/>
                          <w:sz w:val="18"/>
                          <w:szCs w:val="18"/>
                        </w:rPr>
                      </w:pPr>
                      <w:r w:rsidRPr="00D53812">
                        <w:rPr>
                          <w:i/>
                          <w:iCs/>
                          <w:sz w:val="18"/>
                          <w:szCs w:val="18"/>
                        </w:rPr>
                        <w:t xml:space="preserve">Figure </w:t>
                      </w:r>
                      <w:r>
                        <w:rPr>
                          <w:i/>
                          <w:iCs/>
                          <w:sz w:val="18"/>
                          <w:szCs w:val="18"/>
                        </w:rPr>
                        <w:t>4</w:t>
                      </w:r>
                      <w:r>
                        <w:rPr>
                          <w:i/>
                          <w:iCs/>
                          <w:sz w:val="18"/>
                          <w:szCs w:val="18"/>
                        </w:rPr>
                        <w:t>5</w:t>
                      </w:r>
                      <w:r w:rsidRPr="00D53812">
                        <w:rPr>
                          <w:i/>
                          <w:iCs/>
                          <w:sz w:val="18"/>
                          <w:szCs w:val="18"/>
                        </w:rPr>
                        <w:t xml:space="preserve">: </w:t>
                      </w:r>
                      <w:r>
                        <w:rPr>
                          <w:i/>
                          <w:iCs/>
                          <w:sz w:val="18"/>
                          <w:szCs w:val="18"/>
                        </w:rPr>
                        <w:t>Search Overlay</w:t>
                      </w:r>
                      <w:r w:rsidRPr="00D53812">
                        <w:rPr>
                          <w:i/>
                          <w:iCs/>
                          <w:sz w:val="18"/>
                          <w:szCs w:val="18"/>
                        </w:rPr>
                        <w:t xml:space="preserve"> Mockup </w:t>
                      </w:r>
                      <w:r>
                        <w:rPr>
                          <w:i/>
                          <w:iCs/>
                          <w:sz w:val="18"/>
                          <w:szCs w:val="18"/>
                        </w:rPr>
                        <w:t>1</w:t>
                      </w:r>
                    </w:p>
                  </w:txbxContent>
                </v:textbox>
              </v:shape>
            </w:pict>
          </mc:Fallback>
        </mc:AlternateContent>
      </w:r>
      <w:r>
        <w:rPr>
          <w:noProof/>
        </w:rPr>
        <w:drawing>
          <wp:anchor distT="0" distB="0" distL="114300" distR="114300" simplePos="0" relativeHeight="251921408" behindDoc="0" locked="0" layoutInCell="1" allowOverlap="1" wp14:anchorId="14228BDD" wp14:editId="52A2EFE0">
            <wp:simplePos x="0" y="0"/>
            <wp:positionH relativeFrom="column">
              <wp:posOffset>3063240</wp:posOffset>
            </wp:positionH>
            <wp:positionV relativeFrom="paragraph">
              <wp:posOffset>0</wp:posOffset>
            </wp:positionV>
            <wp:extent cx="1282700" cy="2581910"/>
            <wp:effectExtent l="0" t="0" r="0" b="0"/>
            <wp:wrapSquare wrapText="bothSides"/>
            <wp:docPr id="260" name="Picture 26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FlightData1.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282700" cy="258191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17312" behindDoc="0" locked="0" layoutInCell="1" allowOverlap="1" wp14:anchorId="720D0C08" wp14:editId="4FD94CC0">
            <wp:simplePos x="0" y="0"/>
            <wp:positionH relativeFrom="column">
              <wp:posOffset>1530350</wp:posOffset>
            </wp:positionH>
            <wp:positionV relativeFrom="paragraph">
              <wp:posOffset>0</wp:posOffset>
            </wp:positionV>
            <wp:extent cx="1283970" cy="2602865"/>
            <wp:effectExtent l="0" t="0" r="0" b="635"/>
            <wp:wrapSquare wrapText="bothSides"/>
            <wp:docPr id="256" name="Picture 2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Search2.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283970" cy="260286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16288" behindDoc="0" locked="0" layoutInCell="1" allowOverlap="1" wp14:anchorId="68EB13F6" wp14:editId="5E623C90">
            <wp:simplePos x="0" y="0"/>
            <wp:positionH relativeFrom="column">
              <wp:posOffset>-1270</wp:posOffset>
            </wp:positionH>
            <wp:positionV relativeFrom="paragraph">
              <wp:posOffset>0</wp:posOffset>
            </wp:positionV>
            <wp:extent cx="1283970" cy="2602865"/>
            <wp:effectExtent l="0" t="0" r="0" b="635"/>
            <wp:wrapSquare wrapText="bothSides"/>
            <wp:docPr id="255" name="Picture 2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Search1.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83970" cy="2602865"/>
                    </a:xfrm>
                    <a:prstGeom prst="rect">
                      <a:avLst/>
                    </a:prstGeom>
                  </pic:spPr>
                </pic:pic>
              </a:graphicData>
            </a:graphic>
            <wp14:sizeRelH relativeFrom="page">
              <wp14:pctWidth>0</wp14:pctWidth>
            </wp14:sizeRelH>
            <wp14:sizeRelV relativeFrom="page">
              <wp14:pctHeight>0</wp14:pctHeight>
            </wp14:sizeRelV>
          </wp:anchor>
        </w:drawing>
      </w:r>
    </w:p>
    <w:p w14:paraId="38441C3A" w14:textId="3D37FA12" w:rsidR="00B73461" w:rsidRDefault="00B73461" w:rsidP="0050685A"/>
    <w:p w14:paraId="7AB9A773" w14:textId="73B69BEB" w:rsidR="00B73461" w:rsidRDefault="00B73461" w:rsidP="0050685A"/>
    <w:p w14:paraId="4A034805" w14:textId="7C77E894" w:rsidR="00065890" w:rsidRDefault="00065890" w:rsidP="0050685A"/>
    <w:p w14:paraId="3787992D" w14:textId="18E99776" w:rsidR="00065890" w:rsidRDefault="00065890" w:rsidP="0050685A"/>
    <w:p w14:paraId="2E320A45" w14:textId="7AEFE21E" w:rsidR="00065890" w:rsidRDefault="00065890" w:rsidP="00065890">
      <w:r w:rsidRPr="00F11CE3">
        <w:rPr>
          <w:color w:val="2F5496" w:themeColor="accent1" w:themeShade="BF"/>
        </w:rPr>
        <w:t>3.2.</w:t>
      </w:r>
      <w:r>
        <w:rPr>
          <w:color w:val="2F5496" w:themeColor="accent1" w:themeShade="BF"/>
        </w:rPr>
        <w:t>3.</w:t>
      </w:r>
      <w:r w:rsidR="00B73461">
        <w:rPr>
          <w:color w:val="2F5496" w:themeColor="accent1" w:themeShade="BF"/>
        </w:rPr>
        <w:t>7</w:t>
      </w:r>
      <w:r w:rsidRPr="00F11CE3">
        <w:rPr>
          <w:color w:val="2F5496" w:themeColor="accent1" w:themeShade="BF"/>
        </w:rPr>
        <w:t xml:space="preserve"> </w:t>
      </w:r>
      <w:r>
        <w:rPr>
          <w:color w:val="2F5496" w:themeColor="accent1" w:themeShade="BF"/>
        </w:rPr>
        <w:t>Augmented Reality Page</w:t>
      </w:r>
      <w:r>
        <w:rPr>
          <w:color w:val="2F5496" w:themeColor="accent1" w:themeShade="BF"/>
        </w:rPr>
        <w:t xml:space="preserve"> Mockup</w:t>
      </w:r>
    </w:p>
    <w:p w14:paraId="3234C9E4" w14:textId="397A8692" w:rsidR="00065890" w:rsidRDefault="00065890" w:rsidP="0050685A"/>
    <w:p w14:paraId="523C3DBD" w14:textId="68E5F54C" w:rsidR="004A6212" w:rsidRDefault="004A6212" w:rsidP="0050685A">
      <w:r w:rsidRPr="00574050">
        <w:rPr>
          <w:highlight w:val="yellow"/>
        </w:rPr>
        <w:t>&lt; To be written &gt;</w:t>
      </w:r>
      <w:r w:rsidR="00BE4032">
        <w:t xml:space="preserve"> Change Images</w:t>
      </w:r>
    </w:p>
    <w:p w14:paraId="2B302E85" w14:textId="373CC158" w:rsidR="00BE4032" w:rsidRDefault="00BE4032" w:rsidP="0050685A"/>
    <w:p w14:paraId="10C813F8" w14:textId="43D0A65B" w:rsidR="00BE4032" w:rsidRDefault="009D5401" w:rsidP="0050685A">
      <w:r>
        <w:rPr>
          <w:noProof/>
        </w:rPr>
        <mc:AlternateContent>
          <mc:Choice Requires="wpg">
            <w:drawing>
              <wp:anchor distT="0" distB="0" distL="114300" distR="114300" simplePos="0" relativeHeight="251939840" behindDoc="0" locked="0" layoutInCell="1" allowOverlap="1" wp14:anchorId="368ACF52" wp14:editId="2736D329">
                <wp:simplePos x="0" y="0"/>
                <wp:positionH relativeFrom="column">
                  <wp:posOffset>0</wp:posOffset>
                </wp:positionH>
                <wp:positionV relativeFrom="paragraph">
                  <wp:posOffset>240833</wp:posOffset>
                </wp:positionV>
                <wp:extent cx="5881550" cy="2627666"/>
                <wp:effectExtent l="0" t="0" r="0" b="1270"/>
                <wp:wrapSquare wrapText="bothSides"/>
                <wp:docPr id="276" name="Group 276"/>
                <wp:cNvGraphicFramePr/>
                <a:graphic xmlns:a="http://schemas.openxmlformats.org/drawingml/2006/main">
                  <a:graphicData uri="http://schemas.microsoft.com/office/word/2010/wordprocessingGroup">
                    <wpg:wgp>
                      <wpg:cNvGrpSpPr/>
                      <wpg:grpSpPr>
                        <a:xfrm>
                          <a:off x="0" y="0"/>
                          <a:ext cx="5881550" cy="2627666"/>
                          <a:chOff x="0" y="0"/>
                          <a:chExt cx="5881550" cy="2627666"/>
                        </a:xfrm>
                      </wpg:grpSpPr>
                      <pic:pic xmlns:pic="http://schemas.openxmlformats.org/drawingml/2006/picture">
                        <pic:nvPicPr>
                          <pic:cNvPr id="272" name="Picture 272" descr="A close up of a sign&#10;&#10;Description automatically generated"/>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1282700" cy="2624455"/>
                          </a:xfrm>
                          <a:prstGeom prst="rect">
                            <a:avLst/>
                          </a:prstGeom>
                        </pic:spPr>
                      </pic:pic>
                      <pic:pic xmlns:pic="http://schemas.openxmlformats.org/drawingml/2006/picture">
                        <pic:nvPicPr>
                          <pic:cNvPr id="273" name="Picture 273" descr="A sign on the side of a building&#10;&#10;Description automatically generated"/>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3065253" y="0"/>
                            <a:ext cx="1272540" cy="2604135"/>
                          </a:xfrm>
                          <a:prstGeom prst="rect">
                            <a:avLst/>
                          </a:prstGeom>
                        </pic:spPr>
                      </pic:pic>
                      <pic:pic xmlns:pic="http://schemas.openxmlformats.org/drawingml/2006/picture">
                        <pic:nvPicPr>
                          <pic:cNvPr id="274" name="Picture 274" descr="A picture containing grass, outdoor, fence, building&#10;&#10;Description automatically generated"/>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1541253" y="5751"/>
                            <a:ext cx="1272540" cy="2604135"/>
                          </a:xfrm>
                          <a:prstGeom prst="rect">
                            <a:avLst/>
                          </a:prstGeom>
                        </pic:spPr>
                      </pic:pic>
                      <pic:pic xmlns:pic="http://schemas.openxmlformats.org/drawingml/2006/picture">
                        <pic:nvPicPr>
                          <pic:cNvPr id="275" name="Picture 275" descr="A picture containing grass, outdoor, fence, building&#10;&#10;Description automatically generated"/>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4600755" y="5751"/>
                            <a:ext cx="1280795" cy="2621915"/>
                          </a:xfrm>
                          <a:prstGeom prst="rect">
                            <a:avLst/>
                          </a:prstGeom>
                        </pic:spPr>
                      </pic:pic>
                    </wpg:wgp>
                  </a:graphicData>
                </a:graphic>
              </wp:anchor>
            </w:drawing>
          </mc:Choice>
          <mc:Fallback>
            <w:pict>
              <v:group w14:anchorId="7FBA0BE0" id="Group 276" o:spid="_x0000_s1026" style="position:absolute;margin-left:0;margin-top:18.95pt;width:463.1pt;height:206.9pt;z-index:251939840" coordsize="58815,26276"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">
                <v:shape id="Picture 272" o:spid="_x0000_s1027" type="#_x0000_t75" alt="A close up of a sign&#10;&#10;Description automatically generated" style="position:absolute;width:12827;height:262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">
                  <v:imagedata r:id="rId115" o:title="A close up of a sign&#10;&#10;Description automatically generated"/>
                </v:shape>
                <v:shape id="Picture 273" o:spid="_x0000_s1028" type="#_x0000_t75" alt="A sign on the side of a building&#10;&#10;Description automatically generated" style="position:absolute;left:30652;width:12725;height:260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">
                  <v:imagedata r:id="rId116" o:title="A sign on the side of a building&#10;&#10;Description automatically generated"/>
                </v:shape>
                <v:shape id="Picture 274" o:spid="_x0000_s1029" type="#_x0000_t75" alt="A picture containing grass, outdoor, fence, building&#10;&#10;Description automatically generated" style="position:absolute;left:15412;top:57;width:12725;height:260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">
                  <v:imagedata r:id="rId117" o:title="A picture containing grass, outdoor, fence, building&#10;&#10;Description automatically generated"/>
                </v:shape>
                <v:shape id="Picture 275" o:spid="_x0000_s1030" type="#_x0000_t75" alt="A picture containing grass, outdoor, fence, building&#10;&#10;Description automatically generated" style="position:absolute;left:46007;top:57;width:12808;height:262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">
                  <v:imagedata r:id="rId118" o:title="A picture containing grass, outdoor, fence, building&#10;&#10;Description automatically generated"/>
                </v:shape>
                <w10:wrap type="square"/>
              </v:group>
            </w:pict>
          </mc:Fallback>
        </mc:AlternateContent>
      </w:r>
    </w:p>
    <w:p w14:paraId="1BFD89AD" w14:textId="53D5A3C4" w:rsidR="00BE4032" w:rsidRDefault="009D5401" w:rsidP="0050685A">
      <w:r w:rsidRPr="00BE4032">
        <mc:AlternateContent>
          <mc:Choice Requires="wps">
            <w:drawing>
              <wp:anchor distT="0" distB="0" distL="114300" distR="114300" simplePos="0" relativeHeight="251931648" behindDoc="0" locked="0" layoutInCell="1" allowOverlap="1" wp14:anchorId="69AD147D" wp14:editId="4342307A">
                <wp:simplePos x="0" y="0"/>
                <wp:positionH relativeFrom="column">
                  <wp:posOffset>1539875</wp:posOffset>
                </wp:positionH>
                <wp:positionV relativeFrom="paragraph">
                  <wp:posOffset>2720975</wp:posOffset>
                </wp:positionV>
                <wp:extent cx="1282700" cy="395605"/>
                <wp:effectExtent l="0" t="0" r="0" b="0"/>
                <wp:wrapNone/>
                <wp:docPr id="268" name="Text Box 268"/>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1A68DABE" w14:textId="7DE840F0" w:rsidR="00BE4032" w:rsidRPr="00D53812" w:rsidRDefault="00BE4032" w:rsidP="00BE4032">
                            <w:pPr>
                              <w:jc w:val="center"/>
                              <w:rPr>
                                <w:i/>
                                <w:iCs/>
                                <w:sz w:val="18"/>
                                <w:szCs w:val="18"/>
                              </w:rPr>
                            </w:pPr>
                            <w:r w:rsidRPr="00D53812">
                              <w:rPr>
                                <w:i/>
                                <w:iCs/>
                                <w:sz w:val="18"/>
                                <w:szCs w:val="18"/>
                              </w:rPr>
                              <w:t>Figure</w:t>
                            </w:r>
                            <w:r>
                              <w:rPr>
                                <w:i/>
                                <w:iCs/>
                                <w:sz w:val="18"/>
                                <w:szCs w:val="18"/>
                              </w:rPr>
                              <w:t xml:space="preserve"> </w:t>
                            </w:r>
                            <w:r>
                              <w:rPr>
                                <w:i/>
                                <w:iCs/>
                                <w:sz w:val="18"/>
                                <w:szCs w:val="18"/>
                              </w:rPr>
                              <w:t>50</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AD147D" id="Text Box 268" o:spid="_x0000_s1224" type="#_x0000_t202" style="position:absolute;margin-left:121.25pt;margin-top:214.25pt;width:101pt;height:31.1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" fillcolor="white [3201]" stroked="f" strokeweight=".5pt">
                <v:textbox>
                  <w:txbxContent>
                    <w:p w14:paraId="1A68DABE" w14:textId="7DE840F0" w:rsidR="00BE4032" w:rsidRPr="00D53812" w:rsidRDefault="00BE4032" w:rsidP="00BE4032">
                      <w:pPr>
                        <w:jc w:val="center"/>
                        <w:rPr>
                          <w:i/>
                          <w:iCs/>
                          <w:sz w:val="18"/>
                          <w:szCs w:val="18"/>
                        </w:rPr>
                      </w:pPr>
                      <w:r w:rsidRPr="00D53812">
                        <w:rPr>
                          <w:i/>
                          <w:iCs/>
                          <w:sz w:val="18"/>
                          <w:szCs w:val="18"/>
                        </w:rPr>
                        <w:t>Figure</w:t>
                      </w:r>
                      <w:r>
                        <w:rPr>
                          <w:i/>
                          <w:iCs/>
                          <w:sz w:val="18"/>
                          <w:szCs w:val="18"/>
                        </w:rPr>
                        <w:t xml:space="preserve"> </w:t>
                      </w:r>
                      <w:r>
                        <w:rPr>
                          <w:i/>
                          <w:iCs/>
                          <w:sz w:val="18"/>
                          <w:szCs w:val="18"/>
                        </w:rPr>
                        <w:t>50</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2</w:t>
                      </w:r>
                    </w:p>
                  </w:txbxContent>
                </v:textbox>
              </v:shape>
            </w:pict>
          </mc:Fallback>
        </mc:AlternateContent>
      </w:r>
      <w:r w:rsidRPr="00BE4032">
        <mc:AlternateContent>
          <mc:Choice Requires="wps">
            <w:drawing>
              <wp:anchor distT="0" distB="0" distL="114300" distR="114300" simplePos="0" relativeHeight="251934720" behindDoc="0" locked="0" layoutInCell="1" allowOverlap="1" wp14:anchorId="69D45425" wp14:editId="5D4A82B9">
                <wp:simplePos x="0" y="0"/>
                <wp:positionH relativeFrom="column">
                  <wp:posOffset>3068955</wp:posOffset>
                </wp:positionH>
                <wp:positionV relativeFrom="paragraph">
                  <wp:posOffset>2724785</wp:posOffset>
                </wp:positionV>
                <wp:extent cx="1282700" cy="395605"/>
                <wp:effectExtent l="0" t="0" r="0" b="0"/>
                <wp:wrapNone/>
                <wp:docPr id="271" name="Text Box 271"/>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3EC351B6" w14:textId="3513CFD2" w:rsidR="00BE4032" w:rsidRPr="00D53812" w:rsidRDefault="00BE4032" w:rsidP="00BE4032">
                            <w:pPr>
                              <w:jc w:val="center"/>
                              <w:rPr>
                                <w:i/>
                                <w:iCs/>
                                <w:sz w:val="18"/>
                                <w:szCs w:val="18"/>
                              </w:rPr>
                            </w:pPr>
                            <w:r w:rsidRPr="00D53812">
                              <w:rPr>
                                <w:i/>
                                <w:iCs/>
                                <w:sz w:val="18"/>
                                <w:szCs w:val="18"/>
                              </w:rPr>
                              <w:t xml:space="preserve">Figure </w:t>
                            </w:r>
                            <w:r>
                              <w:rPr>
                                <w:i/>
                                <w:iCs/>
                                <w:sz w:val="18"/>
                                <w:szCs w:val="18"/>
                              </w:rPr>
                              <w:t>51</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D45425" id="Text Box 271" o:spid="_x0000_s1225" type="#_x0000_t202" style="position:absolute;margin-left:241.65pt;margin-top:214.55pt;width:101pt;height:31.1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" fillcolor="white [3201]" stroked="f" strokeweight=".5pt">
                <v:textbox>
                  <w:txbxContent>
                    <w:p w14:paraId="3EC351B6" w14:textId="3513CFD2" w:rsidR="00BE4032" w:rsidRPr="00D53812" w:rsidRDefault="00BE4032" w:rsidP="00BE4032">
                      <w:pPr>
                        <w:jc w:val="center"/>
                        <w:rPr>
                          <w:i/>
                          <w:iCs/>
                          <w:sz w:val="18"/>
                          <w:szCs w:val="18"/>
                        </w:rPr>
                      </w:pPr>
                      <w:r w:rsidRPr="00D53812">
                        <w:rPr>
                          <w:i/>
                          <w:iCs/>
                          <w:sz w:val="18"/>
                          <w:szCs w:val="18"/>
                        </w:rPr>
                        <w:t xml:space="preserve">Figure </w:t>
                      </w:r>
                      <w:r>
                        <w:rPr>
                          <w:i/>
                          <w:iCs/>
                          <w:sz w:val="18"/>
                          <w:szCs w:val="18"/>
                        </w:rPr>
                        <w:t>51</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3</w:t>
                      </w:r>
                    </w:p>
                  </w:txbxContent>
                </v:textbox>
              </v:shape>
            </w:pict>
          </mc:Fallback>
        </mc:AlternateContent>
      </w:r>
      <w:r w:rsidRPr="00BE4032">
        <mc:AlternateContent>
          <mc:Choice Requires="wps">
            <w:drawing>
              <wp:anchor distT="0" distB="0" distL="114300" distR="114300" simplePos="0" relativeHeight="251933696" behindDoc="0" locked="0" layoutInCell="1" allowOverlap="1" wp14:anchorId="5A196E9B" wp14:editId="71116596">
                <wp:simplePos x="0" y="0"/>
                <wp:positionH relativeFrom="column">
                  <wp:posOffset>4603115</wp:posOffset>
                </wp:positionH>
                <wp:positionV relativeFrom="paragraph">
                  <wp:posOffset>2726690</wp:posOffset>
                </wp:positionV>
                <wp:extent cx="1282700" cy="395605"/>
                <wp:effectExtent l="0" t="0" r="0" b="0"/>
                <wp:wrapNone/>
                <wp:docPr id="270" name="Text Box 270"/>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379AF47D" w14:textId="02678409" w:rsidR="00BE4032" w:rsidRPr="00D53812" w:rsidRDefault="00BE4032" w:rsidP="00BE4032">
                            <w:pPr>
                              <w:jc w:val="center"/>
                              <w:rPr>
                                <w:i/>
                                <w:iCs/>
                                <w:sz w:val="18"/>
                                <w:szCs w:val="18"/>
                              </w:rPr>
                            </w:pPr>
                            <w:r w:rsidRPr="00D53812">
                              <w:rPr>
                                <w:i/>
                                <w:iCs/>
                                <w:sz w:val="18"/>
                                <w:szCs w:val="18"/>
                              </w:rPr>
                              <w:t>Figure</w:t>
                            </w:r>
                            <w:r>
                              <w:rPr>
                                <w:i/>
                                <w:iCs/>
                                <w:sz w:val="18"/>
                                <w:szCs w:val="18"/>
                              </w:rPr>
                              <w:t xml:space="preserve"> </w:t>
                            </w:r>
                            <w:r>
                              <w:rPr>
                                <w:i/>
                                <w:iCs/>
                                <w:sz w:val="18"/>
                                <w:szCs w:val="18"/>
                              </w:rPr>
                              <w:t>52</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196E9B" id="Text Box 270" o:spid="_x0000_s1226" type="#_x0000_t202" style="position:absolute;margin-left:362.45pt;margin-top:214.7pt;width:101pt;height:31.1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" fillcolor="white [3201]" stroked="f" strokeweight=".5pt">
                <v:textbox>
                  <w:txbxContent>
                    <w:p w14:paraId="379AF47D" w14:textId="02678409" w:rsidR="00BE4032" w:rsidRPr="00D53812" w:rsidRDefault="00BE4032" w:rsidP="00BE4032">
                      <w:pPr>
                        <w:jc w:val="center"/>
                        <w:rPr>
                          <w:i/>
                          <w:iCs/>
                          <w:sz w:val="18"/>
                          <w:szCs w:val="18"/>
                        </w:rPr>
                      </w:pPr>
                      <w:r w:rsidRPr="00D53812">
                        <w:rPr>
                          <w:i/>
                          <w:iCs/>
                          <w:sz w:val="18"/>
                          <w:szCs w:val="18"/>
                        </w:rPr>
                        <w:t>Figure</w:t>
                      </w:r>
                      <w:r>
                        <w:rPr>
                          <w:i/>
                          <w:iCs/>
                          <w:sz w:val="18"/>
                          <w:szCs w:val="18"/>
                        </w:rPr>
                        <w:t xml:space="preserve"> </w:t>
                      </w:r>
                      <w:r>
                        <w:rPr>
                          <w:i/>
                          <w:iCs/>
                          <w:sz w:val="18"/>
                          <w:szCs w:val="18"/>
                        </w:rPr>
                        <w:t>52</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4</w:t>
                      </w:r>
                    </w:p>
                  </w:txbxContent>
                </v:textbox>
              </v:shape>
            </w:pict>
          </mc:Fallback>
        </mc:AlternateContent>
      </w:r>
      <w:r w:rsidRPr="00BE4032">
        <mc:AlternateContent>
          <mc:Choice Requires="wps">
            <w:drawing>
              <wp:anchor distT="0" distB="0" distL="114300" distR="114300" simplePos="0" relativeHeight="251932672" behindDoc="0" locked="0" layoutInCell="1" allowOverlap="1" wp14:anchorId="5707C7DD" wp14:editId="43731D3C">
                <wp:simplePos x="0" y="0"/>
                <wp:positionH relativeFrom="column">
                  <wp:posOffset>8255</wp:posOffset>
                </wp:positionH>
                <wp:positionV relativeFrom="paragraph">
                  <wp:posOffset>2727325</wp:posOffset>
                </wp:positionV>
                <wp:extent cx="1282700" cy="395605"/>
                <wp:effectExtent l="0" t="0" r="0" b="0"/>
                <wp:wrapNone/>
                <wp:docPr id="269" name="Text Box 269"/>
                <wp:cNvGraphicFramePr/>
                <a:graphic xmlns:a="http://schemas.openxmlformats.org/drawingml/2006/main">
                  <a:graphicData uri="http://schemas.microsoft.com/office/word/2010/wordprocessingShape">
                    <wps:wsp>
                      <wps:cNvSpPr txBox="1"/>
                      <wps:spPr>
                        <a:xfrm>
                          <a:off x="0" y="0"/>
                          <a:ext cx="1282700" cy="395605"/>
                        </a:xfrm>
                        <a:prstGeom prst="rect">
                          <a:avLst/>
                        </a:prstGeom>
                        <a:solidFill>
                          <a:schemeClr val="lt1"/>
                        </a:solidFill>
                        <a:ln w="6350">
                          <a:noFill/>
                        </a:ln>
                      </wps:spPr>
                      <wps:txbx>
                        <w:txbxContent>
                          <w:p w14:paraId="6004D021" w14:textId="21B6638D" w:rsidR="00BE4032" w:rsidRPr="00D53812" w:rsidRDefault="00BE4032" w:rsidP="00BE4032">
                            <w:pPr>
                              <w:jc w:val="center"/>
                              <w:rPr>
                                <w:i/>
                                <w:iCs/>
                                <w:sz w:val="18"/>
                                <w:szCs w:val="18"/>
                              </w:rPr>
                            </w:pPr>
                            <w:r w:rsidRPr="00D53812">
                              <w:rPr>
                                <w:i/>
                                <w:iCs/>
                                <w:sz w:val="18"/>
                                <w:szCs w:val="18"/>
                              </w:rPr>
                              <w:t xml:space="preserve">Figure </w:t>
                            </w:r>
                            <w:r>
                              <w:rPr>
                                <w:i/>
                                <w:iCs/>
                                <w:sz w:val="18"/>
                                <w:szCs w:val="18"/>
                              </w:rPr>
                              <w:t>4</w:t>
                            </w:r>
                            <w:r>
                              <w:rPr>
                                <w:i/>
                                <w:iCs/>
                                <w:sz w:val="18"/>
                                <w:szCs w:val="18"/>
                              </w:rPr>
                              <w:t>9</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07C7DD" id="Text Box 269" o:spid="_x0000_s1227" type="#_x0000_t202" style="position:absolute;margin-left:.65pt;margin-top:214.75pt;width:101pt;height:31.1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" fillcolor="white [3201]" stroked="f" strokeweight=".5pt">
                <v:textbox>
                  <w:txbxContent>
                    <w:p w14:paraId="6004D021" w14:textId="21B6638D" w:rsidR="00BE4032" w:rsidRPr="00D53812" w:rsidRDefault="00BE4032" w:rsidP="00BE4032">
                      <w:pPr>
                        <w:jc w:val="center"/>
                        <w:rPr>
                          <w:i/>
                          <w:iCs/>
                          <w:sz w:val="18"/>
                          <w:szCs w:val="18"/>
                        </w:rPr>
                      </w:pPr>
                      <w:r w:rsidRPr="00D53812">
                        <w:rPr>
                          <w:i/>
                          <w:iCs/>
                          <w:sz w:val="18"/>
                          <w:szCs w:val="18"/>
                        </w:rPr>
                        <w:t xml:space="preserve">Figure </w:t>
                      </w:r>
                      <w:r>
                        <w:rPr>
                          <w:i/>
                          <w:iCs/>
                          <w:sz w:val="18"/>
                          <w:szCs w:val="18"/>
                        </w:rPr>
                        <w:t>4</w:t>
                      </w:r>
                      <w:r>
                        <w:rPr>
                          <w:i/>
                          <w:iCs/>
                          <w:sz w:val="18"/>
                          <w:szCs w:val="18"/>
                        </w:rPr>
                        <w:t>9</w:t>
                      </w:r>
                      <w:r w:rsidRPr="00D53812">
                        <w:rPr>
                          <w:i/>
                          <w:iCs/>
                          <w:sz w:val="18"/>
                          <w:szCs w:val="18"/>
                        </w:rPr>
                        <w:t xml:space="preserve">: </w:t>
                      </w:r>
                      <w:r>
                        <w:rPr>
                          <w:i/>
                          <w:iCs/>
                          <w:sz w:val="18"/>
                          <w:szCs w:val="18"/>
                        </w:rPr>
                        <w:t>AR Page</w:t>
                      </w:r>
                      <w:r w:rsidRPr="00D53812">
                        <w:rPr>
                          <w:i/>
                          <w:iCs/>
                          <w:sz w:val="18"/>
                          <w:szCs w:val="18"/>
                        </w:rPr>
                        <w:t xml:space="preserve"> Mockup </w:t>
                      </w:r>
                      <w:r>
                        <w:rPr>
                          <w:i/>
                          <w:iCs/>
                          <w:sz w:val="18"/>
                          <w:szCs w:val="18"/>
                        </w:rPr>
                        <w:t>1</w:t>
                      </w:r>
                    </w:p>
                  </w:txbxContent>
                </v:textbox>
              </v:shape>
            </w:pict>
          </mc:Fallback>
        </mc:AlternateContent>
      </w:r>
    </w:p>
    <w:p w14:paraId="175B41AF" w14:textId="0E8C7236" w:rsidR="00BE4032" w:rsidRDefault="00BE4032" w:rsidP="0050685A"/>
    <w:p w14:paraId="74FB1B45" w14:textId="71166939" w:rsidR="00BE4032" w:rsidRDefault="00BE4032" w:rsidP="0050685A"/>
    <w:p w14:paraId="4923075E" w14:textId="4633B3BD" w:rsidR="00BE4032" w:rsidRDefault="00BE4032" w:rsidP="0050685A"/>
    <w:p w14:paraId="74AB32E2" w14:textId="7F5A6C7D" w:rsidR="00BE4032" w:rsidRDefault="00BE4032" w:rsidP="0050685A"/>
    <w:p w14:paraId="38E9723B" w14:textId="6ED0041E" w:rsidR="00BE4032" w:rsidRDefault="00BE4032" w:rsidP="0050685A"/>
    <w:p w14:paraId="3D3AE610" w14:textId="0D3B76D5" w:rsidR="00BE4032" w:rsidRDefault="00BE4032" w:rsidP="0050685A"/>
    <w:p w14:paraId="5D24852F" w14:textId="1ED3EDE5" w:rsidR="00BE4032" w:rsidRDefault="00BE4032" w:rsidP="0050685A"/>
    <w:p w14:paraId="377E2AEC" w14:textId="7E4179B8" w:rsidR="00BE4032" w:rsidRDefault="00BE4032" w:rsidP="0050685A"/>
    <w:p w14:paraId="30E78DD1" w14:textId="12E8D215" w:rsidR="00BE4032" w:rsidRDefault="00BE4032" w:rsidP="0050685A"/>
    <w:p w14:paraId="133113E1" w14:textId="5CD46372" w:rsidR="00BE4032" w:rsidRDefault="00BE4032" w:rsidP="0050685A"/>
    <w:p w14:paraId="5AF7FBE8" w14:textId="7687D7E8" w:rsidR="00BE4032" w:rsidRDefault="00BE4032" w:rsidP="0050685A"/>
    <w:p w14:paraId="5472DD4F" w14:textId="55A10D9E" w:rsidR="00BE4032" w:rsidRDefault="00BE4032" w:rsidP="0050685A"/>
    <w:p w14:paraId="1E945226" w14:textId="3B2036EC" w:rsidR="00BE4032" w:rsidRDefault="00BE4032" w:rsidP="0050685A"/>
    <w:p w14:paraId="5DE7E1A3" w14:textId="23C80541" w:rsidR="00BE4032" w:rsidRDefault="00BE4032" w:rsidP="0050685A"/>
    <w:p w14:paraId="4B7E5CB0" w14:textId="49B6B01E" w:rsidR="00BE4032" w:rsidRDefault="00BE4032" w:rsidP="0050685A"/>
    <w:p w14:paraId="008F431F" w14:textId="130EB609" w:rsidR="00BE4032" w:rsidRDefault="00BE4032" w:rsidP="0050685A"/>
    <w:p w14:paraId="366A2C79" w14:textId="2238DB96" w:rsidR="00BE4032" w:rsidRDefault="00BE4032" w:rsidP="0050685A"/>
    <w:p w14:paraId="7A4CDF82" w14:textId="72276C25" w:rsidR="00BE4032" w:rsidRDefault="00BE4032" w:rsidP="0050685A"/>
    <w:p w14:paraId="6D6CB343" w14:textId="7E25F9DD" w:rsidR="00BE4032" w:rsidRDefault="00BE4032" w:rsidP="0050685A"/>
    <w:p w14:paraId="11EF7C1D" w14:textId="77777777" w:rsidR="00BE4032" w:rsidRPr="001664F1" w:rsidRDefault="00BE4032" w:rsidP="0050685A"/>
    <w:sectPr w:rsidR="00BE4032" w:rsidRPr="001664F1" w:rsidSect="006860A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igh Tower Text">
    <w:panose1 w:val="02040502050506030303"/>
    <w:charset w:val="4D"/>
    <w:family w:val="roman"/>
    <w:pitch w:val="variable"/>
    <w:sig w:usb0="00000003" w:usb1="00000000" w:usb2="00000000" w:usb3="00000000" w:csb0="00000001" w:csb1="00000000"/>
  </w:font>
  <w:font w:name="Rod">
    <w:panose1 w:val="02030509050101010101"/>
    <w:charset w:val="B1"/>
    <w:family w:val="modern"/>
    <w:pitch w:val="fixed"/>
    <w:sig w:usb0="00000803" w:usb1="00000000" w:usb2="00000000" w:usb3="00000000" w:csb0="0000002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13073"/>
    <w:multiLevelType w:val="hybridMultilevel"/>
    <w:tmpl w:val="80C0AFA8"/>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13329B5"/>
    <w:multiLevelType w:val="multilevel"/>
    <w:tmpl w:val="6F4C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413613"/>
    <w:multiLevelType w:val="hybridMultilevel"/>
    <w:tmpl w:val="A3F2F38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D8F5E05"/>
    <w:multiLevelType w:val="multilevel"/>
    <w:tmpl w:val="56F0A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3E01D3"/>
    <w:multiLevelType w:val="multilevel"/>
    <w:tmpl w:val="ADC4D6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845DA2"/>
    <w:multiLevelType w:val="hybridMultilevel"/>
    <w:tmpl w:val="92461A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9EA596F"/>
    <w:multiLevelType w:val="multilevel"/>
    <w:tmpl w:val="A2DAF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F473FE"/>
    <w:multiLevelType w:val="multilevel"/>
    <w:tmpl w:val="4AFC0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234EF0"/>
    <w:multiLevelType w:val="multilevel"/>
    <w:tmpl w:val="4818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84F1DA0"/>
    <w:multiLevelType w:val="multilevel"/>
    <w:tmpl w:val="7130B84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114631"/>
    <w:multiLevelType w:val="multilevel"/>
    <w:tmpl w:val="09CE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9745225"/>
    <w:multiLevelType w:val="hybridMultilevel"/>
    <w:tmpl w:val="2CCAC5A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9CE6175"/>
    <w:multiLevelType w:val="hybridMultilevel"/>
    <w:tmpl w:val="10FA964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A4B129A"/>
    <w:multiLevelType w:val="multilevel"/>
    <w:tmpl w:val="C4627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9BE3A5D"/>
    <w:multiLevelType w:val="multilevel"/>
    <w:tmpl w:val="ADC4D6D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3715148"/>
    <w:multiLevelType w:val="multilevel"/>
    <w:tmpl w:val="DF380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8E3933"/>
    <w:multiLevelType w:val="multilevel"/>
    <w:tmpl w:val="2E7E1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62D4EAE"/>
    <w:multiLevelType w:val="hybridMultilevel"/>
    <w:tmpl w:val="C97AEDD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A610695"/>
    <w:multiLevelType w:val="multilevel"/>
    <w:tmpl w:val="4D960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B2D7402"/>
    <w:multiLevelType w:val="hybridMultilevel"/>
    <w:tmpl w:val="5DDE97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D0D49DF"/>
    <w:multiLevelType w:val="hybridMultilevel"/>
    <w:tmpl w:val="626A0EF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018261A"/>
    <w:multiLevelType w:val="hybridMultilevel"/>
    <w:tmpl w:val="D3BC54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
  </w:num>
  <w:num w:numId="3">
    <w:abstractNumId w:val="10"/>
  </w:num>
  <w:num w:numId="4">
    <w:abstractNumId w:val="11"/>
  </w:num>
  <w:num w:numId="5">
    <w:abstractNumId w:val="26"/>
  </w:num>
  <w:num w:numId="6">
    <w:abstractNumId w:val="23"/>
  </w:num>
  <w:num w:numId="7">
    <w:abstractNumId w:val="13"/>
  </w:num>
  <w:num w:numId="8">
    <w:abstractNumId w:val="12"/>
  </w:num>
  <w:num w:numId="9">
    <w:abstractNumId w:val="7"/>
  </w:num>
  <w:num w:numId="10">
    <w:abstractNumId w:val="1"/>
  </w:num>
  <w:num w:numId="11">
    <w:abstractNumId w:val="19"/>
  </w:num>
  <w:num w:numId="12">
    <w:abstractNumId w:val="20"/>
  </w:num>
  <w:num w:numId="13">
    <w:abstractNumId w:val="9"/>
  </w:num>
  <w:num w:numId="14">
    <w:abstractNumId w:val="8"/>
  </w:num>
  <w:num w:numId="15">
    <w:abstractNumId w:val="22"/>
  </w:num>
  <w:num w:numId="16">
    <w:abstractNumId w:val="17"/>
  </w:num>
  <w:num w:numId="17">
    <w:abstractNumId w:val="4"/>
  </w:num>
  <w:num w:numId="18">
    <w:abstractNumId w:val="27"/>
  </w:num>
  <w:num w:numId="19">
    <w:abstractNumId w:val="6"/>
  </w:num>
  <w:num w:numId="20">
    <w:abstractNumId w:val="15"/>
  </w:num>
  <w:num w:numId="21">
    <w:abstractNumId w:val="3"/>
  </w:num>
  <w:num w:numId="22">
    <w:abstractNumId w:val="0"/>
  </w:num>
  <w:num w:numId="23">
    <w:abstractNumId w:val="24"/>
  </w:num>
  <w:num w:numId="24">
    <w:abstractNumId w:val="21"/>
  </w:num>
  <w:num w:numId="25">
    <w:abstractNumId w:val="16"/>
  </w:num>
  <w:num w:numId="26">
    <w:abstractNumId w:val="25"/>
  </w:num>
  <w:num w:numId="27">
    <w:abstractNumId w:val="5"/>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FFF"/>
    <w:rsid w:val="0000312E"/>
    <w:rsid w:val="00010473"/>
    <w:rsid w:val="000379E1"/>
    <w:rsid w:val="00043D40"/>
    <w:rsid w:val="00065890"/>
    <w:rsid w:val="00070C7E"/>
    <w:rsid w:val="001260D9"/>
    <w:rsid w:val="001415B4"/>
    <w:rsid w:val="001664F1"/>
    <w:rsid w:val="001B0CC5"/>
    <w:rsid w:val="001B4760"/>
    <w:rsid w:val="001C1323"/>
    <w:rsid w:val="00202380"/>
    <w:rsid w:val="00225BBC"/>
    <w:rsid w:val="002525B1"/>
    <w:rsid w:val="00257D21"/>
    <w:rsid w:val="002A29C2"/>
    <w:rsid w:val="002B29A1"/>
    <w:rsid w:val="002C1140"/>
    <w:rsid w:val="0030433B"/>
    <w:rsid w:val="003B01B9"/>
    <w:rsid w:val="003F748E"/>
    <w:rsid w:val="00440436"/>
    <w:rsid w:val="00477AFD"/>
    <w:rsid w:val="004A6212"/>
    <w:rsid w:val="004B3EA0"/>
    <w:rsid w:val="004C14EF"/>
    <w:rsid w:val="004C62AD"/>
    <w:rsid w:val="004D1F91"/>
    <w:rsid w:val="004E315C"/>
    <w:rsid w:val="0050685A"/>
    <w:rsid w:val="005277AF"/>
    <w:rsid w:val="00531954"/>
    <w:rsid w:val="00542203"/>
    <w:rsid w:val="005433DA"/>
    <w:rsid w:val="00572423"/>
    <w:rsid w:val="00572A53"/>
    <w:rsid w:val="00574050"/>
    <w:rsid w:val="00574FFF"/>
    <w:rsid w:val="00577E33"/>
    <w:rsid w:val="005C7F6C"/>
    <w:rsid w:val="006054B7"/>
    <w:rsid w:val="006720AC"/>
    <w:rsid w:val="00677031"/>
    <w:rsid w:val="006860AF"/>
    <w:rsid w:val="006D3738"/>
    <w:rsid w:val="006D69A5"/>
    <w:rsid w:val="00701E40"/>
    <w:rsid w:val="0072209E"/>
    <w:rsid w:val="007258E6"/>
    <w:rsid w:val="007D601A"/>
    <w:rsid w:val="008326A9"/>
    <w:rsid w:val="008434B0"/>
    <w:rsid w:val="009050D3"/>
    <w:rsid w:val="00937632"/>
    <w:rsid w:val="0096678B"/>
    <w:rsid w:val="00977275"/>
    <w:rsid w:val="00990557"/>
    <w:rsid w:val="009946F5"/>
    <w:rsid w:val="009D5401"/>
    <w:rsid w:val="009D69FF"/>
    <w:rsid w:val="009D6E4D"/>
    <w:rsid w:val="009F7719"/>
    <w:rsid w:val="009F7EEE"/>
    <w:rsid w:val="00A04733"/>
    <w:rsid w:val="00A22555"/>
    <w:rsid w:val="00A53251"/>
    <w:rsid w:val="00A6247D"/>
    <w:rsid w:val="00A80249"/>
    <w:rsid w:val="00AB47D2"/>
    <w:rsid w:val="00AD6A3B"/>
    <w:rsid w:val="00B14D26"/>
    <w:rsid w:val="00B32DBD"/>
    <w:rsid w:val="00B32DD9"/>
    <w:rsid w:val="00B73461"/>
    <w:rsid w:val="00BA50EA"/>
    <w:rsid w:val="00BA71FC"/>
    <w:rsid w:val="00BE1097"/>
    <w:rsid w:val="00BE4032"/>
    <w:rsid w:val="00C031D5"/>
    <w:rsid w:val="00C26F8A"/>
    <w:rsid w:val="00C3192E"/>
    <w:rsid w:val="00CD7AF8"/>
    <w:rsid w:val="00CF54CD"/>
    <w:rsid w:val="00D364B8"/>
    <w:rsid w:val="00D53812"/>
    <w:rsid w:val="00D63A30"/>
    <w:rsid w:val="00D83FDA"/>
    <w:rsid w:val="00DC1750"/>
    <w:rsid w:val="00DF6D37"/>
    <w:rsid w:val="00E16376"/>
    <w:rsid w:val="00E210C2"/>
    <w:rsid w:val="00E658A5"/>
    <w:rsid w:val="00EA1543"/>
    <w:rsid w:val="00EA4C02"/>
    <w:rsid w:val="00EA5532"/>
    <w:rsid w:val="00EC3E1A"/>
    <w:rsid w:val="00ED134F"/>
    <w:rsid w:val="00EF785D"/>
    <w:rsid w:val="00F11CE3"/>
    <w:rsid w:val="00FC0341"/>
    <w:rsid w:val="00FC3D55"/>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F2881"/>
  <w15:chartTrackingRefBased/>
  <w15:docId w15:val="{DE6F8EB7-5380-D544-A3BC-107C9AD8D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64F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4F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4F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664F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4F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64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664F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1664F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0104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664F1"/>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1664F1"/>
    <w:pPr>
      <w:spacing w:before="120"/>
      <w:ind w:left="240"/>
    </w:pPr>
    <w:rPr>
      <w:rFonts w:cstheme="minorHAnsi"/>
      <w:b/>
      <w:bCs/>
      <w:sz w:val="22"/>
      <w:szCs w:val="22"/>
    </w:rPr>
  </w:style>
  <w:style w:type="character" w:styleId="Hyperlink">
    <w:name w:val="Hyperlink"/>
    <w:basedOn w:val="DefaultParagraphFont"/>
    <w:uiPriority w:val="99"/>
    <w:unhideWhenUsed/>
    <w:rsid w:val="001664F1"/>
    <w:rPr>
      <w:color w:val="0563C1" w:themeColor="hyperlink"/>
      <w:u w:val="single"/>
    </w:rPr>
  </w:style>
  <w:style w:type="paragraph" w:styleId="TOC1">
    <w:name w:val="toc 1"/>
    <w:basedOn w:val="Normal"/>
    <w:next w:val="Normal"/>
    <w:autoRedefine/>
    <w:uiPriority w:val="39"/>
    <w:semiHidden/>
    <w:unhideWhenUsed/>
    <w:rsid w:val="001664F1"/>
    <w:pPr>
      <w:spacing w:before="120"/>
    </w:pPr>
    <w:rPr>
      <w:rFonts w:cstheme="minorHAnsi"/>
      <w:b/>
      <w:bCs/>
      <w:i/>
      <w:iCs/>
    </w:rPr>
  </w:style>
  <w:style w:type="paragraph" w:styleId="TOC3">
    <w:name w:val="toc 3"/>
    <w:basedOn w:val="Normal"/>
    <w:next w:val="Normal"/>
    <w:autoRedefine/>
    <w:uiPriority w:val="39"/>
    <w:semiHidden/>
    <w:unhideWhenUsed/>
    <w:rsid w:val="001664F1"/>
    <w:pPr>
      <w:ind w:left="480"/>
    </w:pPr>
    <w:rPr>
      <w:rFonts w:cstheme="minorHAnsi"/>
      <w:sz w:val="20"/>
      <w:szCs w:val="20"/>
    </w:rPr>
  </w:style>
  <w:style w:type="paragraph" w:styleId="TOC4">
    <w:name w:val="toc 4"/>
    <w:basedOn w:val="Normal"/>
    <w:next w:val="Normal"/>
    <w:autoRedefine/>
    <w:uiPriority w:val="39"/>
    <w:semiHidden/>
    <w:unhideWhenUsed/>
    <w:rsid w:val="001664F1"/>
    <w:pPr>
      <w:ind w:left="720"/>
    </w:pPr>
    <w:rPr>
      <w:rFonts w:cstheme="minorHAnsi"/>
      <w:sz w:val="20"/>
      <w:szCs w:val="20"/>
    </w:rPr>
  </w:style>
  <w:style w:type="paragraph" w:styleId="TOC5">
    <w:name w:val="toc 5"/>
    <w:basedOn w:val="Normal"/>
    <w:next w:val="Normal"/>
    <w:autoRedefine/>
    <w:uiPriority w:val="39"/>
    <w:semiHidden/>
    <w:unhideWhenUsed/>
    <w:rsid w:val="001664F1"/>
    <w:pPr>
      <w:ind w:left="960"/>
    </w:pPr>
    <w:rPr>
      <w:rFonts w:cstheme="minorHAnsi"/>
      <w:sz w:val="20"/>
      <w:szCs w:val="20"/>
    </w:rPr>
  </w:style>
  <w:style w:type="paragraph" w:styleId="TOC6">
    <w:name w:val="toc 6"/>
    <w:basedOn w:val="Normal"/>
    <w:next w:val="Normal"/>
    <w:autoRedefine/>
    <w:uiPriority w:val="39"/>
    <w:semiHidden/>
    <w:unhideWhenUsed/>
    <w:rsid w:val="001664F1"/>
    <w:pPr>
      <w:ind w:left="1200"/>
    </w:pPr>
    <w:rPr>
      <w:rFonts w:cstheme="minorHAnsi"/>
      <w:sz w:val="20"/>
      <w:szCs w:val="20"/>
    </w:rPr>
  </w:style>
  <w:style w:type="paragraph" w:styleId="TOC7">
    <w:name w:val="toc 7"/>
    <w:basedOn w:val="Normal"/>
    <w:next w:val="Normal"/>
    <w:autoRedefine/>
    <w:uiPriority w:val="39"/>
    <w:semiHidden/>
    <w:unhideWhenUsed/>
    <w:rsid w:val="001664F1"/>
    <w:pPr>
      <w:ind w:left="1440"/>
    </w:pPr>
    <w:rPr>
      <w:rFonts w:cstheme="minorHAnsi"/>
      <w:sz w:val="20"/>
      <w:szCs w:val="20"/>
    </w:rPr>
  </w:style>
  <w:style w:type="paragraph" w:styleId="TOC8">
    <w:name w:val="toc 8"/>
    <w:basedOn w:val="Normal"/>
    <w:next w:val="Normal"/>
    <w:autoRedefine/>
    <w:uiPriority w:val="39"/>
    <w:semiHidden/>
    <w:unhideWhenUsed/>
    <w:rsid w:val="001664F1"/>
    <w:pPr>
      <w:ind w:left="1680"/>
    </w:pPr>
    <w:rPr>
      <w:rFonts w:cstheme="minorHAnsi"/>
      <w:sz w:val="20"/>
      <w:szCs w:val="20"/>
    </w:rPr>
  </w:style>
  <w:style w:type="paragraph" w:styleId="TOC9">
    <w:name w:val="toc 9"/>
    <w:basedOn w:val="Normal"/>
    <w:next w:val="Normal"/>
    <w:autoRedefine/>
    <w:uiPriority w:val="39"/>
    <w:semiHidden/>
    <w:unhideWhenUsed/>
    <w:rsid w:val="001664F1"/>
    <w:pPr>
      <w:ind w:left="1920"/>
    </w:pPr>
    <w:rPr>
      <w:rFonts w:cstheme="minorHAnsi"/>
      <w:sz w:val="20"/>
      <w:szCs w:val="20"/>
    </w:rPr>
  </w:style>
  <w:style w:type="paragraph" w:styleId="ListParagraph">
    <w:name w:val="List Paragraph"/>
    <w:basedOn w:val="Normal"/>
    <w:uiPriority w:val="34"/>
    <w:qFormat/>
    <w:rsid w:val="001664F1"/>
    <w:pPr>
      <w:ind w:left="720"/>
      <w:contextualSpacing/>
    </w:pPr>
    <w:rPr>
      <w:rFonts w:ascii="Times New Roman" w:eastAsia="Times New Roman" w:hAnsi="Times New Roman" w:cs="Times New Roman"/>
      <w:lang w:eastAsia="en-GB"/>
    </w:rPr>
  </w:style>
  <w:style w:type="character" w:styleId="Emphasis">
    <w:name w:val="Emphasis"/>
    <w:basedOn w:val="DefaultParagraphFont"/>
    <w:uiPriority w:val="20"/>
    <w:qFormat/>
    <w:rsid w:val="001664F1"/>
    <w:rPr>
      <w:i/>
      <w:iCs/>
    </w:rPr>
  </w:style>
  <w:style w:type="paragraph" w:styleId="Header">
    <w:name w:val="header"/>
    <w:basedOn w:val="Normal"/>
    <w:link w:val="HeaderChar"/>
    <w:uiPriority w:val="99"/>
    <w:unhideWhenUsed/>
    <w:rsid w:val="001664F1"/>
    <w:pPr>
      <w:tabs>
        <w:tab w:val="center" w:pos="4513"/>
        <w:tab w:val="right" w:pos="9026"/>
      </w:tabs>
    </w:pPr>
    <w:rPr>
      <w:rFonts w:ascii="Times New Roman" w:eastAsia="Times New Roman" w:hAnsi="Times New Roman" w:cs="Times New Roman"/>
      <w:lang w:eastAsia="en-GB"/>
    </w:rPr>
  </w:style>
  <w:style w:type="character" w:customStyle="1" w:styleId="HeaderChar">
    <w:name w:val="Header Char"/>
    <w:basedOn w:val="DefaultParagraphFont"/>
    <w:link w:val="Header"/>
    <w:uiPriority w:val="99"/>
    <w:rsid w:val="001664F1"/>
    <w:rPr>
      <w:rFonts w:ascii="Times New Roman" w:eastAsia="Times New Roman" w:hAnsi="Times New Roman" w:cs="Times New Roman"/>
      <w:lang w:eastAsia="en-GB"/>
    </w:rPr>
  </w:style>
  <w:style w:type="paragraph" w:styleId="Footer">
    <w:name w:val="footer"/>
    <w:basedOn w:val="Normal"/>
    <w:link w:val="FooterChar"/>
    <w:uiPriority w:val="99"/>
    <w:unhideWhenUsed/>
    <w:rsid w:val="001664F1"/>
    <w:pPr>
      <w:tabs>
        <w:tab w:val="center" w:pos="4513"/>
        <w:tab w:val="right" w:pos="9026"/>
      </w:tabs>
    </w:pPr>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1664F1"/>
    <w:rPr>
      <w:rFonts w:ascii="Times New Roman" w:eastAsia="Times New Roman" w:hAnsi="Times New Roman" w:cs="Times New Roman"/>
      <w:lang w:eastAsia="en-GB"/>
    </w:rPr>
  </w:style>
  <w:style w:type="paragraph" w:styleId="NormalWeb">
    <w:name w:val="Normal (Web)"/>
    <w:basedOn w:val="Normal"/>
    <w:uiPriority w:val="99"/>
    <w:unhideWhenUsed/>
    <w:rsid w:val="001664F1"/>
    <w:pPr>
      <w:spacing w:before="100" w:beforeAutospacing="1" w:after="100" w:afterAutospacing="1"/>
    </w:pPr>
    <w:rPr>
      <w:rFonts w:ascii="Times New Roman" w:eastAsia="Times New Roman" w:hAnsi="Times New Roman" w:cs="Times New Roman"/>
      <w:lang w:eastAsia="en-GB"/>
    </w:rPr>
  </w:style>
  <w:style w:type="character" w:customStyle="1" w:styleId="pre">
    <w:name w:val="pre"/>
    <w:basedOn w:val="DefaultParagraphFont"/>
    <w:rsid w:val="001664F1"/>
  </w:style>
  <w:style w:type="character" w:styleId="Strong">
    <w:name w:val="Strong"/>
    <w:basedOn w:val="DefaultParagraphFont"/>
    <w:uiPriority w:val="22"/>
    <w:qFormat/>
    <w:rsid w:val="001664F1"/>
    <w:rPr>
      <w:b/>
      <w:bCs/>
    </w:rPr>
  </w:style>
  <w:style w:type="character" w:customStyle="1" w:styleId="HTMLPreformattedChar">
    <w:name w:val="HTML Preformatted Char"/>
    <w:basedOn w:val="DefaultParagraphFont"/>
    <w:link w:val="HTMLPreformatted"/>
    <w:uiPriority w:val="99"/>
    <w:semiHidden/>
    <w:rsid w:val="001664F1"/>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166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n">
    <w:name w:val="n"/>
    <w:basedOn w:val="DefaultParagraphFont"/>
    <w:rsid w:val="001664F1"/>
  </w:style>
  <w:style w:type="character" w:customStyle="1" w:styleId="p">
    <w:name w:val="p"/>
    <w:basedOn w:val="DefaultParagraphFont"/>
    <w:rsid w:val="001664F1"/>
  </w:style>
  <w:style w:type="character" w:customStyle="1" w:styleId="o">
    <w:name w:val="o"/>
    <w:basedOn w:val="DefaultParagraphFont"/>
    <w:rsid w:val="001664F1"/>
  </w:style>
  <w:style w:type="character" w:customStyle="1" w:styleId="std">
    <w:name w:val="std"/>
    <w:basedOn w:val="DefaultParagraphFont"/>
    <w:rsid w:val="001664F1"/>
  </w:style>
  <w:style w:type="character" w:customStyle="1" w:styleId="mo">
    <w:name w:val="mo"/>
    <w:basedOn w:val="DefaultParagraphFont"/>
    <w:rsid w:val="001664F1"/>
  </w:style>
  <w:style w:type="character" w:customStyle="1" w:styleId="mi">
    <w:name w:val="mi"/>
    <w:basedOn w:val="DefaultParagraphFont"/>
    <w:rsid w:val="001664F1"/>
  </w:style>
  <w:style w:type="character" w:customStyle="1" w:styleId="mn">
    <w:name w:val="mn"/>
    <w:basedOn w:val="DefaultParagraphFont"/>
    <w:rsid w:val="001664F1"/>
  </w:style>
  <w:style w:type="character" w:customStyle="1" w:styleId="mjxassistivemathml">
    <w:name w:val="mjx_assistive_mathml"/>
    <w:basedOn w:val="DefaultParagraphFont"/>
    <w:rsid w:val="001664F1"/>
  </w:style>
  <w:style w:type="character" w:customStyle="1" w:styleId="mtext">
    <w:name w:val="mtext"/>
    <w:basedOn w:val="DefaultParagraphFont"/>
    <w:rsid w:val="001664F1"/>
  </w:style>
  <w:style w:type="paragraph" w:customStyle="1" w:styleId="fs">
    <w:name w:val="fs"/>
    <w:basedOn w:val="Normal"/>
    <w:rsid w:val="001664F1"/>
    <w:pPr>
      <w:spacing w:before="100" w:beforeAutospacing="1" w:after="100" w:afterAutospacing="1"/>
    </w:pPr>
    <w:rPr>
      <w:rFonts w:ascii="Times New Roman" w:eastAsia="Times New Roman" w:hAnsi="Times New Roman" w:cs="Times New Roman"/>
      <w:lang w:eastAsia="en-GB"/>
    </w:rPr>
  </w:style>
  <w:style w:type="paragraph" w:customStyle="1" w:styleId="gl">
    <w:name w:val="gl"/>
    <w:basedOn w:val="Normal"/>
    <w:rsid w:val="001664F1"/>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98439">
      <w:bodyDiv w:val="1"/>
      <w:marLeft w:val="0"/>
      <w:marRight w:val="0"/>
      <w:marTop w:val="0"/>
      <w:marBottom w:val="0"/>
      <w:divBdr>
        <w:top w:val="none" w:sz="0" w:space="0" w:color="auto"/>
        <w:left w:val="none" w:sz="0" w:space="0" w:color="auto"/>
        <w:bottom w:val="none" w:sz="0" w:space="0" w:color="auto"/>
        <w:right w:val="none" w:sz="0" w:space="0" w:color="auto"/>
      </w:divBdr>
    </w:div>
    <w:div w:id="177014711">
      <w:bodyDiv w:val="1"/>
      <w:marLeft w:val="0"/>
      <w:marRight w:val="0"/>
      <w:marTop w:val="0"/>
      <w:marBottom w:val="0"/>
      <w:divBdr>
        <w:top w:val="none" w:sz="0" w:space="0" w:color="auto"/>
        <w:left w:val="none" w:sz="0" w:space="0" w:color="auto"/>
        <w:bottom w:val="none" w:sz="0" w:space="0" w:color="auto"/>
        <w:right w:val="none" w:sz="0" w:space="0" w:color="auto"/>
      </w:divBdr>
    </w:div>
    <w:div w:id="210505323">
      <w:bodyDiv w:val="1"/>
      <w:marLeft w:val="0"/>
      <w:marRight w:val="0"/>
      <w:marTop w:val="0"/>
      <w:marBottom w:val="0"/>
      <w:divBdr>
        <w:top w:val="none" w:sz="0" w:space="0" w:color="auto"/>
        <w:left w:val="none" w:sz="0" w:space="0" w:color="auto"/>
        <w:bottom w:val="none" w:sz="0" w:space="0" w:color="auto"/>
        <w:right w:val="none" w:sz="0" w:space="0" w:color="auto"/>
      </w:divBdr>
    </w:div>
    <w:div w:id="305282030">
      <w:bodyDiv w:val="1"/>
      <w:marLeft w:val="0"/>
      <w:marRight w:val="0"/>
      <w:marTop w:val="0"/>
      <w:marBottom w:val="0"/>
      <w:divBdr>
        <w:top w:val="none" w:sz="0" w:space="0" w:color="auto"/>
        <w:left w:val="none" w:sz="0" w:space="0" w:color="auto"/>
        <w:bottom w:val="none" w:sz="0" w:space="0" w:color="auto"/>
        <w:right w:val="none" w:sz="0" w:space="0" w:color="auto"/>
      </w:divBdr>
    </w:div>
    <w:div w:id="730813888">
      <w:bodyDiv w:val="1"/>
      <w:marLeft w:val="0"/>
      <w:marRight w:val="0"/>
      <w:marTop w:val="0"/>
      <w:marBottom w:val="0"/>
      <w:divBdr>
        <w:top w:val="none" w:sz="0" w:space="0" w:color="auto"/>
        <w:left w:val="none" w:sz="0" w:space="0" w:color="auto"/>
        <w:bottom w:val="none" w:sz="0" w:space="0" w:color="auto"/>
        <w:right w:val="none" w:sz="0" w:space="0" w:color="auto"/>
      </w:divBdr>
    </w:div>
    <w:div w:id="863057823">
      <w:bodyDiv w:val="1"/>
      <w:marLeft w:val="0"/>
      <w:marRight w:val="0"/>
      <w:marTop w:val="0"/>
      <w:marBottom w:val="0"/>
      <w:divBdr>
        <w:top w:val="none" w:sz="0" w:space="0" w:color="auto"/>
        <w:left w:val="none" w:sz="0" w:space="0" w:color="auto"/>
        <w:bottom w:val="none" w:sz="0" w:space="0" w:color="auto"/>
        <w:right w:val="none" w:sz="0" w:space="0" w:color="auto"/>
      </w:divBdr>
    </w:div>
    <w:div w:id="1103920656">
      <w:bodyDiv w:val="1"/>
      <w:marLeft w:val="0"/>
      <w:marRight w:val="0"/>
      <w:marTop w:val="0"/>
      <w:marBottom w:val="0"/>
      <w:divBdr>
        <w:top w:val="none" w:sz="0" w:space="0" w:color="auto"/>
        <w:left w:val="none" w:sz="0" w:space="0" w:color="auto"/>
        <w:bottom w:val="none" w:sz="0" w:space="0" w:color="auto"/>
        <w:right w:val="none" w:sz="0" w:space="0" w:color="auto"/>
      </w:divBdr>
    </w:div>
    <w:div w:id="176687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117" Type="http://schemas.openxmlformats.org/officeDocument/2006/relationships/image" Target="media/image110.jpe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7.jpg"/><Relationship Id="rId68" Type="http://schemas.openxmlformats.org/officeDocument/2006/relationships/image" Target="media/image62.jpeg"/><Relationship Id="rId84" Type="http://schemas.openxmlformats.org/officeDocument/2006/relationships/image" Target="media/image77.jpg"/><Relationship Id="rId89" Type="http://schemas.openxmlformats.org/officeDocument/2006/relationships/image" Target="media/image82.jpeg"/><Relationship Id="rId112" Type="http://schemas.openxmlformats.org/officeDocument/2006/relationships/image" Target="media/image105.jpg"/><Relationship Id="rId16" Type="http://schemas.openxmlformats.org/officeDocument/2006/relationships/image" Target="media/image11.jpg"/><Relationship Id="rId107" Type="http://schemas.openxmlformats.org/officeDocument/2006/relationships/image" Target="media/image100.jpe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7.PNG"/><Relationship Id="rId58" Type="http://schemas.openxmlformats.org/officeDocument/2006/relationships/image" Target="media/image52.jpg"/><Relationship Id="rId74" Type="http://schemas.openxmlformats.org/officeDocument/2006/relationships/image" Target="media/image68.jpeg"/><Relationship Id="rId79" Type="http://schemas.openxmlformats.org/officeDocument/2006/relationships/image" Target="media/image72.emf"/><Relationship Id="rId102" Type="http://schemas.openxmlformats.org/officeDocument/2006/relationships/image" Target="media/image95.jpg"/><Relationship Id="rId5" Type="http://schemas.openxmlformats.org/officeDocument/2006/relationships/webSettings" Target="webSettings.xml"/><Relationship Id="rId90" Type="http://schemas.openxmlformats.org/officeDocument/2006/relationships/image" Target="media/image83.jpeg"/><Relationship Id="rId95" Type="http://schemas.openxmlformats.org/officeDocument/2006/relationships/image" Target="media/image88.jpe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43.emf"/><Relationship Id="rId64" Type="http://schemas.openxmlformats.org/officeDocument/2006/relationships/image" Target="media/image58.jpeg"/><Relationship Id="rId69" Type="http://schemas.openxmlformats.org/officeDocument/2006/relationships/image" Target="media/image63.jpeg"/><Relationship Id="rId113" Type="http://schemas.openxmlformats.org/officeDocument/2006/relationships/image" Target="media/image106.jpg"/><Relationship Id="rId118" Type="http://schemas.openxmlformats.org/officeDocument/2006/relationships/image" Target="media/image111.jpeg"/><Relationship Id="rId80" Type="http://schemas.openxmlformats.org/officeDocument/2006/relationships/image" Target="media/image73.emf"/><Relationship Id="rId85" Type="http://schemas.openxmlformats.org/officeDocument/2006/relationships/image" Target="media/image78.jpg"/><Relationship Id="rId12" Type="http://schemas.openxmlformats.org/officeDocument/2006/relationships/image" Target="media/image7.png"/><Relationship Id="rId17" Type="http://schemas.openxmlformats.org/officeDocument/2006/relationships/image" Target="media/image12.jpg"/><Relationship Id="rId33" Type="http://schemas.openxmlformats.org/officeDocument/2006/relationships/image" Target="media/image28.png"/><Relationship Id="rId38" Type="http://schemas.openxmlformats.org/officeDocument/2006/relationships/image" Target="media/image33.png"/><Relationship Id="rId59" Type="http://schemas.openxmlformats.org/officeDocument/2006/relationships/image" Target="media/image53.jpg"/><Relationship Id="rId103" Type="http://schemas.openxmlformats.org/officeDocument/2006/relationships/image" Target="media/image96.jpeg"/><Relationship Id="rId108" Type="http://schemas.openxmlformats.org/officeDocument/2006/relationships/image" Target="media/image101.jpeg"/><Relationship Id="rId54" Type="http://schemas.openxmlformats.org/officeDocument/2006/relationships/image" Target="media/image48.png"/><Relationship Id="rId70" Type="http://schemas.openxmlformats.org/officeDocument/2006/relationships/image" Target="media/image64.jpg"/><Relationship Id="rId75" Type="http://schemas.openxmlformats.org/officeDocument/2006/relationships/image" Target="media/image69.jpeg"/><Relationship Id="rId91" Type="http://schemas.openxmlformats.org/officeDocument/2006/relationships/image" Target="media/image84.jpg"/><Relationship Id="rId96" Type="http://schemas.openxmlformats.org/officeDocument/2006/relationships/image" Target="media/image89.jpeg"/><Relationship Id="rId1" Type="http://schemas.openxmlformats.org/officeDocument/2006/relationships/customXml" Target="../customXml/item1.xml"/><Relationship Id="rId6" Type="http://schemas.openxmlformats.org/officeDocument/2006/relationships/image" Target="media/image1.jpeg"/><Relationship Id="rId23" Type="http://schemas.openxmlformats.org/officeDocument/2006/relationships/image" Target="media/image18.png"/><Relationship Id="rId28" Type="http://schemas.openxmlformats.org/officeDocument/2006/relationships/image" Target="media/image23.png"/><Relationship Id="rId49" Type="http://schemas.openxmlformats.org/officeDocument/2006/relationships/chart" Target="charts/chart1.xml"/><Relationship Id="rId114" Type="http://schemas.openxmlformats.org/officeDocument/2006/relationships/image" Target="media/image107.jpg"/><Relationship Id="rId119" Type="http://schemas.openxmlformats.org/officeDocument/2006/relationships/fontTable" Target="fontTable.xml"/><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6.PNG"/><Relationship Id="rId60" Type="http://schemas.openxmlformats.org/officeDocument/2006/relationships/image" Target="media/image54.jpeg"/><Relationship Id="rId65" Type="http://schemas.openxmlformats.org/officeDocument/2006/relationships/image" Target="media/image59.jpeg"/><Relationship Id="rId73" Type="http://schemas.openxmlformats.org/officeDocument/2006/relationships/image" Target="media/image67.jpg"/><Relationship Id="rId78" Type="http://schemas.openxmlformats.org/officeDocument/2006/relationships/image" Target="media/image71.emf"/><Relationship Id="rId81" Type="http://schemas.openxmlformats.org/officeDocument/2006/relationships/image" Target="media/image74.jpg"/><Relationship Id="rId86" Type="http://schemas.openxmlformats.org/officeDocument/2006/relationships/image" Target="media/image79.jpeg"/><Relationship Id="rId94" Type="http://schemas.openxmlformats.org/officeDocument/2006/relationships/image" Target="media/image87.jpg"/><Relationship Id="rId99" Type="http://schemas.openxmlformats.org/officeDocument/2006/relationships/image" Target="media/image92.jpg"/><Relationship Id="rId101" Type="http://schemas.openxmlformats.org/officeDocument/2006/relationships/image" Target="media/image94.jp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109" Type="http://schemas.openxmlformats.org/officeDocument/2006/relationships/image" Target="media/image102.jpeg"/><Relationship Id="rId34" Type="http://schemas.openxmlformats.org/officeDocument/2006/relationships/image" Target="media/image29.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jpg"/><Relationship Id="rId97" Type="http://schemas.openxmlformats.org/officeDocument/2006/relationships/image" Target="media/image90.jpeg"/><Relationship Id="rId104" Type="http://schemas.openxmlformats.org/officeDocument/2006/relationships/image" Target="media/image97.jpeg"/><Relationship Id="rId120" Type="http://schemas.openxmlformats.org/officeDocument/2006/relationships/theme" Target="theme/theme1.xml"/><Relationship Id="rId7" Type="http://schemas.openxmlformats.org/officeDocument/2006/relationships/image" Target="media/image2.png"/><Relationship Id="rId71" Type="http://schemas.openxmlformats.org/officeDocument/2006/relationships/image" Target="media/image65.jpg"/><Relationship Id="rId92" Type="http://schemas.openxmlformats.org/officeDocument/2006/relationships/image" Target="media/image85.jp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0.jpg"/><Relationship Id="rId87" Type="http://schemas.openxmlformats.org/officeDocument/2006/relationships/image" Target="media/image80.jpeg"/><Relationship Id="rId110" Type="http://schemas.openxmlformats.org/officeDocument/2006/relationships/image" Target="media/image103.jpeg"/><Relationship Id="rId115" Type="http://schemas.openxmlformats.org/officeDocument/2006/relationships/image" Target="media/image108.jpeg"/><Relationship Id="rId61" Type="http://schemas.openxmlformats.org/officeDocument/2006/relationships/image" Target="media/image55.jpeg"/><Relationship Id="rId82" Type="http://schemas.openxmlformats.org/officeDocument/2006/relationships/image" Target="media/image75.jp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50.png"/><Relationship Id="rId77" Type="http://schemas.openxmlformats.org/officeDocument/2006/relationships/chart" Target="charts/chart2.xml"/><Relationship Id="rId100" Type="http://schemas.openxmlformats.org/officeDocument/2006/relationships/image" Target="media/image93.jpg"/><Relationship Id="rId105" Type="http://schemas.openxmlformats.org/officeDocument/2006/relationships/image" Target="media/image98.jpeg"/><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image" Target="media/image66.jpg"/><Relationship Id="rId93" Type="http://schemas.openxmlformats.org/officeDocument/2006/relationships/image" Target="media/image86.jpg"/><Relationship Id="rId98" Type="http://schemas.openxmlformats.org/officeDocument/2006/relationships/image" Target="media/image91.jpeg"/><Relationship Id="rId3" Type="http://schemas.openxmlformats.org/officeDocument/2006/relationships/styles" Target="style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1.jpg"/><Relationship Id="rId116" Type="http://schemas.openxmlformats.org/officeDocument/2006/relationships/image" Target="media/image109.jpe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6.jpg"/><Relationship Id="rId83" Type="http://schemas.openxmlformats.org/officeDocument/2006/relationships/image" Target="media/image76.jpg"/><Relationship Id="rId88" Type="http://schemas.openxmlformats.org/officeDocument/2006/relationships/image" Target="media/image81.jpeg"/><Relationship Id="rId111" Type="http://schemas.openxmlformats.org/officeDocument/2006/relationships/image" Target="media/image104.jpg"/><Relationship Id="rId15" Type="http://schemas.openxmlformats.org/officeDocument/2006/relationships/image" Target="media/image10.jpeg"/><Relationship Id="rId36" Type="http://schemas.openxmlformats.org/officeDocument/2006/relationships/image" Target="media/image31.png"/><Relationship Id="rId57" Type="http://schemas.openxmlformats.org/officeDocument/2006/relationships/image" Target="media/image51.png"/><Relationship Id="rId106" Type="http://schemas.openxmlformats.org/officeDocument/2006/relationships/image" Target="media/image99.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8CB-414C-90D7-FCED496D114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8CB-414C-90D7-FCED496D114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8CB-414C-90D7-FCED496D114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8CB-414C-90D7-FCED496D114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8CB-414C-90D7-FCED496D114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8CB-414C-90D7-FCED496D114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E8CB-414C-90D7-FCED496D1141}"/>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E8CB-414C-90D7-FCED496D114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8</c:f>
              <c:strCache>
                <c:ptCount val="8"/>
                <c:pt idx="0">
                  <c:v>Cloud Scanner</c:v>
                </c:pt>
                <c:pt idx="1">
                  <c:v>Flight Mapper</c:v>
                </c:pt>
                <c:pt idx="2">
                  <c:v>Plane Mapper</c:v>
                </c:pt>
                <c:pt idx="3">
                  <c:v>Air Detection</c:v>
                </c:pt>
                <c:pt idx="4">
                  <c:v>Flight Detector</c:v>
                </c:pt>
                <c:pt idx="5">
                  <c:v>AirTracker</c:v>
                </c:pt>
                <c:pt idx="6">
                  <c:v>AirRadar</c:v>
                </c:pt>
                <c:pt idx="7">
                  <c:v>Planedar</c:v>
                </c:pt>
              </c:strCache>
            </c:strRef>
          </c:cat>
          <c:val>
            <c:numRef>
              <c:f>Sheet1!$B$1:$B$8</c:f>
              <c:numCache>
                <c:formatCode>General</c:formatCode>
                <c:ptCount val="8"/>
                <c:pt idx="0">
                  <c:v>1</c:v>
                </c:pt>
                <c:pt idx="1">
                  <c:v>2</c:v>
                </c:pt>
                <c:pt idx="2">
                  <c:v>1</c:v>
                </c:pt>
                <c:pt idx="3">
                  <c:v>3</c:v>
                </c:pt>
                <c:pt idx="4">
                  <c:v>5</c:v>
                </c:pt>
                <c:pt idx="5">
                  <c:v>1</c:v>
                </c:pt>
                <c:pt idx="6">
                  <c:v>1</c:v>
                </c:pt>
                <c:pt idx="7">
                  <c:v>2</c:v>
                </c:pt>
              </c:numCache>
            </c:numRef>
          </c:val>
          <c:extLst>
            <c:ext xmlns:c16="http://schemas.microsoft.com/office/drawing/2014/chart" uri="{C3380CC4-5D6E-409C-BE32-E72D297353CC}">
              <c16:uniqueId val="{00000010-E8CB-414C-90D7-FCED496D1141}"/>
            </c:ext>
          </c:extLst>
        </c:ser>
        <c:dLbls>
          <c:showLegendKey val="0"/>
          <c:showVal val="1"/>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76005008748906389"/>
          <c:y val="0.1874978127734033"/>
          <c:w val="0.19550546806649169"/>
          <c:h val="0.6250043744531933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52122798380437"/>
          <c:y val="7.1759259259259259E-2"/>
          <c:w val="0.50552486187845302"/>
          <c:h val="0.84722222222222221"/>
        </c:manualLayout>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590-D04C-AC25-A4F71CF9BCA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590-D04C-AC25-A4F71CF9BCA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590-D04C-AC25-A4F71CF9BCA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590-D04C-AC25-A4F71CF9BCA4}"/>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590-D04C-AC25-A4F71CF9BCA4}"/>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590-D04C-AC25-A4F71CF9BCA4}"/>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590-D04C-AC25-A4F71CF9BCA4}"/>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5590-D04C-AC25-A4F71CF9BCA4}"/>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5590-D04C-AC25-A4F71CF9BCA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9</c:f>
              <c:strCache>
                <c:ptCount val="9"/>
                <c:pt idx="0">
                  <c:v>Logo Mockup 1</c:v>
                </c:pt>
                <c:pt idx="1">
                  <c:v>Logo Mockup 2</c:v>
                </c:pt>
                <c:pt idx="2">
                  <c:v>Logo Mockup 3</c:v>
                </c:pt>
                <c:pt idx="3">
                  <c:v>Logo Mockup 4</c:v>
                </c:pt>
                <c:pt idx="4">
                  <c:v>Logo Mockup 7</c:v>
                </c:pt>
                <c:pt idx="5">
                  <c:v>Logo Mockup 8</c:v>
                </c:pt>
                <c:pt idx="6">
                  <c:v>Logo Mockup 9</c:v>
                </c:pt>
                <c:pt idx="7">
                  <c:v>Logo Mockup 10</c:v>
                </c:pt>
                <c:pt idx="8">
                  <c:v>Logo Mockup 11</c:v>
                </c:pt>
              </c:strCache>
            </c:strRef>
          </c:cat>
          <c:val>
            <c:numRef>
              <c:f>Sheet1!$B$1:$B$9</c:f>
              <c:numCache>
                <c:formatCode>General</c:formatCode>
                <c:ptCount val="9"/>
                <c:pt idx="0">
                  <c:v>11</c:v>
                </c:pt>
                <c:pt idx="1">
                  <c:v>3</c:v>
                </c:pt>
                <c:pt idx="2">
                  <c:v>2</c:v>
                </c:pt>
                <c:pt idx="3">
                  <c:v>1</c:v>
                </c:pt>
                <c:pt idx="4">
                  <c:v>5</c:v>
                </c:pt>
                <c:pt idx="5">
                  <c:v>2</c:v>
                </c:pt>
                <c:pt idx="6">
                  <c:v>2</c:v>
                </c:pt>
                <c:pt idx="7">
                  <c:v>3</c:v>
                </c:pt>
                <c:pt idx="8">
                  <c:v>13</c:v>
                </c:pt>
              </c:numCache>
            </c:numRef>
          </c:val>
          <c:extLst>
            <c:ext xmlns:c16="http://schemas.microsoft.com/office/drawing/2014/chart" uri="{C3380CC4-5D6E-409C-BE32-E72D297353CC}">
              <c16:uniqueId val="{00000012-5590-D04C-AC25-A4F71CF9BCA4}"/>
            </c:ext>
          </c:extLst>
        </c:ser>
        <c:dLbls>
          <c:showLegendKey val="0"/>
          <c:showVal val="1"/>
          <c:showCatName val="0"/>
          <c:showSerName val="0"/>
          <c:showPercent val="0"/>
          <c:showBubbleSize val="0"/>
          <c:showLeaderLines val="1"/>
        </c:dLbls>
        <c:firstSliceAng val="0"/>
        <c:holeSize val="75"/>
      </c:doughnutChart>
      <c:spPr>
        <a:noFill/>
        <a:ln>
          <a:noFill/>
        </a:ln>
        <a:effectLst/>
      </c:spPr>
    </c:plotArea>
    <c:legend>
      <c:legendPos val="r"/>
      <c:layout>
        <c:manualLayout>
          <c:xMode val="edge"/>
          <c:yMode val="edge"/>
          <c:x val="0.72189621979825569"/>
          <c:y val="0.13975393700787403"/>
          <c:w val="0.21070870718625187"/>
          <c:h val="0.703129921259842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9A9C719-73F2-C347-BB93-2C883A9F0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41</Pages>
  <Words>31219</Words>
  <Characters>177951</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5</cp:revision>
  <dcterms:created xsi:type="dcterms:W3CDTF">2020-04-01T19:32:00Z</dcterms:created>
  <dcterms:modified xsi:type="dcterms:W3CDTF">2020-04-04T18:35:00Z</dcterms:modified>
</cp:coreProperties>
</file>